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447BD" w14:textId="77777777" w:rsidR="00C658AC" w:rsidRPr="0033109F" w:rsidRDefault="00C658AC" w:rsidP="006A42F1">
      <w:pPr>
        <w:pStyle w:val="Heading1"/>
        <w:spacing w:before="0" w:after="0"/>
      </w:pPr>
      <w:r w:rsidRPr="0033109F">
        <w:t>Data Descriptor Template</w:t>
      </w:r>
    </w:p>
    <w:p w14:paraId="7290F494" w14:textId="0354B48F" w:rsidR="001C5C17" w:rsidRPr="0033109F" w:rsidRDefault="001C5C17" w:rsidP="006A42F1"/>
    <w:p w14:paraId="3E03B738" w14:textId="77777777" w:rsidR="00C658AC" w:rsidRPr="0033109F" w:rsidRDefault="00C658AC" w:rsidP="006A42F1">
      <w:pPr>
        <w:pStyle w:val="Heading3"/>
        <w:spacing w:before="0" w:after="0"/>
      </w:pPr>
      <w:r w:rsidRPr="0033109F">
        <w:t>Title</w:t>
      </w:r>
    </w:p>
    <w:p w14:paraId="2F98B716" w14:textId="4552D4E7" w:rsidR="003A5F03" w:rsidRDefault="004B6826" w:rsidP="006A42F1">
      <w:pPr>
        <w:rPr>
          <w:i/>
        </w:rPr>
      </w:pPr>
      <w:r w:rsidRPr="004B6826">
        <w:rPr>
          <w:i/>
        </w:rPr>
        <w:t>Daily PM</w:t>
      </w:r>
      <w:r w:rsidRPr="004B6826">
        <w:rPr>
          <w:i/>
          <w:vertAlign w:val="subscript"/>
        </w:rPr>
        <w:t>2.5</w:t>
      </w:r>
      <w:r w:rsidRPr="004B6826">
        <w:rPr>
          <w:i/>
        </w:rPr>
        <w:t xml:space="preserve"> concentration estimates by </w:t>
      </w:r>
      <w:r>
        <w:rPr>
          <w:i/>
        </w:rPr>
        <w:t xml:space="preserve">County, </w:t>
      </w:r>
      <w:r w:rsidRPr="004B6826">
        <w:rPr>
          <w:i/>
        </w:rPr>
        <w:t>ZIP code</w:t>
      </w:r>
      <w:r>
        <w:rPr>
          <w:i/>
        </w:rPr>
        <w:t>, and census tract</w:t>
      </w:r>
      <w:r w:rsidRPr="004B6826">
        <w:rPr>
          <w:i/>
        </w:rPr>
        <w:t xml:space="preserve"> in 11 western states 2008-2018</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5C8D9738" w:rsidR="00B2161C" w:rsidRPr="0033109F" w:rsidRDefault="004B6826" w:rsidP="006A42F1">
      <w:commentRangeStart w:id="0"/>
      <w:commentRangeStart w:id="1"/>
      <w:r>
        <w:t>Colleen E. Reid</w:t>
      </w:r>
      <w:r w:rsidR="00B2161C" w:rsidRPr="0033109F">
        <w:rPr>
          <w:vertAlign w:val="superscript"/>
        </w:rPr>
        <w:t>1</w:t>
      </w:r>
      <w:r w:rsidR="00B2161C" w:rsidRPr="0033109F">
        <w:t xml:space="preserve">, </w:t>
      </w:r>
      <w:r>
        <w:t>Ellen M. Considine</w:t>
      </w:r>
      <w:r w:rsidR="00B2161C" w:rsidRPr="0033109F">
        <w:rPr>
          <w:vertAlign w:val="superscript"/>
        </w:rPr>
        <w:t>2</w:t>
      </w:r>
      <w:r w:rsidRPr="0033109F">
        <w:t xml:space="preserve">, </w:t>
      </w:r>
      <w:r>
        <w:t>Melissa M. Maestas</w:t>
      </w:r>
      <w:r w:rsidRPr="0033109F">
        <w:rPr>
          <w:vertAlign w:val="superscript"/>
        </w:rPr>
        <w:t>2</w:t>
      </w:r>
      <w:r w:rsidRPr="0033109F">
        <w:t xml:space="preserve">, </w:t>
      </w:r>
      <w:r>
        <w:t>Gina Li</w:t>
      </w:r>
      <w:r>
        <w:rPr>
          <w:vertAlign w:val="superscript"/>
        </w:rPr>
        <w:t>1,2</w:t>
      </w:r>
      <w:commentRangeEnd w:id="0"/>
      <w:r>
        <w:rPr>
          <w:rStyle w:val="CommentReference"/>
        </w:rPr>
        <w:commentReference w:id="0"/>
      </w:r>
      <w:commentRangeEnd w:id="1"/>
      <w:r w:rsidR="00641100">
        <w:rPr>
          <w:rStyle w:val="CommentReference"/>
        </w:rPr>
        <w:commentReference w:id="1"/>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9F36811" w:rsidR="00B2161C" w:rsidRPr="0033109F" w:rsidRDefault="00B2161C" w:rsidP="006A42F1">
      <w:r w:rsidRPr="0033109F">
        <w:t xml:space="preserve">1. </w:t>
      </w:r>
      <w:r w:rsidR="004B6826">
        <w:t>Geography Department, University of Colorado Boulder</w:t>
      </w:r>
    </w:p>
    <w:p w14:paraId="4B65F57D" w14:textId="78CDAD67" w:rsidR="00B2161C" w:rsidRPr="0033109F" w:rsidRDefault="00B2161C" w:rsidP="006A42F1">
      <w:r w:rsidRPr="0033109F">
        <w:t>2.</w:t>
      </w:r>
      <w:r w:rsidR="004B6826">
        <w:t xml:space="preserve"> Earth Lab, Cooperative Institute for Research in Environmental Sciences, University of Colorado Boulder</w:t>
      </w:r>
    </w:p>
    <w:p w14:paraId="30CA3C6F" w14:textId="77777777" w:rsidR="00635723" w:rsidRDefault="00635723" w:rsidP="006A42F1"/>
    <w:p w14:paraId="2187A084" w14:textId="1473928F" w:rsidR="00B2161C" w:rsidRPr="0033109F" w:rsidRDefault="00635723" w:rsidP="006A42F1">
      <w:r>
        <w:t>C</w:t>
      </w:r>
      <w:r w:rsidR="00B2161C" w:rsidRPr="0033109F">
        <w:t xml:space="preserve">orresponding author(s): </w:t>
      </w:r>
      <w:r w:rsidR="004B6826">
        <w:t>Colleen E. Reid</w:t>
      </w:r>
      <w:r w:rsidR="00B2161C" w:rsidRPr="0033109F">
        <w:t xml:space="preserve"> (</w:t>
      </w:r>
      <w:r w:rsidR="004B6826">
        <w:t>Colleen.Reid</w:t>
      </w:r>
      <w:r w:rsidR="00B2161C" w:rsidRPr="0033109F">
        <w:t>@</w:t>
      </w:r>
      <w:r w:rsidR="004B6826">
        <w:t>colorado.edu</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242C75B6" w:rsidR="00C658AC" w:rsidRDefault="00C658AC" w:rsidP="006A42F1">
      <w:commentRangeStart w:id="2"/>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commentRangeEnd w:id="2"/>
      <w:r w:rsidR="00635723">
        <w:rPr>
          <w:rStyle w:val="CommentReference"/>
        </w:rPr>
        <w:commentReference w:id="2"/>
      </w:r>
    </w:p>
    <w:p w14:paraId="58AC81B6" w14:textId="77777777" w:rsidR="004B6826" w:rsidRDefault="004B6826" w:rsidP="006A42F1"/>
    <w:p w14:paraId="507CCA4F" w14:textId="513F228E" w:rsidR="009E576C" w:rsidRDefault="009E576C" w:rsidP="009E576C">
      <w:pPr>
        <w:rPr>
          <w:rFonts w:asciiTheme="minorHAnsi" w:hAnsiTheme="minorHAnsi" w:cstheme="minorHAnsi"/>
          <w:color w:val="000000"/>
        </w:rPr>
      </w:pPr>
      <w:r w:rsidRPr="009E576C">
        <w:rPr>
          <w:rFonts w:asciiTheme="minorHAnsi" w:hAnsiTheme="minorHAnsi" w:cstheme="minorHAnsi"/>
          <w:color w:val="000000"/>
        </w:rPr>
        <w:t>This dataset provides daily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concentration estimates at the centroids of each county, ZIP code, and census tract across the western US, from 2008-2018. We used ensemble machine learning models</w:t>
      </w:r>
      <w:r>
        <w:rPr>
          <w:rFonts w:asciiTheme="minorHAnsi" w:hAnsiTheme="minorHAnsi" w:cstheme="minorHAnsi"/>
          <w:color w:val="000000"/>
        </w:rPr>
        <w:t xml:space="preserve"> trained on 24-hour PM</w:t>
      </w:r>
      <w:r w:rsidRPr="009E576C">
        <w:rPr>
          <w:rFonts w:asciiTheme="minorHAnsi" w:hAnsiTheme="minorHAnsi" w:cstheme="minorHAnsi"/>
          <w:color w:val="000000"/>
          <w:vertAlign w:val="subscript"/>
        </w:rPr>
        <w:t>2.5</w:t>
      </w:r>
      <w:r>
        <w:rPr>
          <w:rFonts w:asciiTheme="minorHAnsi" w:hAnsiTheme="minorHAnsi" w:cstheme="minorHAnsi"/>
          <w:color w:val="000000"/>
        </w:rPr>
        <w:t xml:space="preserve"> measurements from a wide variety of monitoring station data from across 11 states in the western US with predictor variables that included satellite, land cover, chemical transport model, and meteorological data. We</w:t>
      </w:r>
      <w:r w:rsidRPr="009E576C">
        <w:rPr>
          <w:rFonts w:asciiTheme="minorHAnsi" w:hAnsiTheme="minorHAnsi" w:cstheme="minorHAnsi"/>
          <w:color w:val="000000"/>
        </w:rPr>
        <w:t xml:space="preserve"> evaluated </w:t>
      </w:r>
      <w:r>
        <w:rPr>
          <w:rFonts w:asciiTheme="minorHAnsi" w:hAnsiTheme="minorHAnsi" w:cstheme="minorHAnsi"/>
          <w:color w:val="000000"/>
        </w:rPr>
        <w:t xml:space="preserve">the models </w:t>
      </w:r>
      <w:r w:rsidRPr="009E576C">
        <w:rPr>
          <w:rFonts w:asciiTheme="minorHAnsi" w:hAnsiTheme="minorHAnsi" w:cstheme="minorHAnsi"/>
          <w:color w:val="000000"/>
        </w:rPr>
        <w:t>using spatial cross-validation techniques to estimate accuracy at locations where there are no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monitors. </w:t>
      </w:r>
      <w:r>
        <w:rPr>
          <w:rFonts w:asciiTheme="minorHAnsi" w:hAnsiTheme="minorHAnsi" w:cstheme="minorHAnsi"/>
          <w:color w:val="000000"/>
        </w:rPr>
        <w:t xml:space="preserve">We present data from a model for 2008-2016 that includes </w:t>
      </w:r>
      <w:r w:rsidRPr="009E576C">
        <w:rPr>
          <w:rFonts w:asciiTheme="minorHAnsi" w:hAnsiTheme="minorHAnsi" w:cstheme="minorHAnsi"/>
          <w:color w:val="000000"/>
        </w:rPr>
        <w:t>output from the Community Multiscale Air Quality (CMAQ) chemical transport model</w:t>
      </w:r>
      <w:r>
        <w:rPr>
          <w:rFonts w:asciiTheme="minorHAnsi" w:hAnsiTheme="minorHAnsi" w:cstheme="minorHAnsi"/>
          <w:color w:val="000000"/>
        </w:rPr>
        <w:t xml:space="preserve"> as a predictor variables and data for 2008-2018 on a model without CMAQ output. </w:t>
      </w:r>
      <w:commentRangeStart w:id="3"/>
      <w:r>
        <w:rPr>
          <w:rFonts w:asciiTheme="minorHAnsi" w:hAnsiTheme="minorHAnsi" w:cstheme="minorHAnsi"/>
          <w:color w:val="000000"/>
        </w:rPr>
        <w:t>The 2008-2016 model</w:t>
      </w:r>
      <w:r w:rsidRPr="009E576C">
        <w:rPr>
          <w:rFonts w:asciiTheme="minorHAnsi" w:hAnsiTheme="minorHAnsi" w:cstheme="minorHAnsi"/>
          <w:color w:val="000000"/>
        </w:rPr>
        <w:t xml:space="preserve"> achieved a 10-fold </w:t>
      </w:r>
      <w:r>
        <w:rPr>
          <w:rFonts w:asciiTheme="minorHAnsi" w:hAnsiTheme="minorHAnsi" w:cstheme="minorHAnsi"/>
          <w:color w:val="000000"/>
        </w:rPr>
        <w:t xml:space="preserve">cross-validated (CV) </w:t>
      </w:r>
      <w:r w:rsidRPr="009E576C">
        <w:rPr>
          <w:rFonts w:asciiTheme="minorHAnsi" w:hAnsiTheme="minorHAnsi" w:cstheme="minorHAnsi"/>
          <w:color w:val="000000"/>
        </w:rPr>
        <w:t>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659 </w:t>
      </w:r>
      <w:r>
        <w:rPr>
          <w:rFonts w:asciiTheme="minorHAnsi" w:hAnsiTheme="minorHAnsi" w:cstheme="minorHAnsi"/>
          <w:color w:val="000000"/>
        </w:rPr>
        <w:t xml:space="preserve">on the training set </w:t>
      </w:r>
      <w:r w:rsidRPr="009E576C">
        <w:rPr>
          <w:rFonts w:asciiTheme="minorHAnsi" w:hAnsiTheme="minorHAnsi" w:cstheme="minorHAnsi"/>
          <w:color w:val="000000"/>
        </w:rPr>
        <w:t>and a</w:t>
      </w:r>
      <w:r>
        <w:rPr>
          <w:rFonts w:asciiTheme="minorHAnsi" w:hAnsiTheme="minorHAnsi" w:cstheme="minorHAnsi"/>
          <w:color w:val="000000"/>
        </w:rPr>
        <w:t>n</w:t>
      </w:r>
      <w:r w:rsidRPr="009E576C">
        <w:rPr>
          <w:rFonts w:asciiTheme="minorHAnsi" w:hAnsiTheme="minorHAnsi" w:cstheme="minorHAnsi"/>
          <w:color w:val="000000"/>
        </w:rPr>
        <w:t xml:space="preserve"> RMSE of 5.420</w:t>
      </w:r>
      <w:r>
        <w:rPr>
          <w:rFonts w:asciiTheme="minorHAnsi" w:hAnsiTheme="minorHAnsi" w:cstheme="minorHAnsi"/>
          <w:color w:val="000000"/>
        </w:rPr>
        <w:t xml:space="preserve"> 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w:t>
      </w:r>
      <w:r>
        <w:rPr>
          <w:rFonts w:asciiTheme="minorHAnsi" w:hAnsiTheme="minorHAnsi" w:cstheme="minorHAnsi"/>
          <w:color w:val="000000"/>
        </w:rPr>
        <w:t>on the completely held-out training set</w:t>
      </w:r>
      <w:r w:rsidRPr="009E576C">
        <w:rPr>
          <w:rFonts w:asciiTheme="minorHAnsi" w:hAnsiTheme="minorHAnsi" w:cstheme="minorHAnsi"/>
          <w:color w:val="000000"/>
        </w:rPr>
        <w:t xml:space="preserve">. </w:t>
      </w:r>
      <w:r>
        <w:rPr>
          <w:rFonts w:asciiTheme="minorHAnsi" w:hAnsiTheme="minorHAnsi" w:cstheme="minorHAnsi"/>
          <w:color w:val="000000"/>
        </w:rPr>
        <w:t>T</w:t>
      </w:r>
      <w:r w:rsidRPr="009E576C">
        <w:rPr>
          <w:rFonts w:asciiTheme="minorHAnsi" w:hAnsiTheme="minorHAnsi" w:cstheme="minorHAnsi"/>
          <w:color w:val="000000"/>
        </w:rPr>
        <w:t xml:space="preserve">he 2008-2018 model achieved a 10-fold CV RMSE of 6.576 </w:t>
      </w:r>
      <w:r>
        <w:rPr>
          <w:rFonts w:asciiTheme="minorHAnsi" w:hAnsiTheme="minorHAnsi" w:cstheme="minorHAnsi"/>
          <w:color w:val="000000"/>
        </w:rPr>
        <w:t>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8 and a testing set RMSE of 6.599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3. </w:t>
      </w:r>
      <w:r>
        <w:rPr>
          <w:rFonts w:asciiTheme="minorHAnsi" w:hAnsiTheme="minorHAnsi" w:cstheme="minorHAnsi"/>
          <w:color w:val="000000"/>
        </w:rPr>
        <w:t>These data can be used for understanding spatiotemporal patterns in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and its associated health impacts in the western US where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levels </w:t>
      </w:r>
      <w:commentRangeEnd w:id="3"/>
      <w:r w:rsidR="00A75088">
        <w:rPr>
          <w:rStyle w:val="CommentReference"/>
        </w:rPr>
        <w:commentReference w:id="3"/>
      </w:r>
      <w:r>
        <w:rPr>
          <w:rFonts w:asciiTheme="minorHAnsi" w:hAnsiTheme="minorHAnsi" w:cstheme="minorHAnsi"/>
          <w:color w:val="000000"/>
        </w:rPr>
        <w:t xml:space="preserve">have been heavily impacted by wildfire smoke over this time period.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26450412" w:rsidR="00C658AC" w:rsidRDefault="00114EF9" w:rsidP="006A42F1">
      <w:r>
        <w:t>The Background &amp; Summary should provide a</w:t>
      </w:r>
      <w:r w:rsidR="00C658AC" w:rsidRPr="0033109F">
        <w:t>n overview of the study design, the assay(s) performed, and the data</w:t>
      </w:r>
      <w:r w:rsidR="00706836">
        <w:t xml:space="preserve"> generated</w:t>
      </w:r>
      <w:r w:rsidR="00C658AC" w:rsidRPr="0033109F">
        <w:t>,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33109F">
        <w:t xml:space="preserve">We also encourage authors to include a figure that provides a schematic overview of the study and assay(s) design. </w:t>
      </w:r>
    </w:p>
    <w:p w14:paraId="40B9DBAA" w14:textId="352CDA48" w:rsidR="00A75088" w:rsidRDefault="00A75088" w:rsidP="006A42F1"/>
    <w:p w14:paraId="58EA96D0" w14:textId="598FE5CE" w:rsidR="00A75088" w:rsidRDefault="00A75088" w:rsidP="00A75088">
      <w:r>
        <w:t xml:space="preserve">Fine particulate matter </w:t>
      </w:r>
      <w:r w:rsidR="002438A3" w:rsidRPr="002438A3">
        <w:t>PM</w:t>
      </w:r>
      <w:r w:rsidR="002438A3" w:rsidRPr="002438A3">
        <w:rPr>
          <w:vertAlign w:val="subscript"/>
        </w:rPr>
        <w:t>2.5</w:t>
      </w:r>
      <w:r w:rsidR="002438A3">
        <w:t xml:space="preserve"> </w:t>
      </w:r>
      <w:r>
        <w:t>air pollution is increasingly associated with numerous adverse health outcomes including, but not limited to, mortality</w:t>
      </w:r>
      <w:r w:rsidR="008D66F2">
        <w:t>,</w:t>
      </w:r>
      <w:r w:rsidR="002438A3">
        <w:fldChar w:fldCharType="begin"/>
      </w:r>
      <w:r w:rsidR="002438A3">
        <w:instrText xml:space="preserve"> ADDIN ZOTERO_ITEM CSL_CITATION {"citationID":"D8hgonjA","properties":{"formattedCitation":"\\super 1\\nosupersub{}","plainCitation":"1","noteIndex":0},"citationItems":[{"id":21552,"uris":["http://zotero.org/users/3414252/items/A6G5375G"],"uri":["http://zotero.org/users/3414252/items/A6G5375G"],"itemData":{"id":21552,"type":"article-journal","abstract":"BACKGROUND: The link between PM2.5 exposure and adverse health outcomes is well documented from studies across the world. However, the reported effect estimates vary across studies, locations and constituents. We aimed to conduct a meta-analysis on associations between short-term exposure to PM2.5 constituents and mortality using city-specific estimates, and explore factors that may explain some of the observed heterogeneity.\nMETHODS: We systematically reviewed epidemiological studies on particle constituents and mortality using PubMed and Web of Science databases up to July 2015.We included studies that examined the association between short-term exposure to PM2.5 constituents and all-cause, cardiovascular, and respiratory mortality, in the general adult population. Each study was summarized based on pre-specified study key parameters (e.g., location, time period, population, diagnostic classification standard), and we evaluated the risk of bias using the Office of Health Assessment and Translation (OHAT) Method for each included study. We extracted city-specific mortality risk estimates for each constituent and cause of mortality. For multi-city studies, we requested the city-specific risk estimates from the authors unless reported in the article. We performed random effects meta-analyses using city-specific estimates, and examined whether the effects vary across regions and city characteristics (PM2.5 concentration levels, air temperature, elevation, vegetation, size of elderly population, population density, and baseline mortality).\nRESULTS: We found a 0.89% (95% CI: 0.68, 1.10%) increase in all-cause, a 0.80% (95% CI: 0.41, 1.20%) increase in cardiovascular, and a 1.10% (95% CI: 0.59, 1.62%) increase in respiratory mortality per 10μg/m3 increase in PM2.5. Accounting for the downward bias induced by studies of single days, the all-cause mortality estimate increased to 1.01% (95% CI: 0.81, 1.20%). We found significant associations between mortality and several PM2.5 constituents. The most consistent and stronger associations were observed for elemental carbon (EC) and potassium (K). For most of the constituents, we observed high variability of effect estimates across cities.\nCONCLUSIONS: Our meta-analysis suggests that (a) combustion elements such as EC and K have a stronger association with mortality, (b) single lag studies underestimate effects, and (c) estimates of PM2.5 and constituents differ across regions. Accounting for PM mass in constituent's health models may lead to more stable and comparable effect estimates across different studies.\nSYSTEMATIC REVIEW REGISTRATION: PROSPERO: CRD42017055765.","container-title":"Environment International","DOI":"10.1016/j.envint.2017.09.010","ISSN":"1873-6750","journalAbbreviation":"Environ Int","language":"eng","note":"PMID: 28988023\nPMCID: PMC5689473","page":"89-100","source":"PubMed","title":"Acute effects of fine particulate matter constituents on mortality: A systematic review and meta-regression analysis","title-short":"Acute effects of fine particulate matter constituents on mortality","volume":"109","author":[{"family":"Achilleos","given":"Souzana"},{"family":"Kioumourtzoglou","given":"Marianthi-Anna"},{"family":"Wu","given":"Chih-Da"},{"family":"Schwartz","given":"Joel D."},{"family":"Koutrakis","given":"Petros"},{"family":"Papatheodorou","given":"Stefania I."}],"issued":{"date-parts":[["2017"]]}}}],"schema":"https://github.com/citation-style-language/schema/raw/master/csl-citation.json"} </w:instrText>
      </w:r>
      <w:r w:rsidR="002438A3">
        <w:fldChar w:fldCharType="separate"/>
      </w:r>
      <w:r w:rsidR="002438A3" w:rsidRPr="002438A3">
        <w:rPr>
          <w:rFonts w:cs="Calibri"/>
          <w:szCs w:val="24"/>
          <w:vertAlign w:val="superscript"/>
        </w:rPr>
        <w:t>1</w:t>
      </w:r>
      <w:r w:rsidR="002438A3">
        <w:fldChar w:fldCharType="end"/>
      </w:r>
      <w:r>
        <w:t xml:space="preserve"> respiratory and cardiovascular morbidity</w:t>
      </w:r>
      <w:r w:rsidR="008D66F2">
        <w:fldChar w:fldCharType="begin"/>
      </w:r>
      <w:r w:rsidR="008D66F2">
        <w:instrText xml:space="preserve"> ADDIN ZOTERO_ITEM CSL_CITATION {"citationID":"tA9Y62rJ","properties":{"formattedCitation":"\\super 2,3\\nosupersub{}","plainCitation":"2,3","noteIndex":0},"citationItems":[{"id":22342,"uris":["http://zotero.org/users/3414252/items/YUMT9Z3E"],"uri":["http://zotero.org/users/3414252/items/YUMT9Z3E"],"itemData":{"id":22342,"type":"article-journal","abstract":"Recently, many researchers paid more attentions to the association between air pollution and respiratory system disease. In the past few years, levels of smog have increased throughout China resulting in the deterioration of air quality, raising worldwide concerns. PM2.5 (particles less than 2.5 micrometers in diameter) can penetrate deeply into the lung, irritate and corrode the alveolar wall, and consequently impair lung function. Hence it is important to investigate the impact of PM2.5 on the respiratory system and then to help China combat the current air pollution problems. In this review, we will discuss PM2.5 damage on human respiratory system from epidemiological, experimental and mechanism studies. At last, we recommend to the population to limit exposure to air pollution and call to the authorities to create an index of pollution related to health.","container-title":"Journal of Thoracic Disease","DOI":"10.3978/j.issn.2072-1439.2016.01.19","ISSN":"2072-1439","issue":"1","journalAbbreviation":"J Thorac Dis","language":"eng","note":"PMID: 26904255\nPMCID: PMC4740125","page":"E69-74","source":"PubMed","title":"The impact of PM2.5 on the human respiratory system","volume":"8","author":[{"family":"Xing","given":"Yu-Fei"},{"family":"Xu","given":"Yue-Hua"},{"family":"Shi","given":"Min-Hua"},{"family":"Lian","given":"Yi-Xin"}],"issued":{"date-parts":[["2016",1]]}}},{"id":22344,"uris":["http://zotero.org/users/3414252/items/JLZWKRJ8"],"uri":["http://zotero.org/users/3414252/items/JLZWKRJ8"],"itemData":{"id":22344,"type":"article-journal","abstract":"Fine particulate matter &lt;2.5 μm (PM2.5) air pollution is the most important environmental risk factor contributing to global cardiovascular (CV) mortality and disability. Short-term elevations in PM2.5 increase the relative risk of acute CV events by 1% to 3% within a few days. Longer-term exposures over several years increase this risk by a larger magnitude (</w:instrText>
      </w:r>
      <w:r w:rsidR="008D66F2">
        <w:rPr>
          <w:rFonts w:ascii="Cambria Math" w:hAnsi="Cambria Math" w:cs="Cambria Math"/>
        </w:rPr>
        <w:instrText>∼</w:instrText>
      </w:r>
      <w:r w:rsidR="008D66F2">
        <w:instrText xml:space="preserve">10%), which is partially attributable to the development of cardiometabolic conditions (e.g., hypertension and diabetes mellitus). As such, ambient PM2.5 poses a major threat to global public health. In this review, the authors provide an overview of air pollution and health, including assessment of exposure, impact on CV outcomes, mechanistic underpinnings, and impact of air pollution reduction strategies to mitigate CV risk. The review concludes with future challenges, including the inextricable link between air pollution and climate change, and calls for large-scale trials to allow the promulgation of formal evidence-based recommendations to lower air pollution-induced health risks.","container-title":"Journal of the American College of Cardiology","DOI":"10.1016/j.jacc.2018.07.099","ISSN":"1558-3597","issue":"17","journalAbbreviation":"J. Am. Coll. Cardiol.","language":"eng","note":"PMID: 30336830","page":"2054-2070","source":"PubMed","title":"Air Pollution and Cardiovascular Disease: JACC State-of-the-Art Review","title-short":"Air Pollution and Cardiovascular Disease","volume":"72","author":[{"family":"Rajagopalan","given":"Sanjay"},{"family":"Al-Kindi","given":"Sadeer G."},{"family":"Brook","given":"Robert D."}],"issued":{"date-parts":[["2018",10,23]]}}}],"schema":"https://github.com/citation-style-language/schema/raw/master/csl-citation.json"} </w:instrText>
      </w:r>
      <w:r w:rsidR="008D66F2">
        <w:fldChar w:fldCharType="separate"/>
      </w:r>
      <w:r w:rsidR="008D66F2" w:rsidRPr="008D66F2">
        <w:rPr>
          <w:rFonts w:cs="Calibri"/>
          <w:szCs w:val="24"/>
          <w:vertAlign w:val="superscript"/>
        </w:rPr>
        <w:t>2,3</w:t>
      </w:r>
      <w:r w:rsidR="008D66F2">
        <w:fldChar w:fldCharType="end"/>
      </w:r>
      <w:r>
        <w:t>, negative birth outcomes</w:t>
      </w:r>
      <w:r w:rsidR="008D66F2">
        <w:fldChar w:fldCharType="begin"/>
      </w:r>
      <w:r w:rsidR="008D66F2">
        <w:instrText xml:space="preserve"> ADDIN ZOTERO_ITEM CSL_CITATION {"citationID":"w3CZSuFk","properties":{"formattedCitation":"\\super 4\\nosupersub{}","plainCitation":"4","noteIndex":0},"citationItems":[{"id":22345,"uris":["http://zotero.org/users/3414252/items/CXC8JART"],"uri":["http://zotero.org/users/3414252/items/CXC8JART"],"itemData":{"id":22345,"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schema":"https://github.com/citation-style-language/schema/raw/master/csl-citation.json"} </w:instrText>
      </w:r>
      <w:r w:rsidR="008D66F2">
        <w:fldChar w:fldCharType="separate"/>
      </w:r>
      <w:r w:rsidR="008D66F2" w:rsidRPr="008D66F2">
        <w:rPr>
          <w:rFonts w:cs="Calibri"/>
          <w:szCs w:val="24"/>
          <w:vertAlign w:val="superscript"/>
        </w:rPr>
        <w:t>4</w:t>
      </w:r>
      <w:r w:rsidR="008D66F2">
        <w:fldChar w:fldCharType="end"/>
      </w:r>
      <w:r>
        <w:t>, and lung cancer</w:t>
      </w:r>
      <w:r w:rsidR="008D66F2">
        <w:fldChar w:fldCharType="begin"/>
      </w:r>
      <w:r w:rsidR="008D66F2">
        <w:instrText xml:space="preserve"> ADDIN ZOTERO_ITEM CSL_CITATION {"citationID":"OYI5DXjI","properties":{"formattedCitation":"\\super 5\\nosupersub{}","plainCitation":"5","noteIndex":0},"citationItems":[{"id":22394,"uris":["http://zotero.org/users/3414252/items/N43VTXQA"],"uri":["http://zotero.org/users/3414252/items/N43VTXQA"],"itemData":{"id":22394,"type":"article-journal","abstract":"BACKGROUND: Particulate matter (PM) in outdoor air pollution was recently designated a Group I carcinogen by the International Agency for Research on Cancer (IARC). This determination was based on the evidence regarding the relationship of PM2.5 and PM10 to lung cancer risk; however, the IARC evaluation did not include a quantitative summary of the evidence.\nOBJECTIVE: Our goal was to provide a systematic review and quantitative summary of the evidence regarding the relationship between PM and lung cancer.\nMETHODS: We conducted meta-analyses of studies examining the relationship of exposure to PM2.5 and PM10 with lung cancer incidence and mortality. In total, 18 studies met our inclusion criteria and provided the information necessary to estimate the change in lung cancer risk per 10-μg/m3 increase in exposure to PM. We used random-effects analyses to allow between-study variability to contribute to meta-estimates.\nRESULTS: The meta-relative risk for lung cancer associated with PM2.5 was 1.09 (95% CI: 1.04, 1.14). The meta-relative risk of lung cancer associated with PM10 was similar, but less precise: 1.08 (95% CI: 1.00, 1.17). Estimates were robust to restriction to studies that considered potential confounders, as well as subanalyses by exposure assessment method. Analyses by smoking status showed that lung cancer risk associated with PM2.5 was greatest for former smokers [1.44 (95% CI: 1.04, 1.22)], followed by never-smokers [1.18 (95% CI: 1.00, 1.39)], and then current smokers [1.06 (95% CI: 0.97, 1.15)]. In addition, meta-estimates for adenocarcinoma associated with PM2.5 and PM10 were 1.40 (95% CI: 1.07, 1.83) and 1.29 (95% CI: 1.02, 1.63), respectively.\nCONCLUSION: The results of these analyses, and the decision of the IARC Working Group to classify PM and outdoor air pollution as carcinogenic (Group 1), further justify efforts to reduce exposures to air pollutants that can arise from many sources.","container-title":"Environmental Health Perspectives","DOI":"10.1289/ehp/1408092","ISSN":"1552-9924","issue":"9","journalAbbreviation":"Environ. Health Perspect.","language":"eng","note":"PMID: 24911630\nPMCID: PMC4154221","page":"906-911","source":"PubMed","title":"Outdoor particulate matter exposure and lung cancer: a systematic review and meta-analysis","title-short":"Outdoor particulate matter exposure and lung cancer","volume":"122","author":[{"family":"Hamra","given":"Ghassan B."},{"family":"Guha","given":"Neela"},{"family":"Cohen","given":"Aaron"},{"family":"Laden","given":"Francine"},{"family":"Raaschou-Nielsen","given":"Ole"},{"family":"Samet","given":"Jonathan M."},{"family":"Vineis","given":"Paolo"},{"family":"Forastiere","given":"Francesco"},{"family":"Saldiva","given":"Paulo"},{"family":"Yorifuji","given":"Takashi"},{"family":"Loomis","given":"Dana"}],"issued":{"date-parts":[["2014",9]]}}}],"schema":"https://github.com/citation-style-language/schema/raw/master/csl-citation.json"} </w:instrText>
      </w:r>
      <w:r w:rsidR="008D66F2">
        <w:fldChar w:fldCharType="separate"/>
      </w:r>
      <w:r w:rsidR="008D66F2" w:rsidRPr="008D66F2">
        <w:rPr>
          <w:rFonts w:cs="Calibri"/>
          <w:szCs w:val="24"/>
          <w:vertAlign w:val="superscript"/>
        </w:rPr>
        <w:t>5</w:t>
      </w:r>
      <w:r w:rsidR="008D66F2">
        <w:fldChar w:fldCharType="end"/>
      </w:r>
      <w:r>
        <w:t xml:space="preserve">. Although </w:t>
      </w:r>
      <w:r w:rsidR="002438A3">
        <w:t>PM</w:t>
      </w:r>
      <w:r w:rsidR="002438A3" w:rsidRPr="00C073B4">
        <w:rPr>
          <w:vertAlign w:val="subscript"/>
          <w:rPrChange w:id="4" w:author="Melissa Maestas" w:date="2020-05-05T19:45:00Z">
            <w:rPr/>
          </w:rPrChange>
        </w:rPr>
        <w:t>2.5</w:t>
      </w:r>
      <w:r>
        <w:t xml:space="preserve"> concentrations have been declining in many parts of the United States due to policies to limit emissions of air pollutants</w:t>
      </w:r>
      <w:r w:rsidR="008D66F2">
        <w:fldChar w:fldCharType="begin"/>
      </w:r>
      <w:r w:rsidR="008D66F2">
        <w:instrText xml:space="preserve"> ADDIN ZOTERO_ITEM CSL_CITATION {"citationID":"4PHiCxMM","properties":{"formattedCitation":"\\super 6\\nosupersub{}","plainCitation":"6","noteIndex":0},"citationItems":[{"id":19304,"uris":["http://zotero.org/users/3414252/items/IJ54RV5P"],"uri":["http://zotero.org/users/3414252/items/IJ54RV5P"],"itemData":{"id":19304,"type":"article-journal","abstract":"BACKGROUND: 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OBJECTIVES: We used a new technique to estimate historical PM2.5 concentrations, and estimated the effects of changes in PM2.5 population exposures on mortality in adults (age ≥30y), and on life expectancy at birth, in the contiguous United States during 1980-2010.\nMETHODS: 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RESULTS: 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8D66F2">
        <w:rPr>
          <w:rFonts w:ascii="Cambria Math" w:hAnsi="Cambria Math" w:cs="Cambria Math"/>
        </w:rPr>
        <w:instrText>∼</w:instrText>
      </w:r>
      <w:r w:rsidR="008D66F2">
        <w:instrText xml:space="preserve">1-y increase in life expectancy at birth, and that there would be a cumulative gain of 4.4 million life years among adults ≥30y of age.\nCONCLUSIONS: Our estimates suggest that declines in PM2.5 exposures between 1980 and 2010 have benefitted public health. https://doi.org/10.1289/EHP507.","container-title":"Environmental Health Perspectives","DOI":"10.1289/EHP507","ISSN":"1552-9924","issue":"9","journalAbbreviation":"Environ. Health Perspect.","language":"eng","note":"PMID: 28934094","page":"097003","source":"PubMed","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volume":"125","author":[{"family":"Fann","given":"Neal"},{"family":"Kim","given":"Sun-Young"},{"family":"Olives","given":"Casey"},{"family":"Sheppard","given":"Lianne"}],"issued":{"date-parts":[["2017",9,6]]}}}],"schema":"https://github.com/citation-style-language/schema/raw/master/csl-citation.json"} </w:instrText>
      </w:r>
      <w:r w:rsidR="008D66F2">
        <w:fldChar w:fldCharType="separate"/>
      </w:r>
      <w:r w:rsidR="008D66F2" w:rsidRPr="008D66F2">
        <w:rPr>
          <w:rFonts w:cs="Calibri"/>
          <w:szCs w:val="24"/>
          <w:vertAlign w:val="superscript"/>
        </w:rPr>
        <w:t>6</w:t>
      </w:r>
      <w:r w:rsidR="008D66F2">
        <w:fldChar w:fldCharType="end"/>
      </w:r>
      <w:r>
        <w:t xml:space="preserve">, </w:t>
      </w:r>
      <w:r w:rsidR="002438A3">
        <w:t>PM</w:t>
      </w:r>
      <w:r w:rsidR="002438A3" w:rsidRPr="00641100">
        <w:rPr>
          <w:vertAlign w:val="subscript"/>
          <w:rPrChange w:id="5" w:author="Melissa Maestas" w:date="2020-05-05T12:41:00Z">
            <w:rPr/>
          </w:rPrChange>
        </w:rPr>
        <w:t>2.5</w:t>
      </w:r>
      <w:r>
        <w:t xml:space="preserve"> levels have been increasing in parts of the </w:t>
      </w:r>
      <w:proofErr w:type="spellStart"/>
      <w:r>
        <w:t>northwestern</w:t>
      </w:r>
      <w:proofErr w:type="spellEnd"/>
      <w:r>
        <w:t xml:space="preserve"> US</w:t>
      </w:r>
      <w:r w:rsidR="008D66F2">
        <w:fldChar w:fldCharType="begin"/>
      </w:r>
      <w:r w:rsidR="008D66F2">
        <w:instrText xml:space="preserve"> ADDIN ZOTERO_ITEM CSL_CITATION {"citationID":"MVKTtYpC","properties":{"formattedCitation":"\\super 7\\nosupersub{}","plainCitation":"7","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schema":"https://github.com/citation-style-language/schema/raw/master/csl-citation.json"} </w:instrText>
      </w:r>
      <w:r w:rsidR="008D66F2">
        <w:fldChar w:fldCharType="separate"/>
      </w:r>
      <w:r w:rsidR="008D66F2" w:rsidRPr="008D66F2">
        <w:rPr>
          <w:rFonts w:cs="Calibri"/>
          <w:szCs w:val="24"/>
          <w:vertAlign w:val="superscript"/>
        </w:rPr>
        <w:t>7</w:t>
      </w:r>
      <w:r w:rsidR="008D66F2">
        <w:fldChar w:fldCharType="end"/>
      </w:r>
      <w:r>
        <w:t xml:space="preserve">. This increase </w:t>
      </w:r>
      <w:r>
        <w:lastRenderedPageBreak/>
        <w:t>has been shown to be associated with wildfire smoke</w:t>
      </w:r>
      <w:r w:rsidR="000B0412">
        <w:fldChar w:fldCharType="begin"/>
      </w:r>
      <w:r w:rsidR="000B0412">
        <w:instrText xml:space="preserve"> ADDIN ZOTERO_ITEM CSL_CITATION {"citationID":"08S3cqj0","properties":{"formattedCitation":"\\super 7,8\\nosupersub{}","plainCitation":"7,8","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id":21610,"uris":["http://zotero.org/users/3414252/items/3TUHCU3Z"],"uri":["http://zotero.org/users/3414252/items/3TUHCU3Z"],"itemData":{"id":21610,"type":"article-journal","abstract":"Seasonal-mean concentrations of particulate matter with diameters smaller than 2.5 µm (PM2.5) have been decreasing across the United States (US) for several decades, with large reductions in spring and summer in the eastern US. In contrast, summertime-mean PM2.5 in the western US has not significantly decreased. Wildfires, a large source of summertime PM2.5 in the western US, have been increasing in frequency and burned area in recent decades. Increases in extreme PM2.5 events attributable to wildland fires have been observed in wildfire-prone regions, but it is unclear how these increases impact trends in seasonal-mean PM2.5. Using two distinct methods, (1) interpolated surface observations combined with satellite-based smoke plume estimates and (2) the GEOS-Chem chemical transport model (CTM), we identify recent trends (2006-2016) in summer smoke, non-smoke, and total PM2.5 across the US. We observe significant decreases in non-smoke influenced PM2.5 in the western US and find increases in summer-mean smoke PM2.5 in fire-prone regions, although these are not statistically significant due to large interannual variability in the abundance of smoke. These results indicate that without the influence of wildland fires, we would expect to have observed improvements in summer fine particle pollution in the western US but likely weaker improvements than those observed in the eastern US.","container-title":"Environmental Science &amp; Technology","DOI":"10.1021/acs.est.8b05430","ISSN":"1520-5851","journalAbbreviation":"Environ. Sci. Technol.","language":"eng","note":"PMID: 30681842","source":"PubMed","title":"The contribution of wildland-fire smoke to US PM2.5 and its influence on recent trends","author":[{"family":"O'Dell","given":"Katelyn"},{"family":"Ford","given":"Bonne"},{"family":"Fischer","given":"Emily V."},{"family":"Pierce","given":"Jeffrey R."}],"issued":{"date-parts":[["2019",1,25]]}}}],"schema":"https://github.com/citation-style-language/schema/raw/master/csl-citation.json"} </w:instrText>
      </w:r>
      <w:r w:rsidR="000B0412">
        <w:fldChar w:fldCharType="separate"/>
      </w:r>
      <w:r w:rsidR="000B0412" w:rsidRPr="000B0412">
        <w:rPr>
          <w:rFonts w:cs="Calibri"/>
          <w:szCs w:val="24"/>
          <w:vertAlign w:val="superscript"/>
        </w:rPr>
        <w:t>7,8</w:t>
      </w:r>
      <w:r w:rsidR="000B0412">
        <w:fldChar w:fldCharType="end"/>
      </w:r>
      <w:r>
        <w:t xml:space="preserve">, which can cause </w:t>
      </w:r>
      <w:r w:rsidR="002438A3">
        <w:t>PM</w:t>
      </w:r>
      <w:r w:rsidR="002438A3" w:rsidRPr="00641100">
        <w:rPr>
          <w:vertAlign w:val="subscript"/>
          <w:rPrChange w:id="6" w:author="Melissa Maestas" w:date="2020-05-05T12:42:00Z">
            <w:rPr/>
          </w:rPrChange>
        </w:rPr>
        <w:t>2.5</w:t>
      </w:r>
      <w:r>
        <w:t xml:space="preserve"> concentrations that are several times higher than the Environmental Protection Agency's (EPA’s) daily </w:t>
      </w:r>
      <w:r w:rsidR="002438A3">
        <w:t>PM</w:t>
      </w:r>
      <w:r w:rsidR="002438A3" w:rsidRPr="00C073B4">
        <w:rPr>
          <w:vertAlign w:val="subscript"/>
          <w:rPrChange w:id="7" w:author="Melissa Maestas" w:date="2020-05-05T19:45:00Z">
            <w:rPr/>
          </w:rPrChange>
        </w:rPr>
        <w:t>2.5</w:t>
      </w:r>
      <w:r>
        <w:t xml:space="preserve"> National Ambient Air Quality Standard (NAAQS) in areas downwind of the wildfires for several days at a time</w:t>
      </w:r>
      <w:r w:rsidR="000B0412">
        <w:fldChar w:fldCharType="begin"/>
      </w:r>
      <w:r w:rsidR="000B0412">
        <w:instrText xml:space="preserve"> ADDIN ZOTERO_ITEM CSL_CITATION {"citationID":"6LqbN7tt","properties":{"formattedCitation":"\\super 9\\nosupersub{}","plainCitation":"9","noteIndex":0},"citationItems":[{"id":22258,"uris":["http://zotero.org/users/3414252/items/EYCZGKXU"],"uri":["http://zotero.org/users/3414252/items/EYCZGKXU"],"itemData":{"id":22258,"type":"article-journal","abstract":"Wildﬁres have been increasing in frequency in the western United States (US) with the 2017 and 2018 ﬁre seasons experiencing some of the worst wildﬁres in terms of suppression costs and air pollution that the western US has seen. Although growing evidence suggests respiratory exacerbations from elevated ﬁne particulate matter (PM2.5) during wildﬁres, signiﬁcantly less is known about the impacts on human health of ozone (O3) that may also be increased due to wildﬁres. Using machine learning, we created daily surface concentration maps for PM2.5 and O3 during an intense wildﬁre in California in 2008. We then linked these daily exposures to counts of respiratory hospitalizations and emergency department visits at the ZIP code level. We calculated relative risks of respiratory health outcomes using Poisson generalized estimating equations models for each exposure in separate and mutually-adjusted models, additionally adjusted for pertinent covariates. During the active ﬁre periods, PM2.5 was signiﬁcantly associated with exacerbations of asthma and chronic obstructive pulmonary disease (COPD) and these eﬀects remained after controlling for O3. Eﬀect estimates of O3 during the ﬁre period were non-signiﬁcant for respiratory hospitalizations but were signiﬁcant for ED visits for asthma (RR = 1.05 and 95% CI = (1.022, 1.078) for a 10 ppb increase in O3). In mutually-adjusted models, the signiﬁcant ﬁndings for PM2.5 remained whereas the associations with O3 were confounded. Adjusted for O3, the RR for asthma ED visits associated with a 10 μg/m3 increase in PM2.5 was 1.112 and 95% CI = (1.087, 1.138). The signiﬁcant ﬁndings for PM2.5 but not for O3 in mutually-adjusted models is likely due to the fact that PM2.5 levels during these ﬁres exceeded the 24-hour National Ambient Air Quality Standard (NAAQS) of 35 μg/m3 for 4976 ZIP-code days and reached levels up to 6.073 times the NAAQS, whereas our estimated O3 levels during the ﬁre period only occasionally exceeded the NAAQS of 70 ppb with low exceedance levels. Future studies should continue to investigate the combined role of O3 and PM2.5 during wildﬁres to get a more comprehensive assessment of the cumulative burden on health from wildﬁre smoke.","container-title":"Environment International","DOI":"10.1016/j.envint.2019.04.033","ISSN":"01604120","journalAbbreviation":"Environment International","language":"en","page":"291-298","source":"DOI.org (Crossref)","title":"Associations between respiratory health and ozone and fine particulate matter during a wildfire event","volume":"129","author":[{"family":"Reid","given":"Colleen E."},{"family":"Considine","given":"Ellen M."},{"family":"Watson","given":"Gregory L."},{"family":"Telesca","given":"Donatello"},{"family":"Pfister","given":"Gabriele G."},{"family":"Jerrett","given":"Michael"}],"issued":{"date-parts":[["2019",8]]}}}],"schema":"https://github.com/citation-style-language/schema/raw/master/csl-citation.json"} </w:instrText>
      </w:r>
      <w:r w:rsidR="000B0412">
        <w:fldChar w:fldCharType="separate"/>
      </w:r>
      <w:r w:rsidR="000B0412" w:rsidRPr="000B0412">
        <w:rPr>
          <w:rFonts w:cs="Calibri"/>
          <w:szCs w:val="24"/>
          <w:vertAlign w:val="superscript"/>
        </w:rPr>
        <w:t>9</w:t>
      </w:r>
      <w:r w:rsidR="000B0412">
        <w:fldChar w:fldCharType="end"/>
      </w:r>
      <w:r>
        <w:t xml:space="preserve">. </w:t>
      </w:r>
    </w:p>
    <w:p w14:paraId="3AA89A8E" w14:textId="77777777" w:rsidR="00A75088" w:rsidRDefault="00A75088" w:rsidP="00A75088"/>
    <w:p w14:paraId="713E1020" w14:textId="7A9659EE" w:rsidR="00A75088" w:rsidRDefault="00A75088" w:rsidP="00A75088">
      <w:r>
        <w:t xml:space="preserve">Estimates of </w:t>
      </w:r>
      <w:r w:rsidR="002438A3">
        <w:t>PM</w:t>
      </w:r>
      <w:r w:rsidR="002438A3" w:rsidRPr="00641100">
        <w:rPr>
          <w:vertAlign w:val="subscript"/>
          <w:rPrChange w:id="8" w:author="Melissa Maestas" w:date="2020-05-05T12:42:00Z">
            <w:rPr/>
          </w:rPrChange>
        </w:rPr>
        <w:t>2.5</w:t>
      </w:r>
      <w:r>
        <w:t xml:space="preserve"> concentrations for health studies have traditionally been derived from data from stationary air quality monitors placed in and around populated areas for regulatory purposes. In the US, the EPA’s Federal Reference Method (FRM) monitors often only measure every third or sixth day and do not provide enough spatial coverage to obtain a good estimate of the air pollution exposures where every person lives. In fact, most US counties do not contain a regulatory air pollution monitor</w:t>
      </w:r>
      <w:r w:rsidR="00F8416D">
        <w:fldChar w:fldCharType="begin"/>
      </w:r>
      <w:r w:rsidR="00F8416D">
        <w:instrText xml:space="preserve"> ADDIN ZOTERO_ITEM CSL_CITATION {"citationID":"61Ir5rbr","properties":{"formattedCitation":"\\super 10\\nosupersub{}","plainCitation":"10","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schema":"https://github.com/citation-style-language/schema/raw/master/csl-citation.json"} </w:instrText>
      </w:r>
      <w:r w:rsidR="00F8416D">
        <w:fldChar w:fldCharType="separate"/>
      </w:r>
      <w:r w:rsidR="00F8416D" w:rsidRPr="00F8416D">
        <w:rPr>
          <w:rFonts w:cs="Calibri"/>
          <w:szCs w:val="24"/>
          <w:vertAlign w:val="superscript"/>
        </w:rPr>
        <w:t>10</w:t>
      </w:r>
      <w:r w:rsidR="00F8416D">
        <w:fldChar w:fldCharType="end"/>
      </w:r>
      <w:r>
        <w:t>. Using solely monitoring data in health studies leads to exposure misclassification, which often, but not always, drives effect estimates of the association between air pollution and health towards the null</w:t>
      </w:r>
      <w:r w:rsidR="00F8416D">
        <w:fldChar w:fldCharType="begin"/>
      </w:r>
      <w:r w:rsidR="00F8416D">
        <w:instrText xml:space="preserve"> ADDIN ZOTERO_ITEM CSL_CITATION {"citationID":"Bn9kjsXM","properties":{"formattedCitation":"\\super 11\\nosupersub{}","plainCitation":"11","noteIndex":0},"citationItems":[{"id":13479,"uris":["http://zotero.org/users/3414252/items/ZGXFHV4K"],"uri":["http://zotero.org/users/3414252/items/ZGXFHV4K"],"itemData":{"id":13479,"type":"article-journal","container-title":"Environmental Health Perspectives","ISSN":"0091-6765","issue":"5","page":"419-426","title":"Exposure measurement error in time-series studies of air pollution: concepts and consequences","title-short":"Exposure measurement error in time-series studies of air pollution: concepts and consequences","volume":"108","author":[{"family":"Zeger","given":"S.L."},{"family":"Thomas","given":"D."},{"family":"Dominici","given":"F."},{"family":"Samet","given":"J.M."},{"family":"Schwartz","given":"J."},{"family":"Dockery","given":"D."},{"family":"Cohen","given":"A."}],"issued":{"date-parts":[["2000"]]}}}],"schema":"https://github.com/citation-style-language/schema/raw/master/csl-citation.json"} </w:instrText>
      </w:r>
      <w:r w:rsidR="00F8416D">
        <w:fldChar w:fldCharType="separate"/>
      </w:r>
      <w:r w:rsidR="00F8416D" w:rsidRPr="00F8416D">
        <w:rPr>
          <w:rFonts w:cs="Calibri"/>
          <w:szCs w:val="24"/>
          <w:vertAlign w:val="superscript"/>
        </w:rPr>
        <w:t>11</w:t>
      </w:r>
      <w:r w:rsidR="00F8416D">
        <w:fldChar w:fldCharType="end"/>
      </w:r>
      <w:r>
        <w:t>.</w:t>
      </w:r>
    </w:p>
    <w:p w14:paraId="74FD93F5" w14:textId="77777777" w:rsidR="00A75088" w:rsidRDefault="00A75088" w:rsidP="00A75088"/>
    <w:p w14:paraId="3F22136B" w14:textId="7574E78E" w:rsidR="00A75088" w:rsidRDefault="00A75088" w:rsidP="00A75088">
      <w:r>
        <w:t xml:space="preserve">To improve population exposure assessment of </w:t>
      </w:r>
      <w:r w:rsidR="002438A3">
        <w:t>PM</w:t>
      </w:r>
      <w:r w:rsidR="002438A3" w:rsidRPr="00641100">
        <w:rPr>
          <w:vertAlign w:val="subscript"/>
          <w:rPrChange w:id="9" w:author="Melissa Maestas" w:date="2020-05-05T12:43:00Z">
            <w:rPr/>
          </w:rPrChange>
        </w:rPr>
        <w:t>2.5</w:t>
      </w:r>
      <w:r>
        <w:t xml:space="preserve">, epidemiological researchers have increasingly been using methods to estimate </w:t>
      </w:r>
      <w:r w:rsidR="002438A3">
        <w:t>PM</w:t>
      </w:r>
      <w:r w:rsidR="002438A3" w:rsidRPr="00641100">
        <w:rPr>
          <w:vertAlign w:val="subscript"/>
          <w:rPrChange w:id="10" w:author="Melissa Maestas" w:date="2020-05-05T12:43:00Z">
            <w:rPr/>
          </w:rPrChange>
        </w:rPr>
        <w:t>2.5</w:t>
      </w:r>
      <w:r>
        <w:t xml:space="preserve"> exposures in the temporal and spatial gaps between regulatory monitoring data using data from satellites (such as aerosol optical depth (AOD) or polygons of smoke plumes or air pollution models</w:t>
      </w:r>
      <w:r w:rsidR="00F8416D">
        <w:fldChar w:fldCharType="begin"/>
      </w:r>
      <w:r w:rsidR="00F8416D">
        <w:instrText xml:space="preserve"> ADDIN ZOTERO_ITEM CSL_CITATION {"citationID":"V1Dzwnm6","properties":{"formattedCitation":"\\super 10,12\\nosupersub{}","plainCitation":"10,12","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id":23115,"uris":["http://zotero.org/users/3414252/items/WPN2X6BS"],"uri":["http://zotero.org/users/3414252/items/WPN2X6BS"],"itemData":{"id":23115,"type":"article-journal","abstract":"Background\n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n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n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n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0013-9351","journalAbbreviation":"Environmental Research","page":"120-132","source":"ScienceDirect","title":"A systematic review of the physical health impacts from non-occupational exposure to wildfire smoke","volume":"136","author":[{"family":"Liu","given":"Jia C."},{"family":"Pereira","given":"Gavin"},{"family":"Uhl","given":"Sarah A."},{"family":"Bravo","given":"Mercedes A."},{"family":"Bell","given":"Michelle L."}],"issued":{"date-parts":[["2015",1,1]]}}}],"schema":"https://github.com/citation-style-language/schema/raw/master/csl-citation.json"} </w:instrText>
      </w:r>
      <w:r w:rsidR="00F8416D">
        <w:fldChar w:fldCharType="separate"/>
      </w:r>
      <w:r w:rsidR="00F8416D" w:rsidRPr="00F8416D">
        <w:rPr>
          <w:rFonts w:cs="Calibri"/>
          <w:szCs w:val="24"/>
          <w:vertAlign w:val="superscript"/>
        </w:rPr>
        <w:t>10,12</w:t>
      </w:r>
      <w:r w:rsidR="00F8416D">
        <w:fldChar w:fldCharType="end"/>
      </w:r>
      <w:r>
        <w:t xml:space="preserve">) over the past two decades. Each of these data sources has its own benefits and limitations, and researchers are increasingly statistically “blending” information from a combination of data sources to better estimate </w:t>
      </w:r>
      <w:r w:rsidR="002438A3">
        <w:t>PM</w:t>
      </w:r>
      <w:r w:rsidR="002438A3" w:rsidRPr="00641100">
        <w:rPr>
          <w:vertAlign w:val="subscript"/>
          <w:rPrChange w:id="11" w:author="Melissa Maestas" w:date="2020-05-05T12:43:00Z">
            <w:rPr/>
          </w:rPrChange>
        </w:rPr>
        <w:t>2.5</w:t>
      </w:r>
      <w:r>
        <w:t xml:space="preserve"> in space and time. Various methods of blending have been used including spatiotemporal regression kriging</w:t>
      </w:r>
      <w:r w:rsidR="00F8416D">
        <w:fldChar w:fldCharType="begin"/>
      </w:r>
      <w:r w:rsidR="00F8416D">
        <w:instrText xml:space="preserve"> ADDIN ZOTERO_ITEM CSL_CITATION {"citationID":"PBj9JTPN","properties":{"formattedCitation":"\\super 13\\nosupersub{}","plainCitation":"13","noteIndex":0},"citationItems":[{"id":22041,"uris":["http://zotero.org/users/3414252/items/JVJVEFKP"],"uri":["http://zotero.org/users/3414252/items/JVJVEFKP"],"itemData":{"id":22041,"type":"article-journal","abstract":"Statistical modeling using ground-based PM2.5 observations and satellite-derived aerosol optical depth (AOD) data is a promising means of obtaining spatially and temporally continuous PM2.5 estimations to assess population exposure to PM2.5. However, the vast amount of AOD data that is missing due to retrieval incapability above bright reflecting surfaces such as cloud/snow cover and urban areas challenge this application. Furthermore, most previous studies cannot directly account for the spatiotemporal autocorrelations in PM2.5 distribution, impacting the associated estimation accuracy. In this study, fixed rank smoothing was adopted to fill the data gaps in a semifinished 3 km AOD dataset, which was a combination of the Moderate Resolution Imaging Spectroradiometer (MODIS) 3 km Dark Target AOD data and MODIS 10 km Deep Blue AOD data from the Terra and Aqua satellites. By matching the gap-filled 3 km AOD data, ground-based PM2.5 observations, and auxiliary variable data, sufficient samples were screened to develop a spatiotemporal regression kriging (STRK) model for PM2.5 estimation. The STRK model achieved notable performance in a cross-validation experiment, with a R square of 0.87 and root-mean-square error of 16.55 μg/m3 when applied to estimate daily ground-level PM2.5 concentrations over East China from March 1, 2015 to February 29, 2016. Using the STRK model, daily PM2.5 concentrations with full spatial coverage at a resolution of 3 km were generated. The PM2.5 distribution pattern over East China can be identified at a relatively fine spatiotemporal scale. Thus, the STRK model with gap-filled high-resolution AOD data can provide reliable full-coverage PM2.5 estimations over large areas for long-term exposure assessment in epidemiological studies.","container-title":"The Science of the Total Environment","DOI":"10.1016/j.scitotenv.2019.03.480","ISSN":"1879-1026","journalAbbreviation":"Sci. Total Environ.","language":"eng","note":"PMID: 30965262","page":"479-490","source":"PubMed","title":"Satellite-based high-resolution mapping of ground-level PM2.5 concentrations over East China using a spatiotemporal regression kriging model","volume":"672","author":[{"family":"Hu","given":"Hongda"},{"family":"Hu","given":"Zhiyong"},{"family":"Zhong","given":"Kaiwen"},{"family":"Xu","given":"Jianhui"},{"family":"Zhang","given":"Feifei"},{"family":"Zhao","given":"Yi"},{"family":"Wu","given":"Pinghao"}],"issued":{"date-parts":[["2019",4,2]]}}}],"schema":"https://github.com/citation-style-language/schema/raw/master/csl-citation.json"} </w:instrText>
      </w:r>
      <w:r w:rsidR="00F8416D">
        <w:fldChar w:fldCharType="separate"/>
      </w:r>
      <w:r w:rsidR="00F8416D" w:rsidRPr="00F8416D">
        <w:rPr>
          <w:rFonts w:cs="Calibri"/>
          <w:szCs w:val="24"/>
          <w:vertAlign w:val="superscript"/>
        </w:rPr>
        <w:t>13</w:t>
      </w:r>
      <w:r w:rsidR="00F8416D">
        <w:fldChar w:fldCharType="end"/>
      </w:r>
      <w:r>
        <w:t>, geographically-weighted regression</w:t>
      </w:r>
      <w:r w:rsidR="0093677E">
        <w:fldChar w:fldCharType="begin"/>
      </w:r>
      <w:r w:rsidR="0093677E">
        <w:instrText xml:space="preserve"> ADDIN ZOTERO_ITEM CSL_CITATION {"citationID":"zVxI2Ovi","properties":{"formattedCitation":"\\super 14\\nosupersub{}","plainCitation":"14","noteIndex":0},"citationItems":[{"id":22266,"uris":["http://zotero.org/users/3414252/items/44DTSAIJ"],"uri":["http://zotero.org/users/3414252/items/44DTSAIJ"],"itemData":{"id":22266,"type":"article-journal","abstract":"In the western U.S., smoke from wild and prescribed fires can severely degrade air quality. Due to changes in climate and land management, wildfires have increased in frequency and severity, and this trend is expected to continue. Consequently, wildfires are expected to become an increasingly important source of air pollutants in the western U.S. Hence, there is a need to develop a quantitative understanding of wildfire-smoke-specific health effects. A necessary step in this process is to determine who was exposed to wildfire smoke, the concentration of the smoke during exposure, and the duration of the exposure. Three different tools have been used in past studies to assess exposure to wildfire smoke: in situ measurements, satellite-based observations, and chemical-transport model (CTM) simulations. Each of these exposure-estimation tools has associated strengths and weakness. We investigate the utility of blending these tools together to produce estimates of PM2.5 exposure from wildfire smoke during the Washington 2012 fire season. For blending, we use a ridge-regression model and a geographically weighted ridge-regression model. We evaluate the performance of the three individual exposure-estimate techniques and the two blended techniques by using leave-one-out cross validation. We find that predictions based on in situ monitors are more accurate for this particular fire season than the CTM simulations and satellite-based observations because of the large number of monitors present; therefore, blending provides only marginal improvements above the in situ observations. However, we show that in hypothetical cases with fewer surface monitors, the two blending techniques can produce substantial improvement over any of the individual tools.","container-title":"GeoHealth","DOI":"10.1002/2017GH000049","ISSN":"2471-1403","issue":"3","language":"en","page":"106-121","source":"Wiley Online Library","title":"Spatial and temporal estimates of population exposure to wildfire smoke during the Washington state 2012 wildfire season using blended model, satellite, and in situ data","volume":"1","author":[{"family":"Lassman","given":"William"},{"family":"Ford","given":"Bonne"},{"family":"Gan","given":"Ryan W."},{"family":"Pfister","given":"Gabriele"},{"family":"Magzamen","given":"Sheryl"},{"family":"Fischer","given":"Emily V."},{"family":"Pierce","given":"Jeffrey R."}],"issued":{"date-parts":[["2017"]]}}}],"schema":"https://github.com/citation-style-language/schema/raw/master/csl-citation.json"} </w:instrText>
      </w:r>
      <w:r w:rsidR="0093677E">
        <w:fldChar w:fldCharType="separate"/>
      </w:r>
      <w:r w:rsidR="0093677E" w:rsidRPr="0093677E">
        <w:rPr>
          <w:rFonts w:cs="Calibri"/>
          <w:szCs w:val="24"/>
          <w:vertAlign w:val="superscript"/>
        </w:rPr>
        <w:t>14</w:t>
      </w:r>
      <w:r w:rsidR="0093677E">
        <w:fldChar w:fldCharType="end"/>
      </w:r>
      <w:r>
        <w:t>, and machine learning methods</w:t>
      </w:r>
      <w:r w:rsidR="0093677E">
        <w:fldChar w:fldCharType="begin"/>
      </w:r>
      <w:r w:rsidR="0093677E">
        <w:instrText xml:space="preserve"> ADDIN ZOTERO_ITEM CSL_CITATION {"citationID":"8u4oKkOg","properties":{"formattedCitation":"\\super 15\\uc0\\u8211{}18\\nosupersub{}","plainCitation":"15–18","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5–18</w:t>
      </w:r>
      <w:r w:rsidR="0093677E">
        <w:fldChar w:fldCharType="end"/>
      </w:r>
      <w:r>
        <w:t xml:space="preserve">. </w:t>
      </w:r>
    </w:p>
    <w:p w14:paraId="194FBBA0" w14:textId="77777777" w:rsidR="00A75088" w:rsidRDefault="00A75088" w:rsidP="00A75088"/>
    <w:p w14:paraId="0749760A" w14:textId="78E561D7" w:rsidR="00A75088" w:rsidRDefault="00A75088" w:rsidP="00A75088">
      <w:r>
        <w:t xml:space="preserve">Machine learning methods train large auxiliary datasets, often including satellite </w:t>
      </w:r>
      <w:commentRangeStart w:id="12"/>
      <w:del w:id="13" w:author="Melissa Maestas" w:date="2020-05-05T12:44:00Z">
        <w:r w:rsidDel="00641100">
          <w:delText>aerosol optical depth (</w:delText>
        </w:r>
      </w:del>
      <w:r>
        <w:t>AOD</w:t>
      </w:r>
      <w:commentRangeEnd w:id="12"/>
      <w:r w:rsidR="00641100">
        <w:rPr>
          <w:rStyle w:val="CommentReference"/>
        </w:rPr>
        <w:commentReference w:id="12"/>
      </w:r>
      <w:del w:id="14" w:author="Melissa Maestas" w:date="2020-05-05T12:44:00Z">
        <w:r w:rsidDel="00641100">
          <w:delText>)</w:delText>
        </w:r>
      </w:del>
      <w:r>
        <w:t xml:space="preserve">, meteorological data, chemical transport model output, and land cover and land use data to provide optimal estimates of </w:t>
      </w:r>
      <w:r w:rsidR="002438A3">
        <w:t>PM</w:t>
      </w:r>
      <w:r w:rsidR="002438A3" w:rsidRPr="00641100">
        <w:rPr>
          <w:vertAlign w:val="subscript"/>
          <w:rPrChange w:id="15" w:author="Melissa Maestas" w:date="2020-05-05T12:45:00Z">
            <w:rPr/>
          </w:rPrChange>
        </w:rPr>
        <w:t>2.5</w:t>
      </w:r>
      <w:r>
        <w:t xml:space="preserve"> where people breathe. These models have been implemented in various locations around the world at city, regional, and national scales</w:t>
      </w:r>
      <w:r w:rsidR="0093677E">
        <w:fldChar w:fldCharType="begin"/>
      </w:r>
      <w:r w:rsidR="0093677E">
        <w:instrText xml:space="preserve"> ADDIN ZOTERO_ITEM CSL_CITATION {"citationID":"E4H8DOHT","properties":{"formattedCitation":"\\super 19\\nosupersub{}","plainCitation":"19","noteIndex":0},"citationItems":[{"id":20381,"uris":["http://zotero.org/users/3414252/items/AHE72K4X"],"uri":["http://zotero.org/users/3414252/items/AHE72K4X"],"itemData":{"id":20381,"type":"article-journal","abstract":"Background: Data measuring airborne pollutants, public health and environmental factors are increasingly being stored and merged. These big datasets offer great potential, but also challenge traditional epidemiological methods. This has motivated the exploration of alternative methods to make predictions, find patterns and extract information. To this end, data mining and machine learning algorithms are increasingly being applied to air pollution epidemiology. Methods: We conducted a systematic literature review on the application of data mining and machine learning methods in air pollution epidemiology. We carried out our search process in PubMed, the MEDLINE database and Google Scholar. Research articles applying data mining and machine learning methods to air pollution epidemiology were queried and reviewed. Results: Our search queries resulted in 400 research articles. Our fine-grained analysis employed our inclusion/exclusion criteria to reduce the results to 47 articles, which we separate into three primary areas of interest: 1) source apportionment; 2) forecasting/prediction of air pollution/quality or exposure; and 3) generating hypotheses. Early applications had a preference for artificial neural networks. In more recent work, decision trees, support vector machines, k-means clustering and the APRIORI algorithm have been widely applied. Our survey shows that the majority of the research has been conducted in Europe, China and the USA, and that data mining is becoming an increasingly common tool in environmental health. For potential newdirections, we have identified that deep learning and geo-spacial pattern mining are two burgeoning areas of datamining that have good potential for future applications in air pollution epidemiology. Conclusions: We carried out a systematic review identifying the current trends, challenges and new directions to explore in the application of data mining methods to air pollution epidemiology. This work shows that data mining is increasingly being applied in air pollution epidemiology. The potential to support air pollution epidemiology continues to grow with advancements in data mining related to temporal and geo-spacial mining, and deep learning. This is further supported by new sensors and storage mediums that enable larger, better quality data. This suggests thatmanymore fruitful applications can be expected in the future.","container-title":"Bmc Public Health","DOI":"10.1186/s12889-017-4914-3","ISSN":"1471-2458","journalAbbreviation":"BMC Public Health","language":"English","note":"WOS:000416433100002","page":"907","source":"Web of Science","title":"A systematic review of data mining and machine learning for air pollution epidemiology","volume":"17","author":[{"family":"Bellinger","given":"Colin"},{"family":"Jabbar","given":"Mohomed Shazan Mohomed"},{"family":"Zaiane","given":"Osmar"},{"family":"Osornio-Vargas","given":"Alvaro"}],"issued":{"date-parts":[["2017",11,28]]}}}],"schema":"https://github.com/citation-style-language/schema/raw/master/csl-citation.json"} </w:instrText>
      </w:r>
      <w:r w:rsidR="0093677E">
        <w:fldChar w:fldCharType="separate"/>
      </w:r>
      <w:r w:rsidR="0093677E" w:rsidRPr="0093677E">
        <w:rPr>
          <w:rFonts w:cs="Calibri"/>
          <w:szCs w:val="24"/>
          <w:vertAlign w:val="superscript"/>
        </w:rPr>
        <w:t>19</w:t>
      </w:r>
      <w:r w:rsidR="0093677E">
        <w:fldChar w:fldCharType="end"/>
      </w:r>
      <w:r>
        <w:t xml:space="preserve">. Some epidemiological questions can only be addressed in longitudinal studies with large sample sizes. Exposure models with large spatial and temporal domains will help enable such studies. Within the US, </w:t>
      </w:r>
      <w:commentRangeStart w:id="16"/>
      <w:r>
        <w:t xml:space="preserve">Di et al. </w:t>
      </w:r>
      <w:r w:rsidR="0093677E">
        <w:t>(2016; 2019)</w:t>
      </w:r>
      <w:r>
        <w:t xml:space="preserve"> and Hu et al. </w:t>
      </w:r>
      <w:r w:rsidR="0093677E">
        <w:t>(2017)</w:t>
      </w:r>
      <w:commentRangeEnd w:id="16"/>
      <w:r w:rsidR="00C073B4">
        <w:rPr>
          <w:rStyle w:val="CommentReference"/>
        </w:rPr>
        <w:commentReference w:id="16"/>
      </w:r>
      <w:r w:rsidR="0093677E">
        <w:t xml:space="preserve"> </w:t>
      </w:r>
      <w:r>
        <w:t xml:space="preserve">have separately used machine learning algorithms to create fine-resolution daily </w:t>
      </w:r>
      <w:r w:rsidR="002438A3">
        <w:t>PM</w:t>
      </w:r>
      <w:r w:rsidR="002438A3" w:rsidRPr="00641100">
        <w:rPr>
          <w:vertAlign w:val="subscript"/>
          <w:rPrChange w:id="17" w:author="Melissa Maestas" w:date="2020-05-05T12:45:00Z">
            <w:rPr/>
          </w:rPrChange>
        </w:rPr>
        <w:t>2.5</w:t>
      </w:r>
      <w:r>
        <w:t xml:space="preserve"> estimates for the continental US. These models, however, have performed poorly in the western US</w:t>
      </w:r>
      <w:r w:rsidR="0093677E">
        <w:fldChar w:fldCharType="begin"/>
      </w:r>
      <w:r w:rsidR="0093677E">
        <w:instrText xml:space="preserve"> ADDIN ZOTERO_ITEM CSL_CITATION {"citationID":"C6fxV0L6","properties":{"formattedCitation":"\\super 16,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6,18</w:t>
      </w:r>
      <w:r w:rsidR="0093677E">
        <w:fldChar w:fldCharType="end"/>
      </w:r>
      <w:r>
        <w:t xml:space="preserve"> and particularly the mountain west</w:t>
      </w:r>
      <w:r w:rsidR="0093677E">
        <w:fldChar w:fldCharType="begin"/>
      </w:r>
      <w:r w:rsidR="0093677E">
        <w:instrText xml:space="preserve"> ADDIN ZOTERO_ITEM CSL_CITATION {"citationID":"M4Hu6Nrn","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93677E">
        <w:fldChar w:fldCharType="separate"/>
      </w:r>
      <w:r w:rsidR="0093677E" w:rsidRPr="0093677E">
        <w:rPr>
          <w:rFonts w:cs="Calibri"/>
          <w:szCs w:val="24"/>
          <w:vertAlign w:val="superscript"/>
        </w:rPr>
        <w:t>17</w:t>
      </w:r>
      <w:r w:rsidR="0093677E">
        <w:fldChar w:fldCharType="end"/>
      </w:r>
      <w:r>
        <w:t xml:space="preserve"> compared to the rest of the country. Given the increasing trends in </w:t>
      </w:r>
      <w:r w:rsidR="002438A3">
        <w:t>PM</w:t>
      </w:r>
      <w:r w:rsidR="002438A3" w:rsidRPr="00641100">
        <w:rPr>
          <w:vertAlign w:val="subscript"/>
          <w:rPrChange w:id="18" w:author="Melissa Maestas" w:date="2020-05-05T12:45:00Z">
            <w:rPr/>
          </w:rPrChange>
        </w:rPr>
        <w:t>2.5</w:t>
      </w:r>
      <w:r>
        <w:t xml:space="preserve"> concentrations in parts of the western US and the importance of wildfires as a source of </w:t>
      </w:r>
      <w:r w:rsidR="002438A3">
        <w:t>PM</w:t>
      </w:r>
      <w:r w:rsidR="002438A3" w:rsidRPr="00C073B4">
        <w:rPr>
          <w:vertAlign w:val="subscript"/>
          <w:rPrChange w:id="19" w:author="Melissa Maestas" w:date="2020-05-05T19:48:00Z">
            <w:rPr/>
          </w:rPrChange>
        </w:rPr>
        <w:t>2.5</w:t>
      </w:r>
      <w:r>
        <w:t xml:space="preserve"> there, it is important to have a model that is tailored to this region to capture the variability in </w:t>
      </w:r>
      <w:r w:rsidR="002438A3">
        <w:t>PM</w:t>
      </w:r>
      <w:r w:rsidR="002438A3" w:rsidRPr="00641100">
        <w:rPr>
          <w:vertAlign w:val="subscript"/>
          <w:rPrChange w:id="20" w:author="Melissa Maestas" w:date="2020-05-05T12:46:00Z">
            <w:rPr/>
          </w:rPrChange>
        </w:rPr>
        <w:t>2.5</w:t>
      </w:r>
      <w:r>
        <w:t xml:space="preserve"> concentrations in space and time in this region.</w:t>
      </w:r>
    </w:p>
    <w:p w14:paraId="28420CEA" w14:textId="77777777" w:rsidR="00A75088" w:rsidRDefault="00A75088" w:rsidP="00A75088"/>
    <w:p w14:paraId="6E37E5CA" w14:textId="518EEA29" w:rsidR="00A75088" w:rsidRDefault="00A75088" w:rsidP="00A75088">
      <w:r>
        <w:t xml:space="preserve">The dataset we describe here improves upon previous daily estimates of </w:t>
      </w:r>
      <w:r w:rsidR="002438A3">
        <w:t>PM</w:t>
      </w:r>
      <w:r w:rsidR="002438A3" w:rsidRPr="00C073B4">
        <w:rPr>
          <w:vertAlign w:val="subscript"/>
          <w:rPrChange w:id="21" w:author="Melissa Maestas" w:date="2020-05-05T19:50:00Z">
            <w:rPr/>
          </w:rPrChange>
        </w:rPr>
        <w:t>2.5</w:t>
      </w:r>
      <w:r>
        <w:t xml:space="preserve"> concentrations from machine learning models in the following ways: (1) use of a more extensive monitoring station network that captures more spatial locations and also proximity to wildfires, a key driver of </w:t>
      </w:r>
      <w:r w:rsidR="002438A3">
        <w:t>PM</w:t>
      </w:r>
      <w:r w:rsidR="002438A3" w:rsidRPr="00C073B4">
        <w:rPr>
          <w:vertAlign w:val="subscript"/>
          <w:rPrChange w:id="22" w:author="Melissa Maestas" w:date="2020-05-05T19:50:00Z">
            <w:rPr/>
          </w:rPrChange>
        </w:rPr>
        <w:t>2.5</w:t>
      </w:r>
      <w:r>
        <w:t xml:space="preserve"> in the western US, (2) use of an ensemble of machine learning algorithms which have been shown to improve model performance over just one machine learning algorithm</w:t>
      </w:r>
      <w:r w:rsidR="0093677E">
        <w:t xml:space="preserve">, </w:t>
      </w:r>
      <w:r>
        <w:t xml:space="preserve">(3) </w:t>
      </w:r>
      <w:r w:rsidR="0093677E">
        <w:t>retaining</w:t>
      </w:r>
      <w:r>
        <w:t xml:space="preserve"> high monitoring data to train on thus allowing our models to predict the high </w:t>
      </w:r>
      <w:r w:rsidR="002438A3">
        <w:t>PM</w:t>
      </w:r>
      <w:r w:rsidR="002438A3" w:rsidRPr="00C073B4">
        <w:rPr>
          <w:vertAlign w:val="subscript"/>
          <w:rPrChange w:id="23" w:author="Melissa Maestas" w:date="2020-05-05T19:51:00Z">
            <w:rPr/>
          </w:rPrChange>
        </w:rPr>
        <w:t>2.5</w:t>
      </w:r>
      <w:r>
        <w:t xml:space="preserve"> values that occur during wildfire episodes, and (</w:t>
      </w:r>
      <w:r w:rsidR="0093677E">
        <w:t>4</w:t>
      </w:r>
      <w:r>
        <w:t>)</w:t>
      </w:r>
      <w:r w:rsidR="0093677E">
        <w:t xml:space="preserve"> making the data available in a public repository</w:t>
      </w:r>
      <w:r w:rsidR="0093677E" w:rsidRPr="0093677E">
        <w:t xml:space="preserve"> </w:t>
      </w:r>
      <w:r w:rsidR="0093677E">
        <w:t>which the above cited papers have not done. The data is available as daily PM</w:t>
      </w:r>
      <w:r w:rsidR="0093677E" w:rsidRPr="00C073B4">
        <w:rPr>
          <w:vertAlign w:val="subscript"/>
          <w:rPrChange w:id="24" w:author="Melissa Maestas" w:date="2020-05-05T19:51:00Z">
            <w:rPr/>
          </w:rPrChange>
        </w:rPr>
        <w:t>2.5</w:t>
      </w:r>
      <w:r w:rsidR="0093677E">
        <w:t xml:space="preserve"> concentration estimates </w:t>
      </w:r>
      <w:r>
        <w:t xml:space="preserve">at census tract, ZIP-code, </w:t>
      </w:r>
      <w:r w:rsidR="0093677E">
        <w:t xml:space="preserve">and </w:t>
      </w:r>
      <w:r>
        <w:t>county scales</w:t>
      </w:r>
      <w:r w:rsidR="0093677E">
        <w:t xml:space="preserve"> with the aim that they be used by researchers to understand</w:t>
      </w:r>
      <w:r>
        <w:t xml:space="preserve"> the societal impacts of air pollution exposure in the western US, where wildfires are a significant contributor to </w:t>
      </w:r>
      <w:r w:rsidR="002438A3">
        <w:t>PM</w:t>
      </w:r>
      <w:r w:rsidR="002438A3" w:rsidRPr="00C073B4">
        <w:rPr>
          <w:vertAlign w:val="subscript"/>
          <w:rPrChange w:id="25" w:author="Melissa Maestas" w:date="2020-05-05T19:51:00Z">
            <w:rPr/>
          </w:rPrChange>
        </w:rPr>
        <w:t>2.5</w:t>
      </w:r>
      <w:r>
        <w:t xml:space="preserve"> concentrations.</w:t>
      </w:r>
    </w:p>
    <w:p w14:paraId="71776DE4" w14:textId="77777777" w:rsidR="00A75088" w:rsidRDefault="00A75088" w:rsidP="00A75088"/>
    <w:p w14:paraId="0DBFB93F" w14:textId="0DBF67C4" w:rsidR="00A75088" w:rsidRDefault="00A75088" w:rsidP="00A75088">
      <w:commentRangeStart w:id="26"/>
      <w:r>
        <w:t>[describe Figure \ref{</w:t>
      </w:r>
      <w:proofErr w:type="spellStart"/>
      <w:proofErr w:type="gramStart"/>
      <w:r>
        <w:t>fig:MonitorLocations</w:t>
      </w:r>
      <w:proofErr w:type="spellEnd"/>
      <w:proofErr w:type="gramEnd"/>
      <w:r>
        <w:t xml:space="preserve">}:  monitor locations (points) and state boundaries] % Generated using  </w:t>
      </w:r>
      <w:proofErr w:type="spellStart"/>
      <w:r>
        <w:t>Map_Monitor_Locations.R</w:t>
      </w:r>
      <w:commentRangeEnd w:id="26"/>
      <w:proofErr w:type="spellEnd"/>
      <w:r w:rsidR="0093677E">
        <w:rPr>
          <w:rStyle w:val="CommentReference"/>
        </w:rPr>
        <w:commentReference w:id="26"/>
      </w:r>
    </w:p>
    <w:p w14:paraId="02FC8B2C" w14:textId="56BBB571" w:rsidR="00DD66D7" w:rsidRDefault="00DD66D7" w:rsidP="00A75088">
      <w:commentRangeStart w:id="27"/>
      <w:r w:rsidRPr="00DD66D7">
        <w:rPr>
          <w:noProof/>
        </w:rPr>
        <w:lastRenderedPageBreak/>
        <w:drawing>
          <wp:inline distT="0" distB="0" distL="0" distR="0" wp14:anchorId="3051D278" wp14:editId="456F37C7">
            <wp:extent cx="4619625" cy="4752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9625" cy="4752975"/>
                    </a:xfrm>
                    <a:prstGeom prst="rect">
                      <a:avLst/>
                    </a:prstGeom>
                    <a:noFill/>
                    <a:ln>
                      <a:noFill/>
                    </a:ln>
                  </pic:spPr>
                </pic:pic>
              </a:graphicData>
            </a:graphic>
          </wp:inline>
        </w:drawing>
      </w:r>
      <w:commentRangeEnd w:id="27"/>
      <w:r>
        <w:rPr>
          <w:rStyle w:val="CommentReference"/>
        </w:rPr>
        <w:commentReference w:id="27"/>
      </w:r>
    </w:p>
    <w:p w14:paraId="0F324B47" w14:textId="77777777" w:rsidR="00A75088" w:rsidRDefault="00A75088" w:rsidP="00A75088"/>
    <w:p w14:paraId="14BEC79D" w14:textId="09CE3B2E" w:rsidR="00A75088" w:rsidRDefault="00A75088" w:rsidP="00A75088">
      <w:r>
        <w:t>[insert Table 1: list variables]</w:t>
      </w:r>
    </w:p>
    <w:p w14:paraId="47C10683" w14:textId="1673F0AA" w:rsidR="00DD66D7" w:rsidRDefault="00DD66D7" w:rsidP="00A75088"/>
    <w:p w14:paraId="78E4683F" w14:textId="1383BB3C" w:rsidR="00DD66D7" w:rsidRDefault="00DD66D7" w:rsidP="00A75088">
      <w:r w:rsidRPr="00DD66D7">
        <w:rPr>
          <w:noProof/>
        </w:rPr>
        <w:lastRenderedPageBreak/>
        <w:drawing>
          <wp:inline distT="0" distB="0" distL="0" distR="0" wp14:anchorId="566C85AF" wp14:editId="6C585362">
            <wp:extent cx="5292090" cy="6032500"/>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6032500"/>
                    </a:xfrm>
                    <a:prstGeom prst="rect">
                      <a:avLst/>
                    </a:prstGeom>
                    <a:noFill/>
                    <a:ln>
                      <a:noFill/>
                    </a:ln>
                  </pic:spPr>
                </pic:pic>
              </a:graphicData>
            </a:graphic>
          </wp:inline>
        </w:drawing>
      </w:r>
    </w:p>
    <w:p w14:paraId="3FB29E2D" w14:textId="6EE95704" w:rsidR="00DD66D7" w:rsidRDefault="00DD66D7" w:rsidP="00A75088">
      <w:commentRangeStart w:id="28"/>
      <w:commentRangeStart w:id="29"/>
      <w:r w:rsidRPr="00DD66D7">
        <w:rPr>
          <w:noProof/>
        </w:rPr>
        <w:lastRenderedPageBreak/>
        <w:drawing>
          <wp:inline distT="0" distB="0" distL="0" distR="0" wp14:anchorId="56561A4E" wp14:editId="41DC9670">
            <wp:extent cx="5292090" cy="3100705"/>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090" cy="3100705"/>
                    </a:xfrm>
                    <a:prstGeom prst="rect">
                      <a:avLst/>
                    </a:prstGeom>
                    <a:noFill/>
                    <a:ln>
                      <a:noFill/>
                    </a:ln>
                  </pic:spPr>
                </pic:pic>
              </a:graphicData>
            </a:graphic>
          </wp:inline>
        </w:drawing>
      </w:r>
      <w:commentRangeEnd w:id="28"/>
      <w:r>
        <w:rPr>
          <w:rStyle w:val="CommentReference"/>
        </w:rPr>
        <w:commentReference w:id="28"/>
      </w:r>
      <w:commentRangeEnd w:id="29"/>
      <w:r w:rsidR="0067033A">
        <w:rPr>
          <w:rStyle w:val="CommentReference"/>
        </w:rPr>
        <w:commentReference w:id="29"/>
      </w:r>
    </w:p>
    <w:p w14:paraId="706E5287" w14:textId="77777777" w:rsidR="006A42F1" w:rsidRPr="0033109F" w:rsidRDefault="006A42F1" w:rsidP="006A42F1"/>
    <w:p w14:paraId="5360E600" w14:textId="77777777" w:rsidR="006A42F1" w:rsidRPr="006A42F1" w:rsidRDefault="00C658AC" w:rsidP="006A42F1">
      <w:pPr>
        <w:pStyle w:val="Heading3"/>
        <w:spacing w:before="0" w:after="0"/>
      </w:pPr>
      <w:r w:rsidRPr="0033109F">
        <w:t>Methods</w:t>
      </w:r>
    </w:p>
    <w:p w14:paraId="66EC3469" w14:textId="241B1354" w:rsidR="00A339B8" w:rsidRDefault="00A339B8" w:rsidP="004E0C09">
      <w:pPr>
        <w:pStyle w:val="NormalWeb"/>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14" w:anchor="sec-5" w:history="1">
        <w:r w:rsidR="004B5806" w:rsidRPr="004B5806">
          <w:rPr>
            <w:rStyle w:val="Hyperlink"/>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A5238">
        <w:t>Citing Data</w:t>
      </w:r>
      <w:r>
        <w:t>, below).</w:t>
      </w:r>
    </w:p>
    <w:p w14:paraId="0EA38F31" w14:textId="4F0C511D" w:rsidR="00A339B8" w:rsidRDefault="00A339B8" w:rsidP="00A339B8">
      <w:pPr>
        <w:pStyle w:val="NormalWeb"/>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701857B8" w14:textId="3EADBBAC" w:rsidR="00A75088" w:rsidRPr="00FE29DF" w:rsidRDefault="00A75088" w:rsidP="00A75088">
      <w:pPr>
        <w:rPr>
          <w:rFonts w:cstheme="minorHAnsi"/>
          <w:color w:val="000000"/>
        </w:rPr>
      </w:pPr>
      <w:r w:rsidRPr="00FE29DF">
        <w:rPr>
          <w:rFonts w:cstheme="minorHAnsi"/>
          <w:color w:val="000000"/>
        </w:rPr>
        <w:t>Study Area</w:t>
      </w:r>
    </w:p>
    <w:p w14:paraId="70EA110C" w14:textId="77777777" w:rsidR="00A75088" w:rsidRPr="00FE29DF" w:rsidRDefault="00A75088" w:rsidP="00A75088">
      <w:pPr>
        <w:rPr>
          <w:rFonts w:cstheme="minorHAnsi"/>
          <w:color w:val="000000"/>
        </w:rPr>
      </w:pPr>
    </w:p>
    <w:p w14:paraId="5E9CE614" w14:textId="029B4270" w:rsidR="00A75088" w:rsidRPr="00FE29DF" w:rsidRDefault="00A75088" w:rsidP="00A75088">
      <w:pPr>
        <w:pStyle w:val="NormalWeb"/>
        <w:spacing w:before="0" w:beforeAutospacing="0" w:after="0" w:afterAutospacing="0"/>
        <w:rPr>
          <w:rFonts w:asciiTheme="minorHAnsi" w:hAnsiTheme="minorHAnsi" w:cstheme="minorHAnsi"/>
        </w:rPr>
      </w:pPr>
      <w:r w:rsidRPr="00FE29DF">
        <w:rPr>
          <w:rFonts w:asciiTheme="minorHAnsi" w:hAnsiTheme="minorHAnsi" w:cstheme="minorHAnsi"/>
          <w:color w:val="000000"/>
        </w:rPr>
        <w:t xml:space="preserve">Our study area includes 11 western US states: Arizona, California, Colorado, Idaho, Montana, </w:t>
      </w:r>
      <w:bookmarkStart w:id="30" w:name="_GoBack"/>
      <w:bookmarkEnd w:id="30"/>
      <w:r w:rsidRPr="00FE29DF">
        <w:rPr>
          <w:rFonts w:asciiTheme="minorHAnsi" w:hAnsiTheme="minorHAnsi" w:cstheme="minorHAnsi"/>
          <w:color w:val="000000"/>
        </w:rPr>
        <w:t>Nevada, New Mexico, Oregon, Utah, Washington, and Wyoming (Fig</w:t>
      </w:r>
      <w:r w:rsidR="00DD66D7">
        <w:rPr>
          <w:rFonts w:asciiTheme="minorHAnsi" w:hAnsiTheme="minorHAnsi" w:cstheme="minorHAnsi"/>
          <w:color w:val="000000"/>
        </w:rPr>
        <w:t>. 1</w:t>
      </w:r>
      <w:r w:rsidRPr="00FE29DF">
        <w:rPr>
          <w:rFonts w:asciiTheme="minorHAnsi" w:hAnsiTheme="minorHAnsi" w:cstheme="minorHAnsi"/>
          <w:color w:val="000000"/>
        </w:rPr>
        <w:t xml:space="preserve">). Our temporal domain were all days between January 1, 2008 and December 31, 2018. We predicted daily estimates of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31" w:author="Melissa Maestas" w:date="2020-05-05T19:57:00Z">
            <w:rPr>
              <w:rFonts w:asciiTheme="minorHAnsi" w:hAnsiTheme="minorHAnsi" w:cstheme="minorHAnsi"/>
              <w:color w:val="000000"/>
            </w:rPr>
          </w:rPrChange>
        </w:rPr>
        <w:t>2.5</w:t>
      </w:r>
      <w:r w:rsidRPr="00FE29DF">
        <w:rPr>
          <w:rFonts w:asciiTheme="minorHAnsi" w:hAnsiTheme="minorHAnsi" w:cstheme="minorHAnsi"/>
          <w:color w:val="000000"/>
        </w:rPr>
        <w:t xml:space="preserve"> at the county, ZIP code, and census tract levels from machine learning ensembles trained on observed daily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32" w:author="Melissa Maestas" w:date="2020-05-05T19:57:00Z">
            <w:rPr>
              <w:rFonts w:asciiTheme="minorHAnsi" w:hAnsiTheme="minorHAnsi" w:cstheme="minorHAnsi"/>
              <w:color w:val="000000"/>
            </w:rPr>
          </w:rPrChange>
        </w:rPr>
        <w:t>2.5</w:t>
      </w:r>
      <w:r w:rsidRPr="00FE29DF">
        <w:rPr>
          <w:rFonts w:asciiTheme="minorHAnsi" w:hAnsiTheme="minorHAnsi" w:cstheme="minorHAnsi"/>
          <w:color w:val="000000"/>
        </w:rPr>
        <w:t xml:space="preserve"> values from monitoring stations from a variety of sources </w:t>
      </w:r>
      <w:commentRangeStart w:id="33"/>
      <w:commentRangeStart w:id="34"/>
      <w:r w:rsidRPr="00FE29DF">
        <w:rPr>
          <w:rFonts w:asciiTheme="minorHAnsi" w:hAnsiTheme="minorHAnsi" w:cstheme="minorHAnsi"/>
          <w:color w:val="000000"/>
        </w:rPr>
        <w:t>(</w:t>
      </w:r>
      <w:commentRangeStart w:id="35"/>
      <w:ins w:id="36" w:author="Melissa Maestas" w:date="2020-05-06T12:54:00Z">
        <w:r w:rsidR="00E45530">
          <w:rPr>
            <w:rFonts w:asciiTheme="minorHAnsi" w:hAnsiTheme="minorHAnsi" w:cstheme="minorHAnsi"/>
            <w:color w:val="000000"/>
          </w:rPr>
          <w:t>EPA</w:t>
        </w:r>
      </w:ins>
      <w:commentRangeEnd w:id="35"/>
      <w:ins w:id="37" w:author="Melissa Maestas" w:date="2020-05-06T12:55:00Z">
        <w:r w:rsidR="00E45530">
          <w:rPr>
            <w:rStyle w:val="CommentReference"/>
          </w:rPr>
          <w:commentReference w:id="35"/>
        </w:r>
      </w:ins>
      <w:ins w:id="38" w:author="Melissa Maestas" w:date="2020-05-06T12:54:00Z">
        <w:r w:rsidR="00E45530">
          <w:rPr>
            <w:rFonts w:asciiTheme="minorHAnsi" w:hAnsiTheme="minorHAnsi" w:cstheme="minorHAnsi"/>
            <w:color w:val="000000"/>
          </w:rPr>
          <w:t xml:space="preserve">, </w:t>
        </w:r>
      </w:ins>
      <w:commentRangeStart w:id="39"/>
      <w:del w:id="40" w:author="Melissa Maestas" w:date="2020-05-06T12:47:00Z">
        <w:r w:rsidRPr="00FE29DF" w:rsidDel="00D6019A">
          <w:rPr>
            <w:rFonts w:asciiTheme="minorHAnsi" w:hAnsiTheme="minorHAnsi" w:cstheme="minorHAnsi"/>
            <w:color w:val="000000"/>
          </w:rPr>
          <w:delText xml:space="preserve">**put in all </w:delText>
        </w:r>
        <w:r w:rsidR="002438A3" w:rsidDel="00D6019A">
          <w:rPr>
            <w:rFonts w:asciiTheme="minorHAnsi" w:hAnsiTheme="minorHAnsi" w:cstheme="minorHAnsi"/>
            <w:color w:val="000000"/>
          </w:rPr>
          <w:delText>PM2.5</w:delText>
        </w:r>
        <w:r w:rsidRPr="00FE29DF" w:rsidDel="00D6019A">
          <w:rPr>
            <w:rFonts w:asciiTheme="minorHAnsi" w:hAnsiTheme="minorHAnsi" w:cstheme="minorHAnsi"/>
            <w:color w:val="000000"/>
          </w:rPr>
          <w:delText xml:space="preserve"> data sources</w:delText>
        </w:r>
      </w:del>
      <w:ins w:id="41" w:author="Melissa Maestas" w:date="2020-05-06T12:47:00Z">
        <w:r w:rsidR="00D6019A">
          <w:rPr>
            <w:rFonts w:asciiTheme="minorHAnsi" w:hAnsiTheme="minorHAnsi" w:cstheme="minorHAnsi"/>
            <w:color w:val="000000"/>
          </w:rPr>
          <w:t>California Air Resources Board</w:t>
        </w:r>
      </w:ins>
      <w:ins w:id="42" w:author="Melissa Maestas" w:date="2020-05-06T12:48:00Z">
        <w:r w:rsidR="00D6019A">
          <w:rPr>
            <w:rFonts w:asciiTheme="minorHAnsi" w:hAnsiTheme="minorHAnsi" w:cstheme="minorHAnsi"/>
            <w:color w:val="000000"/>
          </w:rPr>
          <w:t xml:space="preserve"> (stationary and mobile monitoring network)</w:t>
        </w:r>
      </w:ins>
      <w:commentRangeEnd w:id="39"/>
      <w:ins w:id="43" w:author="Melissa Maestas" w:date="2020-05-06T12:56:00Z">
        <w:r w:rsidR="00E45530">
          <w:rPr>
            <w:rStyle w:val="CommentReference"/>
          </w:rPr>
          <w:commentReference w:id="39"/>
        </w:r>
      </w:ins>
      <w:proofErr w:type="gramStart"/>
      <w:ins w:id="44" w:author="Melissa Maestas" w:date="2020-05-06T12:48:00Z">
        <w:r w:rsidR="00D6019A">
          <w:rPr>
            <w:rFonts w:asciiTheme="minorHAnsi" w:hAnsiTheme="minorHAnsi" w:cstheme="minorHAnsi"/>
            <w:color w:val="000000"/>
          </w:rPr>
          <w:t xml:space="preserve">, </w:t>
        </w:r>
      </w:ins>
      <w:r w:rsidRPr="00FE29DF">
        <w:rPr>
          <w:rFonts w:asciiTheme="minorHAnsi" w:hAnsiTheme="minorHAnsi" w:cstheme="minorHAnsi"/>
          <w:color w:val="000000"/>
        </w:rPr>
        <w:t>)</w:t>
      </w:r>
      <w:proofErr w:type="gramEnd"/>
      <w:r w:rsidRPr="00FE29DF">
        <w:rPr>
          <w:rFonts w:asciiTheme="minorHAnsi" w:hAnsiTheme="minorHAnsi" w:cstheme="minorHAnsi"/>
          <w:color w:val="000000"/>
        </w:rPr>
        <w:t xml:space="preserve">. </w:t>
      </w:r>
      <w:commentRangeEnd w:id="33"/>
      <w:r w:rsidR="00DD66D7">
        <w:rPr>
          <w:rStyle w:val="CommentReference"/>
        </w:rPr>
        <w:commentReference w:id="33"/>
      </w:r>
      <w:commentRangeEnd w:id="34"/>
      <w:r w:rsidR="00D6019A">
        <w:rPr>
          <w:rStyle w:val="CommentReference"/>
        </w:rPr>
        <w:commentReference w:id="34"/>
      </w:r>
      <w:r w:rsidRPr="00FE29DF">
        <w:rPr>
          <w:rFonts w:asciiTheme="minorHAnsi" w:hAnsiTheme="minorHAnsi" w:cstheme="minorHAnsi"/>
          <w:color w:val="000000"/>
        </w:rPr>
        <w:t xml:space="preserve">The predictor variables for the machine learning ensemble included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45" w:author="Melissa Maestas" w:date="2020-05-05T19:58:00Z">
            <w:rPr>
              <w:rFonts w:asciiTheme="minorHAnsi" w:hAnsiTheme="minorHAnsi" w:cstheme="minorHAnsi"/>
              <w:color w:val="000000"/>
            </w:rPr>
          </w:rPrChange>
        </w:rPr>
        <w:t>2.5</w:t>
      </w:r>
      <w:r w:rsidRPr="00FE29DF">
        <w:rPr>
          <w:rFonts w:asciiTheme="minorHAnsi" w:hAnsiTheme="minorHAnsi" w:cstheme="minorHAnsi"/>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 through 7, binary fire variable, elevation, sum of arterial and collector roads within circles of radius 100, 250, 500, and 1000 meters, percent of urban land cover within circles of radius 1, 5, and 10 </w:t>
      </w:r>
      <w:proofErr w:type="spellStart"/>
      <w:r w:rsidRPr="00FE29DF">
        <w:rPr>
          <w:rFonts w:asciiTheme="minorHAnsi" w:hAnsiTheme="minorHAnsi" w:cstheme="minorHAnsi"/>
          <w:color w:val="000000"/>
        </w:rPr>
        <w:t>kilometers</w:t>
      </w:r>
      <w:proofErr w:type="spellEnd"/>
      <w:r w:rsidRPr="00FE29DF">
        <w:rPr>
          <w:rFonts w:asciiTheme="minorHAnsi" w:hAnsiTheme="minorHAnsi" w:cstheme="minorHAnsi"/>
          <w:color w:val="000000"/>
        </w:rPr>
        <w:t xml:space="preserve">, population density, CMAQ output, MAIAC AOD, NDVI, planetary boundary layer height, temperature at 2 meters, relative humidity at 2 meters, dew point temperature at 2 meters, </w:t>
      </w:r>
      <w:commentRangeStart w:id="46"/>
      <w:r w:rsidRPr="00FE29DF">
        <w:rPr>
          <w:rFonts w:asciiTheme="minorHAnsi" w:hAnsiTheme="minorHAnsi" w:cstheme="minorHAnsi"/>
          <w:color w:val="000000"/>
        </w:rPr>
        <w:t>U- and V- components of wind speed at 10 meters</w:t>
      </w:r>
      <w:commentRangeEnd w:id="46"/>
      <w:r w:rsidR="00803EF0">
        <w:rPr>
          <w:rStyle w:val="CommentReference"/>
        </w:rPr>
        <w:commentReference w:id="46"/>
      </w:r>
      <w:r w:rsidRPr="00FE29DF">
        <w:rPr>
          <w:rFonts w:asciiTheme="minorHAnsi" w:hAnsiTheme="minorHAnsi" w:cstheme="minorHAnsi"/>
          <w:color w:val="000000"/>
        </w:rPr>
        <w:t xml:space="preserve">, surface pressure, pressure reduced to mean sea level, and </w:t>
      </w:r>
      <w:commentRangeStart w:id="47"/>
      <w:r w:rsidRPr="00FE29DF">
        <w:rPr>
          <w:rFonts w:asciiTheme="minorHAnsi" w:hAnsiTheme="minorHAnsi" w:cstheme="minorHAnsi"/>
          <w:color w:val="000000"/>
          <w:shd w:val="clear" w:color="auto" w:fill="FFFFFF"/>
        </w:rPr>
        <w:t>"DZDT_850_mb"</w:t>
      </w:r>
      <w:commentRangeEnd w:id="47"/>
      <w:r w:rsidR="00803EF0">
        <w:rPr>
          <w:rStyle w:val="CommentReference"/>
        </w:rPr>
        <w:commentReference w:id="47"/>
      </w:r>
      <w:r w:rsidRPr="00FE29DF">
        <w:rPr>
          <w:rFonts w:asciiTheme="minorHAnsi" w:hAnsiTheme="minorHAnsi" w:cstheme="minorHAnsi"/>
          <w:color w:val="000000"/>
          <w:shd w:val="clear" w:color="auto" w:fill="FFFFFF"/>
        </w:rPr>
        <w:t xml:space="preserve"> and </w:t>
      </w:r>
      <w:commentRangeStart w:id="48"/>
      <w:r w:rsidRPr="00FE29DF">
        <w:rPr>
          <w:rFonts w:asciiTheme="minorHAnsi" w:hAnsiTheme="minorHAnsi" w:cstheme="minorHAnsi"/>
          <w:color w:val="000000"/>
          <w:shd w:val="clear" w:color="auto" w:fill="FFFFFF"/>
        </w:rPr>
        <w:t>"DZDT_700_mb"</w:t>
      </w:r>
      <w:commentRangeEnd w:id="48"/>
      <w:r w:rsidR="00803EF0">
        <w:rPr>
          <w:rStyle w:val="CommentReference"/>
        </w:rPr>
        <w:commentReference w:id="48"/>
      </w:r>
      <w:r w:rsidRPr="00FE29DF">
        <w:rPr>
          <w:rFonts w:asciiTheme="minorHAnsi" w:hAnsiTheme="minorHAnsi" w:cstheme="minorHAnsi"/>
          <w:color w:val="000000"/>
          <w:shd w:val="clear" w:color="auto" w:fill="FFFFFF"/>
        </w:rPr>
        <w:t xml:space="preserve"> </w:t>
      </w:r>
      <w:commentRangeStart w:id="49"/>
      <w:r w:rsidRPr="00FE29DF">
        <w:rPr>
          <w:rFonts w:asciiTheme="minorHAnsi" w:hAnsiTheme="minorHAnsi" w:cstheme="minorHAnsi"/>
          <w:color w:val="000000"/>
          <w:shd w:val="clear" w:color="auto" w:fill="FFFFFF"/>
        </w:rPr>
        <w:t>%Melissa, what were these??</w:t>
      </w:r>
      <w:commentRangeEnd w:id="49"/>
      <w:r w:rsidR="00DD66D7">
        <w:rPr>
          <w:rStyle w:val="CommentReference"/>
        </w:rPr>
        <w:commentReference w:id="49"/>
      </w:r>
    </w:p>
    <w:p w14:paraId="44337CAF" w14:textId="77777777" w:rsidR="00A75088" w:rsidRPr="00FE29DF" w:rsidRDefault="00A75088" w:rsidP="00A75088">
      <w:pPr>
        <w:rPr>
          <w:rFonts w:cstheme="minorHAnsi"/>
          <w:color w:val="000000"/>
        </w:rPr>
      </w:pPr>
    </w:p>
    <w:p w14:paraId="0643233D" w14:textId="4A302E73" w:rsidR="00A75088" w:rsidRPr="00FE29DF" w:rsidRDefault="00A75088" w:rsidP="00A75088">
      <w:pPr>
        <w:rPr>
          <w:rFonts w:cstheme="minorHAnsi"/>
          <w:color w:val="000000"/>
        </w:rPr>
      </w:pPr>
      <w:r w:rsidRPr="00FE29DF">
        <w:rPr>
          <w:rFonts w:cstheme="minorHAnsi"/>
          <w:color w:val="000000"/>
        </w:rPr>
        <w:t xml:space="preserve">More information on the sources of these data can be found in Table </w:t>
      </w:r>
      <w:r w:rsidR="00A94AC1">
        <w:rPr>
          <w:rFonts w:cstheme="minorHAnsi"/>
          <w:color w:val="000000"/>
        </w:rPr>
        <w:t>1.</w:t>
      </w:r>
      <w:r w:rsidRPr="00FE29DF">
        <w:rPr>
          <w:rFonts w:cstheme="minorHAnsi"/>
          <w:color w:val="000000"/>
        </w:rPr>
        <w:t xml:space="preserve">  </w:t>
      </w:r>
    </w:p>
    <w:p w14:paraId="6A99A302" w14:textId="77777777" w:rsidR="00A75088" w:rsidRPr="00FE29DF" w:rsidRDefault="00A75088" w:rsidP="00A75088">
      <w:pPr>
        <w:rPr>
          <w:rFonts w:cstheme="minorHAnsi"/>
          <w:color w:val="000000"/>
        </w:rPr>
      </w:pPr>
    </w:p>
    <w:p w14:paraId="230F820F" w14:textId="3E69D5B0" w:rsidR="00A75088" w:rsidRDefault="002438A3" w:rsidP="00A75088">
      <w:pPr>
        <w:rPr>
          <w:rFonts w:cstheme="minorHAnsi"/>
          <w:color w:val="000000"/>
        </w:rPr>
      </w:pPr>
      <w:r>
        <w:rPr>
          <w:rFonts w:cstheme="minorHAnsi"/>
          <w:color w:val="000000"/>
        </w:rPr>
        <w:t>PM2.5</w:t>
      </w:r>
      <w:r w:rsidR="00A75088" w:rsidRPr="00FE29DF">
        <w:rPr>
          <w:rFonts w:cstheme="minorHAnsi"/>
          <w:color w:val="000000"/>
        </w:rPr>
        <w:t xml:space="preserve"> Measurements</w:t>
      </w:r>
    </w:p>
    <w:p w14:paraId="7D3797C7" w14:textId="77777777" w:rsidR="00A94AC1" w:rsidRPr="00FE29DF" w:rsidRDefault="00A94AC1" w:rsidP="00A75088">
      <w:pPr>
        <w:rPr>
          <w:rFonts w:cstheme="minorHAnsi"/>
          <w:color w:val="000000"/>
        </w:rPr>
      </w:pPr>
    </w:p>
    <w:p w14:paraId="24FD365E" w14:textId="4A33924C" w:rsidR="00A75088" w:rsidRPr="00FE29DF" w:rsidRDefault="00A75088" w:rsidP="00A75088">
      <w:pPr>
        <w:rPr>
          <w:rFonts w:cstheme="minorHAnsi"/>
          <w:color w:val="000000"/>
        </w:rPr>
      </w:pPr>
      <w:r w:rsidRPr="00FE29DF">
        <w:rPr>
          <w:rFonts w:cstheme="minorHAnsi"/>
          <w:color w:val="000000"/>
        </w:rPr>
        <w:t xml:space="preserve">To get a more comprehensive set of locations and time points of </w:t>
      </w:r>
      <w:r w:rsidR="002438A3">
        <w:rPr>
          <w:rFonts w:cstheme="minorHAnsi"/>
          <w:color w:val="000000"/>
        </w:rPr>
        <w:t>PM2.5</w:t>
      </w:r>
      <w:r w:rsidRPr="00FE29DF">
        <w:rPr>
          <w:rFonts w:cstheme="minorHAnsi"/>
          <w:color w:val="000000"/>
        </w:rPr>
        <w:t xml:space="preserve"> measurement throughout the western US, we did an extensive search for as many </w:t>
      </w:r>
      <w:r w:rsidR="002438A3">
        <w:rPr>
          <w:rFonts w:cstheme="minorHAnsi"/>
          <w:color w:val="000000"/>
        </w:rPr>
        <w:t>PM2.5</w:t>
      </w:r>
      <w:r w:rsidRPr="00FE29DF">
        <w:rPr>
          <w:rFonts w:cstheme="minorHAnsi"/>
          <w:color w:val="000000"/>
        </w:rPr>
        <w:t xml:space="preserve"> monitoring data within our spatial and temporal </w:t>
      </w:r>
      <w:commentRangeStart w:id="50"/>
      <w:r w:rsidRPr="00FE29DF">
        <w:rPr>
          <w:rFonts w:cstheme="minorHAnsi"/>
          <w:color w:val="000000"/>
        </w:rPr>
        <w:t xml:space="preserve">study area as we could find. We downloaded </w:t>
      </w:r>
      <w:r w:rsidR="002438A3">
        <w:rPr>
          <w:rFonts w:cstheme="minorHAnsi"/>
          <w:color w:val="000000"/>
        </w:rPr>
        <w:t>PM2.5</w:t>
      </w:r>
      <w:r w:rsidRPr="00FE29DF">
        <w:rPr>
          <w:rFonts w:cstheme="minorHAnsi"/>
          <w:color w:val="000000"/>
        </w:rPr>
        <w:t xml:space="preserve"> data from the US EPA AQS Air Data Query Tool \</w:t>
      </w:r>
      <w:proofErr w:type="gramStart"/>
      <w:r w:rsidRPr="00FE29DF">
        <w:rPr>
          <w:rFonts w:cstheme="minorHAnsi"/>
          <w:color w:val="000000"/>
        </w:rPr>
        <w:t>cite{</w:t>
      </w:r>
      <w:proofErr w:type="gramEnd"/>
      <w:r w:rsidRPr="00FE29DF">
        <w:rPr>
          <w:rFonts w:cstheme="minorHAnsi"/>
          <w:color w:val="000000"/>
        </w:rPr>
        <w:t>EPAAirData2017}  for the 11-state region (Fig</w:t>
      </w:r>
      <w:r w:rsidR="00A94AC1">
        <w:rPr>
          <w:rFonts w:cstheme="minorHAnsi"/>
          <w:color w:val="000000"/>
        </w:rPr>
        <w:t>. 1)</w:t>
      </w:r>
      <w:r w:rsidRPr="00FE29DF">
        <w:rPr>
          <w:rFonts w:cstheme="minorHAnsi"/>
          <w:color w:val="000000"/>
        </w:rPr>
        <w:t xml:space="preserve"> including any of the following parameter codes: 88101, 88500, 88502, 81104 \cite{EPANPM25Memo2017,EPANPM25Parameters2017,EPANAllParameters2017}. </w:t>
      </w:r>
      <w:commentRangeEnd w:id="50"/>
      <w:r w:rsidR="00DC40C2">
        <w:rPr>
          <w:rStyle w:val="CommentReference"/>
        </w:rPr>
        <w:commentReference w:id="50"/>
      </w:r>
      <w:r w:rsidRPr="00FE29DF">
        <w:rPr>
          <w:rFonts w:cstheme="minorHAnsi"/>
          <w:color w:val="000000"/>
        </w:rPr>
        <w:t>These data include the IMPROVE monitors that capture air quality information in more rural areas \</w:t>
      </w:r>
      <w:proofErr w:type="gramStart"/>
      <w:r w:rsidRPr="00FE29DF">
        <w:rPr>
          <w:rFonts w:cstheme="minorHAnsi"/>
          <w:color w:val="000000"/>
        </w:rPr>
        <w:t>cite{</w:t>
      </w:r>
      <w:proofErr w:type="gramEnd"/>
      <w:r w:rsidRPr="00FE29DF">
        <w:rPr>
          <w:rFonts w:cstheme="minorHAnsi"/>
          <w:color w:val="000000"/>
        </w:rPr>
        <w:t xml:space="preserve">EPANPM25IMPROVE2017}. We also retrieved all available </w:t>
      </w:r>
      <w:r w:rsidR="002438A3">
        <w:rPr>
          <w:rFonts w:cstheme="minorHAnsi"/>
          <w:color w:val="000000"/>
        </w:rPr>
        <w:t>PM2.5</w:t>
      </w:r>
      <w:r w:rsidRPr="00FE29DF">
        <w:rPr>
          <w:rFonts w:cstheme="minorHAnsi"/>
          <w:color w:val="000000"/>
        </w:rPr>
        <w:t xml:space="preserve"> data in the Fire Cache Smoke Monitor Archive (https://wrcc.dri.edu/cgi-bin/smoke.pl), which includes U.S. Forest Service monitors that were deployed to capture air quality impacts during wildfire events. </w:t>
      </w:r>
    </w:p>
    <w:p w14:paraId="211B817A" w14:textId="77777777" w:rsidR="00A75088" w:rsidRPr="00FE29DF" w:rsidRDefault="00A75088" w:rsidP="00A75088">
      <w:pPr>
        <w:rPr>
          <w:rFonts w:cstheme="minorHAnsi"/>
          <w:color w:val="000000"/>
        </w:rPr>
      </w:pPr>
    </w:p>
    <w:p w14:paraId="3742EA2E" w14:textId="120CE5D5" w:rsidR="00A75088" w:rsidRPr="00FE29DF" w:rsidRDefault="00A75088" w:rsidP="00A75088">
      <w:pPr>
        <w:rPr>
          <w:rFonts w:cstheme="minorHAnsi"/>
          <w:color w:val="000000"/>
        </w:rPr>
      </w:pPr>
      <w:r w:rsidRPr="00FE29DF">
        <w:rPr>
          <w:rFonts w:cstheme="minorHAnsi"/>
          <w:color w:val="000000"/>
        </w:rPr>
        <w:t xml:space="preserve">Some states have additional </w:t>
      </w:r>
      <w:r w:rsidR="002438A3">
        <w:rPr>
          <w:rFonts w:cstheme="minorHAnsi"/>
          <w:color w:val="000000"/>
        </w:rPr>
        <w:t>PM2.5</w:t>
      </w:r>
      <w:r w:rsidRPr="00FE29DF">
        <w:rPr>
          <w:rFonts w:cstheme="minorHAnsi"/>
          <w:color w:val="000000"/>
        </w:rPr>
        <w:t xml:space="preserve"> monitors beyond those required by the U.S. EPA. We reached out to the department charged with air quality in every state within our study domain and obtained additional </w:t>
      </w:r>
      <w:r w:rsidR="002438A3">
        <w:rPr>
          <w:rFonts w:cstheme="minorHAnsi"/>
          <w:color w:val="000000"/>
        </w:rPr>
        <w:t>PM2.5</w:t>
      </w:r>
      <w:r w:rsidRPr="00FE29DF">
        <w:rPr>
          <w:rFonts w:cstheme="minorHAnsi"/>
          <w:color w:val="000000"/>
        </w:rPr>
        <w:t xml:space="preserve"> data from California Air Resources Board and the Utah Department of Environmental Quality. We only included data that was in addition to the monitors in those states that was part of the U.S. EPA's AQS and IMPROVE data.   </w:t>
      </w:r>
    </w:p>
    <w:p w14:paraId="1D1EBDC8" w14:textId="77777777" w:rsidR="00A75088" w:rsidRPr="00FE29DF" w:rsidRDefault="00A75088" w:rsidP="00A75088">
      <w:pPr>
        <w:rPr>
          <w:rFonts w:cstheme="minorHAnsi"/>
          <w:color w:val="000000"/>
        </w:rPr>
      </w:pPr>
    </w:p>
    <w:p w14:paraId="3F6357AE" w14:textId="0F320AE2" w:rsidR="00A75088" w:rsidRPr="00FE29DF" w:rsidRDefault="00A75088" w:rsidP="00A75088">
      <w:pPr>
        <w:rPr>
          <w:rFonts w:cstheme="minorHAnsi"/>
          <w:color w:val="000000"/>
        </w:rPr>
      </w:pPr>
      <w:r w:rsidRPr="00FE29DF">
        <w:rPr>
          <w:rFonts w:cstheme="minorHAnsi"/>
          <w:color w:val="000000"/>
        </w:rPr>
        <w:t xml:space="preserve">We also reached out to researchers who may have had their own monitoring networks of </w:t>
      </w:r>
      <w:r w:rsidR="002438A3">
        <w:rPr>
          <w:rFonts w:cstheme="minorHAnsi"/>
          <w:color w:val="000000"/>
        </w:rPr>
        <w:t>PM2.5</w:t>
      </w:r>
      <w:r w:rsidRPr="00FE29DF">
        <w:rPr>
          <w:rFonts w:cstheme="minorHAnsi"/>
          <w:color w:val="000000"/>
        </w:rPr>
        <w:t xml:space="preserve"> throughout the region. We were able to obtain data from the </w:t>
      </w:r>
      <w:proofErr w:type="spellStart"/>
      <w:r w:rsidRPr="00FE29DF">
        <w:rPr>
          <w:rFonts w:cstheme="minorHAnsi"/>
          <w:color w:val="000000"/>
        </w:rPr>
        <w:t>Uintah</w:t>
      </w:r>
      <w:proofErr w:type="spellEnd"/>
      <w:r w:rsidRPr="00FE29DF">
        <w:rPr>
          <w:rFonts w:cstheme="minorHAnsi"/>
          <w:color w:val="000000"/>
        </w:rPr>
        <w:t xml:space="preserve"> Basin, Utah from Seth Lyman at Utah State University, and </w:t>
      </w:r>
      <w:r w:rsidR="002438A3">
        <w:rPr>
          <w:rFonts w:cstheme="minorHAnsi"/>
          <w:color w:val="000000"/>
        </w:rPr>
        <w:t>PM2.5</w:t>
      </w:r>
      <w:r w:rsidRPr="00FE29DF">
        <w:rPr>
          <w:rFonts w:cstheme="minorHAnsi"/>
          <w:color w:val="000000"/>
        </w:rPr>
        <w:t xml:space="preserve"> measurements from the Persistent Cold Air Pool Study (PCAPS</w:t>
      </w:r>
      <w:r w:rsidR="00BE680C">
        <w:rPr>
          <w:rFonts w:cstheme="minorHAnsi"/>
          <w:color w:val="000000"/>
        </w:rPr>
        <w:t>)</w:t>
      </w:r>
      <w:r w:rsidR="00BE680C">
        <w:rPr>
          <w:rFonts w:cstheme="minorHAnsi"/>
          <w:color w:val="000000"/>
        </w:rPr>
        <w:fldChar w:fldCharType="begin"/>
      </w:r>
      <w:r w:rsidR="00BE680C">
        <w:rPr>
          <w:rFonts w:cstheme="minorHAnsi"/>
          <w:color w:val="000000"/>
        </w:rPr>
        <w:instrText xml:space="preserve"> ADDIN ZOTERO_ITEM CSL_CITATION {"citationID":"dbYsXsgj","properties":{"formattedCitation":"\\super 20\\nosupersub{}","plainCitation":"20","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BE680C">
        <w:rPr>
          <w:rFonts w:cstheme="minorHAnsi"/>
          <w:color w:val="000000"/>
        </w:rPr>
        <w:fldChar w:fldCharType="separate"/>
      </w:r>
      <w:r w:rsidR="00BE680C" w:rsidRPr="00BE680C">
        <w:rPr>
          <w:rFonts w:cs="Calibri"/>
          <w:szCs w:val="24"/>
          <w:vertAlign w:val="superscript"/>
        </w:rPr>
        <w:t>20</w:t>
      </w:r>
      <w:r w:rsidR="00BE680C">
        <w:rPr>
          <w:rFonts w:cstheme="minorHAnsi"/>
          <w:color w:val="000000"/>
        </w:rPr>
        <w:fldChar w:fldCharType="end"/>
      </w:r>
      <w:r w:rsidRPr="00FE29DF">
        <w:rPr>
          <w:rFonts w:cstheme="minorHAnsi"/>
          <w:color w:val="000000"/>
        </w:rPr>
        <w:t xml:space="preserve"> conducted in the Salt Lake Valley, Utah in January--February, 2011 from </w:t>
      </w:r>
      <w:proofErr w:type="spellStart"/>
      <w:r w:rsidRPr="00FE29DF">
        <w:rPr>
          <w:rFonts w:cstheme="minorHAnsi"/>
          <w:color w:val="000000"/>
        </w:rPr>
        <w:t>Dr.</w:t>
      </w:r>
      <w:proofErr w:type="spellEnd"/>
      <w:r w:rsidRPr="00FE29DF">
        <w:rPr>
          <w:rFonts w:cstheme="minorHAnsi"/>
          <w:color w:val="000000"/>
        </w:rPr>
        <w:t xml:space="preserve"> Geoff </w:t>
      </w:r>
      <w:proofErr w:type="spellStart"/>
      <w:r w:rsidRPr="00FE29DF">
        <w:rPr>
          <w:rFonts w:cstheme="minorHAnsi"/>
          <w:color w:val="000000"/>
        </w:rPr>
        <w:t>Silcox</w:t>
      </w:r>
      <w:proofErr w:type="spellEnd"/>
      <w:r w:rsidRPr="00FE29DF">
        <w:rPr>
          <w:rFonts w:cstheme="minorHAnsi"/>
          <w:color w:val="000000"/>
        </w:rPr>
        <w:t xml:space="preserve"> at the University of Utah.  </w:t>
      </w:r>
    </w:p>
    <w:p w14:paraId="612786A0" w14:textId="77777777" w:rsidR="00A75088" w:rsidRPr="00FE29DF" w:rsidRDefault="00A75088" w:rsidP="00A75088">
      <w:pPr>
        <w:rPr>
          <w:rFonts w:cstheme="minorHAnsi"/>
          <w:color w:val="000000"/>
        </w:rPr>
      </w:pPr>
    </w:p>
    <w:p w14:paraId="44648EDA" w14:textId="05A0BC31" w:rsidR="00A75088" w:rsidRPr="00FE29DF" w:rsidRDefault="00BE680C" w:rsidP="00A75088">
      <w:pPr>
        <w:rPr>
          <w:rFonts w:cstheme="minorHAnsi"/>
          <w:color w:val="000000"/>
        </w:rPr>
      </w:pPr>
      <w:r>
        <w:rPr>
          <w:rFonts w:cstheme="minorHAnsi"/>
          <w:color w:val="000000"/>
        </w:rPr>
        <w:t>T</w:t>
      </w:r>
      <w:r w:rsidR="00A75088" w:rsidRPr="00FE29DF">
        <w:rPr>
          <w:rFonts w:cstheme="minorHAnsi"/>
          <w:color w:val="000000"/>
        </w:rPr>
        <w:t xml:space="preserve">his yielded a total of </w:t>
      </w:r>
      <w:commentRangeStart w:id="51"/>
      <w:r w:rsidR="00A75088" w:rsidRPr="00FE29DF">
        <w:rPr>
          <w:rFonts w:cstheme="minorHAnsi"/>
          <w:color w:val="000000"/>
          <w:shd w:val="clear" w:color="auto" w:fill="FFFFFF"/>
        </w:rPr>
        <w:t>1,591,533</w:t>
      </w:r>
      <w:r w:rsidR="00A75088" w:rsidRPr="00FE29DF">
        <w:rPr>
          <w:rFonts w:cstheme="minorHAnsi"/>
          <w:color w:val="000000"/>
        </w:rPr>
        <w:t xml:space="preserve"> </w:t>
      </w:r>
      <w:commentRangeEnd w:id="51"/>
      <w:r>
        <w:rPr>
          <w:rStyle w:val="CommentReference"/>
        </w:rPr>
        <w:commentReference w:id="51"/>
      </w:r>
      <w:r w:rsidR="00A75088" w:rsidRPr="00FE29DF">
        <w:rPr>
          <w:rFonts w:cstheme="minorHAnsi"/>
          <w:color w:val="000000"/>
        </w:rPr>
        <w:t xml:space="preserve">daily </w:t>
      </w:r>
      <w:r w:rsidR="002438A3">
        <w:rPr>
          <w:rFonts w:cstheme="minorHAnsi"/>
          <w:color w:val="000000"/>
        </w:rPr>
        <w:t>PM2.5</w:t>
      </w:r>
      <w:r w:rsidR="00A75088" w:rsidRPr="00FE29DF">
        <w:rPr>
          <w:rFonts w:cstheme="minorHAnsi"/>
          <w:color w:val="000000"/>
        </w:rPr>
        <w:t xml:space="preserve"> observations, which represent </w:t>
      </w:r>
      <w:r w:rsidR="00A75088" w:rsidRPr="00FE29DF">
        <w:rPr>
          <w:rFonts w:cstheme="minorHAnsi"/>
          <w:color w:val="000000"/>
          <w:shd w:val="clear" w:color="auto" w:fill="FFFFFF"/>
        </w:rPr>
        <w:t>7,754</w:t>
      </w:r>
      <w:r w:rsidR="00A75088" w:rsidRPr="00FE29DF">
        <w:rPr>
          <w:rFonts w:cstheme="minorHAnsi"/>
          <w:color w:val="000000"/>
        </w:rPr>
        <w:t xml:space="preserve"> locations and 4,006 days. </w:t>
      </w:r>
    </w:p>
    <w:p w14:paraId="60C91C28" w14:textId="77777777" w:rsidR="00A75088" w:rsidRPr="00FE29DF" w:rsidRDefault="00A75088" w:rsidP="00A75088">
      <w:pPr>
        <w:rPr>
          <w:rFonts w:cstheme="minorHAnsi"/>
          <w:color w:val="000000"/>
        </w:rPr>
      </w:pPr>
    </w:p>
    <w:p w14:paraId="1E4A1801" w14:textId="74549ACF" w:rsidR="00A75088" w:rsidRPr="00FE29DF" w:rsidRDefault="00A75088" w:rsidP="00A75088">
      <w:pPr>
        <w:rPr>
          <w:rFonts w:cstheme="minorHAnsi"/>
          <w:color w:val="000000"/>
        </w:rPr>
      </w:pPr>
      <w:r w:rsidRPr="00FE29DF">
        <w:rPr>
          <w:rFonts w:cstheme="minorHAnsi"/>
          <w:color w:val="000000"/>
        </w:rPr>
        <w:t>Predictor Variables</w:t>
      </w:r>
    </w:p>
    <w:p w14:paraId="1B87A04D" w14:textId="77777777" w:rsidR="00A75088" w:rsidRPr="00FE29DF" w:rsidRDefault="00A75088" w:rsidP="00A75088">
      <w:pPr>
        <w:rPr>
          <w:rFonts w:cstheme="minorHAnsi"/>
          <w:color w:val="000000"/>
        </w:rPr>
      </w:pPr>
    </w:p>
    <w:p w14:paraId="3D1D7DD1" w14:textId="77777777" w:rsidR="00A75088" w:rsidRPr="00FE29DF" w:rsidRDefault="00A75088" w:rsidP="00A75088">
      <w:pPr>
        <w:rPr>
          <w:rFonts w:cstheme="minorHAnsi"/>
          <w:color w:val="000000"/>
        </w:rPr>
      </w:pPr>
      <w:r w:rsidRPr="00FE29DF">
        <w:rPr>
          <w:rFonts w:cstheme="minorHAnsi"/>
          <w:color w:val="000000"/>
        </w:rPr>
        <w:t>[Write short description of each predictor data set and refer to Table 1]</w:t>
      </w:r>
    </w:p>
    <w:p w14:paraId="2F709E95" w14:textId="77777777" w:rsidR="00A75088" w:rsidRPr="00FE29DF" w:rsidRDefault="00A75088" w:rsidP="00A75088">
      <w:pPr>
        <w:rPr>
          <w:rFonts w:cstheme="minorHAnsi"/>
          <w:color w:val="000000"/>
        </w:rPr>
      </w:pPr>
    </w:p>
    <w:p w14:paraId="0E8083F0" w14:textId="032F079E" w:rsidR="00A75088" w:rsidRPr="00FE29DF" w:rsidRDefault="00A75088" w:rsidP="00A75088">
      <w:pPr>
        <w:rPr>
          <w:rFonts w:cstheme="minorHAnsi"/>
          <w:color w:val="000000"/>
        </w:rPr>
      </w:pPr>
      <w:r w:rsidRPr="00FE29DF">
        <w:rPr>
          <w:rFonts w:cstheme="minorHAnsi"/>
          <w:color w:val="000000"/>
        </w:rPr>
        <w:t>Satellite AOD is a measure of particle loading in the atmosphere from the ground to the satellite. We obtained daily estimates of</w:t>
      </w:r>
      <w:r w:rsidR="00BC4D62">
        <w:rPr>
          <w:rFonts w:cstheme="minorHAnsi"/>
          <w:color w:val="000000"/>
        </w:rPr>
        <w:t xml:space="preserve"> </w:t>
      </w:r>
      <w:r w:rsidRPr="00FE29DF">
        <w:rPr>
          <w:rFonts w:cstheme="minorHAnsi"/>
          <w:color w:val="000000"/>
        </w:rPr>
        <w:t>AOD</w:t>
      </w:r>
      <w:r w:rsidR="00BC4D62">
        <w:rPr>
          <w:rFonts w:cstheme="minorHAnsi"/>
          <w:color w:val="000000"/>
        </w:rPr>
        <w:t xml:space="preserve"> </w:t>
      </w:r>
      <w:r w:rsidRPr="00FE29DF">
        <w:rPr>
          <w:rFonts w:cstheme="minorHAnsi"/>
          <w:color w:val="000000"/>
        </w:rPr>
        <w:t xml:space="preserve">from </w:t>
      </w:r>
    </w:p>
    <w:p w14:paraId="65E6D420" w14:textId="60113660" w:rsidR="00A75088" w:rsidRPr="00FE29DF" w:rsidRDefault="00A75088" w:rsidP="00A75088">
      <w:pPr>
        <w:rPr>
          <w:rFonts w:cstheme="minorHAnsi"/>
          <w:color w:val="000000"/>
        </w:rPr>
      </w:pPr>
      <w:r w:rsidRPr="00FE29DF">
        <w:rPr>
          <w:rFonts w:cstheme="minorHAnsi"/>
          <w:color w:val="000000"/>
        </w:rPr>
        <w:t>the MODIS Terra and Aqua combined Multi-angle Implementation of Atmospheric Correction</w:t>
      </w:r>
      <w:r w:rsidR="009A0CDC">
        <w:rPr>
          <w:rFonts w:cstheme="minorHAnsi"/>
          <w:color w:val="000000"/>
        </w:rPr>
        <w:t xml:space="preserve"> </w:t>
      </w:r>
      <w:r w:rsidRPr="00FE29DF">
        <w:rPr>
          <w:rFonts w:cstheme="minorHAnsi"/>
          <w:color w:val="000000"/>
        </w:rPr>
        <w:t xml:space="preserve">(MAIAC) dataset </w:t>
      </w:r>
      <w:commentRangeStart w:id="52"/>
      <w:r w:rsidR="00BC4D62">
        <w:rPr>
          <w:rFonts w:cstheme="minorHAnsi"/>
          <w:color w:val="000000"/>
        </w:rPr>
        <w:t>(</w:t>
      </w:r>
      <w:r w:rsidRPr="00FE29DF">
        <w:rPr>
          <w:rFonts w:cstheme="minorHAnsi"/>
          <w:color w:val="000000"/>
        </w:rPr>
        <w:t>https://ladsweb.modaps.eosdis.nasa.gov/archive/allData/6/MCD19A2/</w:t>
      </w:r>
      <w:r w:rsidR="00BC4D62">
        <w:rPr>
          <w:rFonts w:cstheme="minorHAnsi"/>
          <w:color w:val="000000"/>
        </w:rPr>
        <w:t>)</w:t>
      </w:r>
      <w:r w:rsidRPr="00FE29DF">
        <w:rPr>
          <w:rFonts w:cstheme="minorHAnsi"/>
          <w:color w:val="000000"/>
        </w:rPr>
        <w:t xml:space="preserve">. </w:t>
      </w:r>
      <w:commentRangeEnd w:id="52"/>
      <w:r w:rsidR="00BC4D62">
        <w:rPr>
          <w:rStyle w:val="CommentReference"/>
        </w:rPr>
        <w:commentReference w:id="52"/>
      </w:r>
      <w:r w:rsidRPr="00FE29DF">
        <w:rPr>
          <w:rFonts w:cstheme="minorHAnsi"/>
          <w:color w:val="000000"/>
        </w:rPr>
        <w:t xml:space="preserve">This is the finest resolution (1 km) AOD dataset currently available and was available for our whole time period and spatial domain. After downloading each Hierarchical Data Format (HDF) file from the online repository, we calculated the average daily AOD values at each location, and took the nearest </w:t>
      </w:r>
      <w:proofErr w:type="spellStart"/>
      <w:r w:rsidRPr="00FE29DF">
        <w:rPr>
          <w:rFonts w:cstheme="minorHAnsi"/>
          <w:color w:val="000000"/>
        </w:rPr>
        <w:t>neighbor</w:t>
      </w:r>
      <w:proofErr w:type="spellEnd"/>
      <w:r w:rsidRPr="00FE29DF">
        <w:rPr>
          <w:rFonts w:cstheme="minorHAnsi"/>
          <w:color w:val="000000"/>
        </w:rPr>
        <w:t xml:space="preserve"> value at each </w:t>
      </w:r>
      <w:r w:rsidR="002438A3">
        <w:rPr>
          <w:rFonts w:cstheme="minorHAnsi"/>
          <w:color w:val="000000"/>
        </w:rPr>
        <w:t>PM2.5</w:t>
      </w:r>
      <w:r w:rsidRPr="00FE29DF">
        <w:rPr>
          <w:rFonts w:cstheme="minorHAnsi"/>
          <w:color w:val="000000"/>
        </w:rPr>
        <w:t xml:space="preserve"> monitoring location. MAIAC AOD has been shown to better predict </w:t>
      </w:r>
      <w:r w:rsidR="002438A3">
        <w:rPr>
          <w:rFonts w:cstheme="minorHAnsi"/>
          <w:color w:val="000000"/>
        </w:rPr>
        <w:t>PM2.5</w:t>
      </w:r>
      <w:r w:rsidRPr="00FE29DF">
        <w:rPr>
          <w:rFonts w:cstheme="minorHAnsi"/>
          <w:color w:val="000000"/>
        </w:rPr>
        <w:t xml:space="preserve"> than coarser resolution AOD</w:t>
      </w:r>
      <w:r w:rsidR="00BC4D62">
        <w:rPr>
          <w:rFonts w:cstheme="minorHAnsi"/>
          <w:color w:val="000000"/>
        </w:rPr>
        <w:fldChar w:fldCharType="begin"/>
      </w:r>
      <w:r w:rsidR="00BC4D62">
        <w:rPr>
          <w:rFonts w:cstheme="minorHAnsi"/>
          <w:color w:val="000000"/>
        </w:rPr>
        <w:instrText xml:space="preserve"> ADDIN ZOTERO_ITEM CSL_CITATION {"citationID":"GAbae48t","properties":{"formattedCitation":"\\super 21\\nosupersub{}","plainCitation":"21","noteIndex":0},"citationItems":[{"id":12569,"uris":["http://zotero.org/users/3414252/items/ITBR42VT"],"uri":["http://zotero.org/users/3414252/items/ITBR42VT"],"itemData":{"id":12569,"type":"article-journal","abstract":"The Moderate Resolution Imaging Spectroradiometer (MODIS) provides daily global coverage, but the 10 km resolution of its aerosol optical depth (AOD) product is not adequate for studying spatial variability of aerosols in urban areas. Recently, a new Multi-Angle Implementation of Atmospheric Correction (MAIAC) algorithm was developed for MODIS which provides AOD at 1 km resolution. Using MAIAC data, the relationship between MAIAC AOD and PM(2.5) as measured by the EPA ground monitoring stations was investigated at varying spatial scales. Our analysis suggested that the correlation between PM(2.5) and AOD decreased significantly as AOD resolution was degraded. This is so despite the intrinsic mismatch between PM(2.5) ground level measurements and AOD vertically integrated measurements. Furthermore, the fine resolution results indicated spatial variability in particle concentration at a sub-10 km scale. Finally, this spatial variability of AOD within the urban domain was shown to depend on PM(2.5) levels and wind speed.","archive_location":"23026774","container-title":"Environ Pollut","DOI":"10.1016/j.envpol.2012.08.016","ISSN":"1873-6424 (Electronic) 0269-7491 (Linking)","journalAbbreviation":"Environmental pollution (Barking, Essex : 1987)","language":"Eng","page":"131-138","source":"NLM","title":"Spatial scales of pollution from variable resolution satellite imaging","title-short":"Spatial scales of pollution from variable resolution satellite imaging","volume":"172C","author":[{"family":"Chudnovsky","given":"A. A."},{"family":"Kostinski","given":"A."},{"family":"Lyapustin","given":"A."},{"family":"Koutrakis","given":"P."}],"issued":{"date-parts":[["2012",9,28]]}}}],"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1</w:t>
      </w:r>
      <w:r w:rsidR="00BC4D62">
        <w:rPr>
          <w:rFonts w:cstheme="minorHAnsi"/>
          <w:color w:val="000000"/>
        </w:rPr>
        <w:fldChar w:fldCharType="end"/>
      </w:r>
      <w:r w:rsidRPr="00FE29DF">
        <w:rPr>
          <w:rFonts w:cstheme="minorHAnsi"/>
          <w:color w:val="000000"/>
        </w:rPr>
        <w:t xml:space="preserve"> and has been used in many studies in various geographic regions in blended models to predict daily </w:t>
      </w:r>
      <w:r w:rsidR="002438A3">
        <w:rPr>
          <w:rFonts w:cstheme="minorHAnsi"/>
          <w:color w:val="000000"/>
        </w:rPr>
        <w:t>PM2.5</w:t>
      </w:r>
      <w:r w:rsidR="00BC4D62">
        <w:rPr>
          <w:rFonts w:cstheme="minorHAnsi"/>
          <w:color w:val="000000"/>
        </w:rPr>
        <w:t>.</w:t>
      </w:r>
      <w:r w:rsidR="00BC4D62">
        <w:rPr>
          <w:rFonts w:cstheme="minorHAnsi"/>
          <w:color w:val="000000"/>
        </w:rPr>
        <w:fldChar w:fldCharType="begin"/>
      </w:r>
      <w:r w:rsidR="00BC4D62">
        <w:rPr>
          <w:rFonts w:cstheme="minorHAnsi"/>
          <w:color w:val="000000"/>
        </w:rPr>
        <w:instrText xml:space="preserve"> ADDIN ZOTERO_ITEM CSL_CITATION {"citationID":"D9xyzySU","properties":{"formattedCitation":"\\super 22\\uc0\\u8211{}24\\nosupersub{}","plainCitation":"22–24","noteIndex":0},"citationItems":[{"id":23495,"uris":["http://zotero.org/users/3414252/items/IJERGQF8"],"uri":["http://zotero.org/users/3414252/items/IJERGQF8"],"itemData":{"id":23495,"type":"article-journal","abstract":"This study estimated annual average ambient fine particulate matter (PM2.5) concentrations at 1 km resolution using satellite Multi-Angle Implementation of Atmospheric Correction (MAIAC) aerosol optical depth (AOD), land use parameters, and meteorology in California for the year 2016 [cross-validation R2= 0.73 (site-based) and 0.81 (observation-based)]. Using these high-resolution PM2.5 estimates, regionally varying urban enhancements of PM2.5 concentrations, 1.43-2.77 µg/m3 (23.9-36.2%), were identified in the densely populated air basins of San Francisco Bay Area, San Joaquin Valley, and South Coast. On the other hand, within-urban PM2.5 variability was found to be 31.4-35.6% of between-urban variability across California. However, this pattern was not consistent from region to region, even showing higher within-urban variability (e.g., San Francisco Bay Area). In addition, satellite-based PM2.5 concentrations were statistically significantly associated with demographic factors (i.e., % people of color, % poverty, and % low education) with the strongest positive association with % people of color (1.05 and 2.72 µg/m3 increases per interquartile range (IQR) and range increases, respectively). The fine-scale PM2.5 estimates enabled the assessment of long-term PM2.5 exposures for all populations particularly benefitting rural populations and socially vulnerable populations widely distributed in each urban area. This study provided evidence of regionally varying exposure misclassification that would arise without accounting for rural and within-urban exposure variabilities.","container-title":"Environmental Science &amp; Technology","DOI":"10.1021/acs.est.9b03799","ISSN":"1520-5851","journalAbbreviation":"Environ. Sci. Technol.","language":"eng","note":"PMID: 31566957","source":"PubMed","title":"Benefits of High Resolution PM2.5 Prediction using Satellite MAIAC AOD and Land Use Regression for Exposure Assessment: California Examples","title-short":"Benefits of High Resolution PM2.5 Prediction using Satellite MAIAC AOD and Land Use Regression for Exposure Assessment","author":[{"family":"Lee","given":"Hyung Joo"}],"issued":{"date-parts":[["2019",9,30]]}}},{"id":21122,"uris":["http://zotero.org/users/3414252/items/LKN6H48Q"],"uri":["http://zotero.org/users/3414252/items/LKN6H48Q"],"itemData":{"id":21122,"type":"article-journal","abstract":"The western United States has experienced increasing wildfire activities, which have negative effects on human health. Epidemiological studies on fine particulate matter (PM2.5) from wildfires are limited by the lack of accurate high-resolution PM2.5 exposure data over fire days. Satellite-based aerosol optical depth (AOD) data can provide additional information in ground PM2.5 concentrations and has been widely used in previous studies. However, the low background concentration, complex terrain, and large wildfire sources add to the challenge of estimating PM2.5 concentrations in the western United States. In this study, we applied a Bayesian ensemble model that combined information from the 1km resolution AOD products derived from the Multi-angle Implementation of Atmospheric Correction (MAIAC) algorithm, Community Multiscale Air Quality (CMAQ) model simulations, and ground measurements to predict daily PM2.5 concentrations over fire seasons (April to September) in Colorado for 2011-2014. Our model had a 10-fold cross-validated R-2 of 0.66 and root-mean-squared error of 2.00g/m(3), outperformed the multistage model, especially on the fire days. Elevated PM2.5 concentrations over large fire events were successfully captured. The modeling technique demonstrated in this study could support future short-term and long-term epidemiological studies of wildfire PM2.5. Key Points","container-title":"Journal of Geophysical Research-Atmospheres","DOI":"10.1029/2018JD028573","ISSN":"2169-897X","issue":"15","journalAbbreviation":"J. Geophys. Res.-Atmos.","language":"English","note":"WOS:000443566900021","page":"8159-8171","source":"Web of Science","title":"Satellite-Based Daily PM2.5 Estimates During Fire Seasons in Colorado","volume":"123","author":[{"family":"Geng","given":"Guannan"},{"family":"Murray","given":"Nancy L."},{"family":"Tong","given":"Daniel"},{"family":"Fu","given":"Joshua S."},{"family":"Hu","given":"Xuefei"},{"family":"Lee","given":"Pius"},{"family":"Meng","given":"Xia"},{"family":"Chang","given":"Howard H."},{"family":"Liu","given":"Yang"}],"issued":{"date-parts":[["2018",8,16]]}}},{"id":21019,"uris":["http://zotero.org/users/3414252/items/KRVHKTV2"],"uri":["http://zotero.org/users/3414252/items/KRVHKTV2"],"itemData":{"id":21019,"type":"article-journal","abstract":"Accurate spatial information of PM2.5 is critical for air pollution control and epidemiological studies. Land use regression (LUR) models have been widely used for predicting spatial distribution of ground PM2.5. However, the predicted PM2.5 spatial patterns of a LUR model has not been adequately examined due to limited ground observations. The increasing aerosol optical depth (AOD) products might be an approximation of spatially continuous observation across large areas. This study established the relationship between seasonal 1 km × 1 km MAIAC AOD and observed ground PM2.5 in Beijing, and then seasonal PM2.5 maps were predicted based on AOD. Seasonal LUR models were also developed, and both the AOD and LUR models were validated by hold-out monitoring sites. Finally, the spatial patterns of LUR models were comprehensively verified by the above AOD PM2.5 maps. The results showed that AOD alone could be used directly to predict the spatial distribution of ground PM2.5 concentration at seasonal level (R2 ≥ 0.53 in model fitting and testing), which was comparable with the capability of LUR models (R2 ≥ 0.81 in model fitting and testing). PM2.5 maps derived from the two methods showed similar spatial trend and coordinated variations near traffic roads. Large discrepancies could be observed at urban-rural transition areas where land use characters varied quickly. Variable and buffer size selection was critical for LUR model as they dominated the spatial patterns of predicted PM2.5. Incorporating AOD into LUR model could improve model performance in spring season and provide more reliable results during testing.","container-title":"Environmental Pollution (Barking, Essex: 1987)","DOI":"10.1016/j.envpol.2018.09.026","ISSN":"1873-6424","issue":"Pt A","journalAbbreviation":"Environ. Pollut.","language":"eng","note":"PMID: 30216882","page":"501-509","source":"PubMed","title":"Using MAIAC AOD to verify the PM2.5 spatial patterns of a land use regression model","volume":"243","author":[{"family":"Li","given":"Runkui"},{"family":"Ma","given":"Tianxiao"},{"family":"Xu","given":"Qun"},{"family":"Song","given":"Xianfeng"}],"issued":{"date-parts":[["2018",9,6]]}}}],"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2–24</w:t>
      </w:r>
      <w:r w:rsidR="00BC4D62">
        <w:rPr>
          <w:rFonts w:cstheme="minorHAnsi"/>
          <w:color w:val="000000"/>
        </w:rPr>
        <w:fldChar w:fldCharType="end"/>
      </w:r>
    </w:p>
    <w:p w14:paraId="6364BB12" w14:textId="77777777" w:rsidR="00A75088" w:rsidRPr="00FE29DF" w:rsidRDefault="00A75088" w:rsidP="00A75088">
      <w:pPr>
        <w:rPr>
          <w:rFonts w:cstheme="minorHAnsi"/>
          <w:color w:val="000000"/>
        </w:rPr>
      </w:pPr>
    </w:p>
    <w:p w14:paraId="2A698D83" w14:textId="4AD45A36" w:rsidR="00A75088" w:rsidRPr="00FE29DF" w:rsidRDefault="00A75088" w:rsidP="00A75088">
      <w:pPr>
        <w:rPr>
          <w:rFonts w:cstheme="minorHAnsi"/>
          <w:color w:val="000000"/>
        </w:rPr>
      </w:pPr>
      <w:r w:rsidRPr="00FE29DF">
        <w:rPr>
          <w:rFonts w:cstheme="minorHAnsi"/>
          <w:color w:val="000000"/>
        </w:rPr>
        <w:t xml:space="preserve">We obtained meteorological data from the North American Mesoscale (NAM) Analysis meteorological model </w:t>
      </w:r>
      <w:commentRangeStart w:id="53"/>
      <w:r w:rsidR="00BC4D62">
        <w:rPr>
          <w:rFonts w:cstheme="minorHAnsi"/>
          <w:color w:val="000000"/>
        </w:rPr>
        <w:t>(</w:t>
      </w:r>
      <w:r w:rsidRPr="00FE29DF">
        <w:rPr>
          <w:rFonts w:cstheme="minorHAnsi"/>
          <w:color w:val="000000"/>
        </w:rPr>
        <w:t>https://www.ncdc.noaa.gov/data-access/model-data/model-datasets/north-american-mesoscale-forecast-system-nam</w:t>
      </w:r>
      <w:r w:rsidR="00BC4D62">
        <w:rPr>
          <w:rFonts w:cstheme="minorHAnsi"/>
          <w:color w:val="000000"/>
        </w:rPr>
        <w:t>)</w:t>
      </w:r>
      <w:r w:rsidRPr="00FE29DF">
        <w:rPr>
          <w:rFonts w:cstheme="minorHAnsi"/>
          <w:color w:val="000000"/>
        </w:rPr>
        <w:t xml:space="preserve"> </w:t>
      </w:r>
      <w:commentRangeEnd w:id="53"/>
      <w:r w:rsidR="00BC4D62">
        <w:rPr>
          <w:rStyle w:val="CommentReference"/>
        </w:rPr>
        <w:commentReference w:id="53"/>
      </w:r>
      <w:r w:rsidRPr="00FE29DF">
        <w:rPr>
          <w:rFonts w:cstheme="minorHAnsi"/>
          <w:color w:val="000000"/>
        </w:rPr>
        <w:t xml:space="preserve">because it includes all of the standard meteorological variables, including planetary boundary layer height, which play a role in </w:t>
      </w:r>
      <w:r w:rsidR="002438A3">
        <w:rPr>
          <w:rFonts w:cstheme="minorHAnsi"/>
          <w:color w:val="000000"/>
        </w:rPr>
        <w:t>PM2.5</w:t>
      </w:r>
      <w:r w:rsidRPr="00FE29DF">
        <w:rPr>
          <w:rFonts w:cstheme="minorHAnsi"/>
          <w:color w:val="000000"/>
        </w:rPr>
        <w:t xml:space="preserve"> levels and can be important to help scale AOD values to ground-level estimates of </w:t>
      </w:r>
      <w:r w:rsidR="002438A3">
        <w:rPr>
          <w:rFonts w:cstheme="minorHAnsi"/>
          <w:color w:val="000000"/>
        </w:rPr>
        <w:t>PM2.5</w:t>
      </w:r>
      <w:r w:rsidR="00BC4D62">
        <w:rPr>
          <w:rFonts w:cstheme="minorHAnsi"/>
          <w:color w:val="000000"/>
        </w:rPr>
        <w:fldChar w:fldCharType="begin"/>
      </w:r>
      <w:r w:rsidR="00BC4D62">
        <w:rPr>
          <w:rFonts w:cstheme="minorHAnsi"/>
          <w:color w:val="000000"/>
        </w:rPr>
        <w:instrText xml:space="preserve"> ADDIN ZOTERO_ITEM CSL_CITATION {"citationID":"6Lk3iZds","properties":{"formattedCitation":"\\super 25\\nosupersub{}","plainCitation":"25","noteIndex":0},"citationItems":[{"id":13173,"uris":["http://zotero.org/users/3414252/items/6N4C845Z"],"uri":["http://zotero.org/users/3414252/items/6N4C845Z"],"itemData":{"id":13173,"type":"article-journal","abstract":"An empirical model based on the regression between daily PM2.5 (particles with aerodynamic diameters of less than 2.5 microm) concentrations and aerosol optical thickness (AOT) measurements from the multiangle imaging spectroradiometer (MISR) was developed and tested using data from the eastern United States during the period of 2001. Overall, the empirical model explained 48% of the variability in PM2.5 concentrations. The root-mean-square error of the model was 6.2 microg/m3 with a corresponding average PM2.5 concentration of 13.8 microg/m3. When PM2.5 concentrations greater than 40 microg/m3 were removed, model results were shown to be unbiased estimators of observations. Several factors, such as planetary boundary layer height, relative humidity, season, and other geographical attributes of monitoring sites, were found to influence the association between PM2.5 and AOT. The findings of this study illustrate the strong potential of satellite remote sensing in regional ambient air quality monitoring as an extension to ground networks. With the continual advancement of remote sensing technology and global data assimilation systems, AOT measurements derived from satellite remote sensors may provide a cost-effective approach as a supplemental source of information for determining ground-level particle concentrations.","archive_location":"15926578","container-title":"Environ Sci Technol","ISSN":"0013-936X (Print) 0013-936X (Linking)","issue":"9","language":"eng","page":"3269-78","source":"Nlm","title":"Estimating ground-level PM2.5 in the eastern United States using satellite remote sensing","title-short":"Estimating ground-level PM2.5 in the eastern United States using satellite remote sensing","volume":"39","author":[{"family":"Liu","given":"Y."},{"family":"Sarnat","given":"J. A."},{"family":"Kilaru","given":"V."},{"family":"Jacob","given":"D. J."},{"family":"Koutrakis","given":"P."}],"issued":{"date-parts":[["2005",5,1]]}}}],"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5</w:t>
      </w:r>
      <w:r w:rsidR="00BC4D62">
        <w:rPr>
          <w:rFonts w:cstheme="minorHAnsi"/>
          <w:color w:val="000000"/>
        </w:rPr>
        <w:fldChar w:fldCharType="end"/>
      </w:r>
      <w:r w:rsidRPr="00FE29DF">
        <w:rPr>
          <w:rFonts w:cstheme="minorHAnsi"/>
          <w:color w:val="000000"/>
        </w:rPr>
        <w:t xml:space="preserve">. We calculated 24-hour averages from 6-hourly data for temperature, relative </w:t>
      </w:r>
      <w:r w:rsidRPr="00FE29DF">
        <w:rPr>
          <w:rFonts w:cstheme="minorHAnsi"/>
          <w:color w:val="000000"/>
        </w:rPr>
        <w:lastRenderedPageBreak/>
        <w:t>humidity, sea level pressure, surface pressure, planetary boundary layer height, dew point temperature, precipitation, snow coverage, and the U and V components of wind speed. NAM has 12 km resolution.</w:t>
      </w:r>
    </w:p>
    <w:p w14:paraId="2E66AA9D" w14:textId="77777777" w:rsidR="00A75088" w:rsidRPr="00FE29DF" w:rsidRDefault="00A75088" w:rsidP="00A75088">
      <w:pPr>
        <w:rPr>
          <w:rFonts w:cstheme="minorHAnsi"/>
          <w:color w:val="000000"/>
        </w:rPr>
      </w:pPr>
    </w:p>
    <w:p w14:paraId="33AC2293" w14:textId="57A55C49" w:rsidR="00A75088" w:rsidRPr="00FE29DF" w:rsidRDefault="00A75088" w:rsidP="00A75088">
      <w:pPr>
        <w:rPr>
          <w:rFonts w:cstheme="minorHAnsi"/>
          <w:color w:val="000000"/>
        </w:rPr>
      </w:pPr>
      <w:r w:rsidRPr="00FE29DF">
        <w:rPr>
          <w:rFonts w:cstheme="minorHAnsi"/>
          <w:color w:val="000000"/>
        </w:rPr>
        <w:t>Output from chemical transport models has been shown to be an important input to machine learning models for PM2.5.</w:t>
      </w:r>
      <w:r w:rsidR="00EE1FDD">
        <w:rPr>
          <w:rFonts w:cstheme="minorHAnsi"/>
          <w:color w:val="000000"/>
        </w:rPr>
        <w:fldChar w:fldCharType="begin"/>
      </w:r>
      <w:r w:rsidR="00EE1FDD">
        <w:rPr>
          <w:rFonts w:cstheme="minorHAnsi"/>
          <w:color w:val="000000"/>
        </w:rPr>
        <w:instrText xml:space="preserve"> ADDIN ZOTERO_ITEM CSL_CITATION {"citationID":"LPjS6G6Q","properties":{"formattedCitation":"\\super 15,17\\nosupersub{}","plainCitation":"15,17","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15,17</w:t>
      </w:r>
      <w:r w:rsidR="00EE1FDD">
        <w:rPr>
          <w:rFonts w:cstheme="minorHAnsi"/>
          <w:color w:val="000000"/>
        </w:rPr>
        <w:fldChar w:fldCharType="end"/>
      </w:r>
      <w:r w:rsidRPr="00FE29DF">
        <w:rPr>
          <w:rFonts w:cstheme="minorHAnsi"/>
          <w:color w:val="000000"/>
        </w:rPr>
        <w:t xml:space="preserve"> We obtain</w:t>
      </w:r>
      <w:r w:rsidR="006704A9">
        <w:rPr>
          <w:rFonts w:cstheme="minorHAnsi"/>
          <w:color w:val="000000"/>
        </w:rPr>
        <w:t>ed</w:t>
      </w:r>
      <w:r w:rsidRPr="00FE29DF">
        <w:rPr>
          <w:rFonts w:cstheme="minorHAnsi"/>
          <w:color w:val="000000"/>
        </w:rPr>
        <w:t xml:space="preserve"> daily estimates of </w:t>
      </w:r>
      <w:r w:rsidR="002438A3">
        <w:rPr>
          <w:rFonts w:cstheme="minorHAnsi"/>
          <w:color w:val="000000"/>
        </w:rPr>
        <w:t>PM2.5</w:t>
      </w:r>
      <w:r w:rsidRPr="00FE29DF">
        <w:rPr>
          <w:rFonts w:cstheme="minorHAnsi"/>
          <w:color w:val="000000"/>
        </w:rPr>
        <w:t xml:space="preserve"> at spatial resolution from runs of the CMAQ (Community Multi-scale Air Quality) model from the U.S. EPA for the years 2008-2016.</w:t>
      </w:r>
      <w:r w:rsidR="006704A9">
        <w:rPr>
          <w:rFonts w:cstheme="minorHAnsi"/>
          <w:color w:val="000000"/>
        </w:rPr>
        <w:fldChar w:fldCharType="begin"/>
      </w:r>
      <w:r w:rsidR="006704A9">
        <w:rPr>
          <w:rFonts w:cstheme="minorHAnsi"/>
          <w:color w:val="000000"/>
        </w:rPr>
        <w:instrText xml:space="preserve"> ADDIN ZOTERO_ITEM CSL_CITATION {"citationID":"tZ34zng6","properties":{"formattedCitation":"\\super 26\\nosupersub{}","plainCitation":"26","noteIndex":0},"citationItems":[{"id":20012,"uris":["http://zotero.org/users/3414252/items/XQMEFLAZ"],"uri":["http://zotero.org/users/3414252/items/XQMEFLAZ"],"itemData":{"id":20012,"type":"article-journal","abstract":"Identifying communities vulnerable to adverse health eﬀects from exposure to wildﬁre smoke may help prepare responses, increase the resilience to smoke and improve public health outcomes during smoke days. We developed a Community Health-Vulnerability Index (CHVI) based on factors known to increase the risks of health eﬀects from air pollution and wildﬁre smoke exposures. These factors included county prevalence rates for asthma in children and adults, chronic obstructive pulmonary disease, hypertension, diabetes, obesity, percent of population 65 years of age and older, and indicators of socioeconomic status including poverty, education, income and unemployment. Using air quality simulated for the period between 2008 and 2012 over the continental U.S. we also characterized the population size at risk with respect to the level and duration of exposure to ﬁre-originated ﬁne particulate matter (ﬁre-PM2.5) and CHVI. We estimate that 10% of the population (30.5 million) lived in the areas where the contribution of ﬁre-PM2.5 to annual average ambient PM2.5 was high (&gt;1.5 μg/m3) and that 10.3 million individuals experienced unhealthy air quality levels for more than 10 days due to smoke. Using CHVI we identiﬁed the most vulnerable counties and determined that these communities experience more smoke exposures in comparison to less vulnerable communities.","container-title":"Environmental Science &amp; Technology","DOI":"10.1021/acs.est.6b06200","ISSN":"0013-936X, 1520-5851","issue":"12","language":"en","page":"6674-6682","source":"CrossRef","title":"Community Vulnerability to Health Impacts of Wildland Fire Smoke Exposure","volume":"51","author":[{"family":"Rappold","given":"Ana G."},{"family":"Reyes","given":"Jeanette"},{"family":"Pouliot","given":"George"},{"family":"Cascio","given":"Wayne E."},{"family":"Diaz-Sanchez","given":"David"}],"issued":{"date-parts":[["2017",6,20]]}}}],"schema":"https://github.com/citation-style-language/schema/raw/master/csl-citation.json"} </w:instrText>
      </w:r>
      <w:r w:rsidR="006704A9">
        <w:rPr>
          <w:rFonts w:cstheme="minorHAnsi"/>
          <w:color w:val="000000"/>
        </w:rPr>
        <w:fldChar w:fldCharType="separate"/>
      </w:r>
      <w:r w:rsidR="006704A9" w:rsidRPr="006704A9">
        <w:rPr>
          <w:rFonts w:cs="Calibri"/>
          <w:szCs w:val="24"/>
          <w:vertAlign w:val="superscript"/>
        </w:rPr>
        <w:t>26</w:t>
      </w:r>
      <w:r w:rsidR="006704A9">
        <w:rPr>
          <w:rFonts w:cstheme="minorHAnsi"/>
          <w:color w:val="000000"/>
        </w:rPr>
        <w:fldChar w:fldCharType="end"/>
      </w:r>
    </w:p>
    <w:p w14:paraId="6DB73D90" w14:textId="77777777" w:rsidR="00A75088" w:rsidRPr="00FE29DF" w:rsidRDefault="00A75088" w:rsidP="00A75088">
      <w:pPr>
        <w:rPr>
          <w:rFonts w:cstheme="minorHAnsi"/>
          <w:color w:val="000000"/>
        </w:rPr>
      </w:pPr>
    </w:p>
    <w:p w14:paraId="7E421CA4" w14:textId="08F1D2A1" w:rsidR="00A75088" w:rsidRPr="00FE29DF" w:rsidRDefault="00A75088" w:rsidP="00A75088">
      <w:pPr>
        <w:rPr>
          <w:rFonts w:cstheme="minorHAnsi"/>
          <w:color w:val="000000"/>
        </w:rPr>
      </w:pPr>
      <w:r w:rsidRPr="00FE29DF">
        <w:rPr>
          <w:rFonts w:cstheme="minorHAnsi"/>
          <w:color w:val="000000"/>
        </w:rPr>
        <w:t xml:space="preserve">Because one of the reasons that </w:t>
      </w:r>
      <w:r w:rsidR="002438A3">
        <w:rPr>
          <w:rFonts w:cstheme="minorHAnsi"/>
          <w:color w:val="000000"/>
        </w:rPr>
        <w:t>PM2.5</w:t>
      </w:r>
      <w:r w:rsidRPr="00FE29DF">
        <w:rPr>
          <w:rFonts w:cstheme="minorHAnsi"/>
          <w:color w:val="000000"/>
        </w:rPr>
        <w:t xml:space="preserve"> concentrations have been increasing in the western US is the increasing number and magnitude of wildfires, we </w:t>
      </w:r>
      <w:r w:rsidR="00EE1FDD">
        <w:rPr>
          <w:rFonts w:cstheme="minorHAnsi"/>
          <w:color w:val="000000"/>
        </w:rPr>
        <w:t>included</w:t>
      </w:r>
      <w:r w:rsidRPr="00FE29DF">
        <w:rPr>
          <w:rFonts w:cstheme="minorHAnsi"/>
          <w:color w:val="000000"/>
        </w:rPr>
        <w:t xml:space="preserve"> variables about the proximity of a location to an active fire. We collected daily data about fire detection locations and size from the MODIS Thermal Anomalies/Fire Daily L3 Global 1km product (MOD14 and MYD14).</w:t>
      </w:r>
      <w:r w:rsidR="00EE1FDD">
        <w:rPr>
          <w:rFonts w:cstheme="minorHAnsi"/>
          <w:color w:val="000000"/>
        </w:rPr>
        <w:fldChar w:fldCharType="begin"/>
      </w:r>
      <w:r w:rsidR="00EE1FDD">
        <w:rPr>
          <w:rFonts w:cstheme="minorHAnsi"/>
          <w:color w:val="000000"/>
        </w:rPr>
        <w:instrText xml:space="preserve"> ADDIN ZOTERO_ITEM CSL_CITATION {"citationID":"CYpZW8HD","properties":{"formattedCitation":"\\super 27,28\\nosupersub{}","plainCitation":"27,28","noteIndex":0},"citationItems":[{"id":24179,"uris":["http://zotero.org/users/3414252/items/AWPCZPGY"],"uri":["http://zotero.org/users/3414252/items/AWPCZPGY"],"itemData":{"id":24179,"type":"article-journal","abstract":"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s Terra satellite. The global distributions of fire pixel density, peak month, season length, and annual periodicity are described. As part of our analysis we show, for the first time, the global distribution of the fire radiative power (FRP), a relatively new remotely sensed quantity. 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container-title":"Journal of Geophysical Research: Biogeosciences","DOI":"10.1029/2005JG000142","ISSN":"2156-2202","issue":"G2","language":"en","note":"_eprint: https://agupubs.onlinelibrary.wiley.com/doi/pdf/10.1029/2005JG000142","source":"Wiley Online Library","title":"Global distribution and seasonality of active fires as observed with the Terra and Aqua Moderate Resolution Imaging Spectroradiometer (MODIS) sensors","URL":"https://agupubs.onlinelibrary.wiley.com/doi/abs/10.1029/2005JG000142","volume":"111","author":[{"family":"Giglio","given":"Louis"},{"family":"Csiszar","given":"Ivan"},{"family":"Justice","given":"Christopher O."}],"accessed":{"date-parts":[["2020",5,2]]},"issued":{"date-parts":[["2006"]]}}},{"id":24182,"uris":["http://zotero.org/users/3414252/items/WMMYH88A"],"uri":["http://zotero.org/users/3414252/items/WMMYH88A"],"itemData":{"id":24182,"type":"article-journal","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rns of fire that are not well characterized by the existing MTBS data. We anticipate the BAECV products will be useful to studies that seek to understand past patterns of fire occurrence, the drivers that created them, and the impacts fires have on natural and human systems.","container-title":"Remote Sensing of Environment","DOI":"10.1016/j.rse.2017.06.027","ISSN":"0034-4257","journalAbbreviation":"Remote Sensing of Environment","language":"en","page":"504-522","source":"ScienceDirect","title":"Mapping burned areas using dense time-series of Landsat data","volume":"198","author":[{"family":"Hawbaker","given":"Todd J."},{"family":"Vanderhoof","given":"Melanie K."},{"family":"Beal","given":"Yen-Ju"},{"family":"Takacs","given":"Joshua D."},{"family":"Schmidt","given":"Gail L."},{"family":"Falgout","given":"Jeff T."},{"family":"Williams","given":"Brad"},{"family":"Fairaux","given":"Nicole M."},{"family":"Caldwell","given":"Megan K."},{"family":"Picotte","given":"Joshua J."},{"family":"Howard","given":"Stephen M."},{"family":"Stitt","given":"Susan"},{"family":"Dwyer","given":"John L."}],"issued":{"date-parts":[["2017",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7,28</w:t>
      </w:r>
      <w:r w:rsidR="00EE1FDD">
        <w:rPr>
          <w:rFonts w:cstheme="minorHAnsi"/>
          <w:color w:val="000000"/>
        </w:rPr>
        <w:fldChar w:fldCharType="end"/>
      </w:r>
      <w:r w:rsidRPr="00FE29DF">
        <w:rPr>
          <w:rFonts w:cstheme="minorHAnsi"/>
          <w:color w:val="000000"/>
        </w:rPr>
        <w:t xml:space="preserve"> As fires in closer proximity are likely to influence </w:t>
      </w:r>
      <w:r w:rsidR="002438A3">
        <w:rPr>
          <w:rFonts w:cstheme="minorHAnsi"/>
          <w:color w:val="000000"/>
        </w:rPr>
        <w:t>PM2.5</w:t>
      </w:r>
      <w:r w:rsidRPr="00FE29DF">
        <w:rPr>
          <w:rFonts w:cstheme="minorHAnsi"/>
          <w:color w:val="000000"/>
        </w:rPr>
        <w:t xml:space="preserve"> more than fires further away, we calculated the number of active fires in radial buffers of 25, 50, 100, and 500 km radii around each monitoring location, on the current day as well as each of the past seven days. Then we calculated an inverse-distance-weighted average for each lag. Finally, we created an indicator variable for whether there were one or more fires within 500 km of a monitor in the last week. </w:t>
      </w:r>
    </w:p>
    <w:p w14:paraId="4951BFB5" w14:textId="77777777" w:rsidR="00A75088" w:rsidRPr="00FE29DF" w:rsidRDefault="00A75088" w:rsidP="00A75088">
      <w:pPr>
        <w:rPr>
          <w:rFonts w:cstheme="minorHAnsi"/>
          <w:color w:val="000000"/>
        </w:rPr>
      </w:pPr>
    </w:p>
    <w:p w14:paraId="51921EC1" w14:textId="025A5E89" w:rsidR="00A75088" w:rsidRPr="00FE29DF" w:rsidRDefault="00A75088" w:rsidP="00A75088">
      <w:pPr>
        <w:rPr>
          <w:rFonts w:cstheme="minorHAnsi"/>
          <w:color w:val="000000"/>
        </w:rPr>
      </w:pPr>
      <w:r w:rsidRPr="00FE29DF">
        <w:rPr>
          <w:rFonts w:cstheme="minorHAnsi"/>
          <w:color w:val="000000"/>
        </w:rPr>
        <w:t xml:space="preserve">Elevation can influence </w:t>
      </w:r>
      <w:r w:rsidR="002438A3">
        <w:rPr>
          <w:rFonts w:cstheme="minorHAnsi"/>
          <w:color w:val="000000"/>
        </w:rPr>
        <w:t>PM2.5</w:t>
      </w:r>
      <w:r w:rsidRPr="00FE29DF">
        <w:rPr>
          <w:rFonts w:cstheme="minorHAnsi"/>
          <w:color w:val="000000"/>
        </w:rPr>
        <w:t xml:space="preserve"> concentrations. For example, </w:t>
      </w:r>
      <w:r w:rsidR="002438A3">
        <w:rPr>
          <w:rFonts w:cstheme="minorHAnsi"/>
          <w:color w:val="000000"/>
        </w:rPr>
        <w:t>PM2.5</w:t>
      </w:r>
      <w:r w:rsidRPr="00FE29DF">
        <w:rPr>
          <w:rFonts w:cstheme="minorHAnsi"/>
          <w:color w:val="000000"/>
        </w:rPr>
        <w:t xml:space="preserve"> can accumulate in mountain valleys during persistent cold air pools (commonly referred to as inversions) during winter.</w:t>
      </w:r>
      <w:r w:rsidR="00EE1FDD">
        <w:rPr>
          <w:rFonts w:cstheme="minorHAnsi"/>
          <w:color w:val="000000"/>
        </w:rPr>
        <w:fldChar w:fldCharType="begin"/>
      </w:r>
      <w:r w:rsidR="00EE1FDD">
        <w:rPr>
          <w:rFonts w:cstheme="minorHAnsi"/>
          <w:color w:val="000000"/>
        </w:rPr>
        <w:instrText xml:space="preserve"> ADDIN ZOTERO_ITEM CSL_CITATION {"citationID":"93JTb7C0","properties":{"formattedCitation":"\\super 29\\nosupersub{}","plainCitation":"29","noteIndex":0},"citationItems":[{"id":24185,"uris":["http://zotero.org/users/3414252/items/YJT9LB6B"],"uri":["http://zotero.org/users/3414252/items/YJT9LB6B"],"itemData":{"id":24185,"type":"article-journal","abstract":"Critical meteorological factors affecting daily particulate concentrations during winter for Utah's urbanized Salt Lake Valley are examined on the basis of forty years of data. In a typical winter, the National Ambient Air Quality Standard for particulate matter with aerodynamic diameter less than 2.5 microns (PM2.5) is exceeded during 6 multi-day events comprising 18 winter days. Multi-day episodes of high stability produce these events, as synoptic-scale high-pressure ridges transit across Utah. The valley heat deficit, a bulk measure of atmospheric stability, exhibits large winter-to-winter variations that are highly related to similar variations in PM2.5. While control strategies have led to downward trends in concentrations for some primary pollutants, no long-term trends in valley heat deficit are evident over the 40 years. PM2.5 concentrations rise gradually over a period of days after a heat deficit threshold is exceeded as the air within the valley becomes decoupled from generally stronger winds aloft. Concentrations climb at a typical rate of about 10 μg m−3 d−1 over a four-day period to about 60 μg m−3 during these episodes. During episodes when PM2.5 concentrations exceed 35 μg m−3, the atmospheric column in the valley is characterized by: temperature below 0 °C; relative humidity in excess of 50%; and light wind speeds. PM2.5 concentrations in excess of 35 μg m−3 are four times more likely when the valley is snow covered than when it is not. A stepwise multiple linear regression based upon selected meteorological variables is used to estimate daily values of PM2.5 during two independent winters. The correlation between observed and estimated PM2.5 for these winters reaches 0.81.","container-title":"Atmospheric Environment","DOI":"10.1016/j.atmosenv.2014.06.012","ISSN":"1352-2310","journalAbbreviation":"Atmospheric Environment","language":"en","page":"742-753","source":"ScienceDirect","title":"Relationship between particulate air pollution and meteorological variables in Utah's Salt Lake Valley","volume":"94","author":[{"family":"Whiteman","given":"C. David"},{"family":"Hoch","given":"Sebastian W."},{"family":"Horel","given":"John D."},{"family":"Charland","given":"Allison"}],"issued":{"date-parts":[["2014",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9</w:t>
      </w:r>
      <w:r w:rsidR="00EE1FDD">
        <w:rPr>
          <w:rFonts w:cstheme="minorHAnsi"/>
          <w:color w:val="000000"/>
        </w:rPr>
        <w:fldChar w:fldCharType="end"/>
      </w:r>
      <w:r w:rsidRPr="00FE29DF">
        <w:rPr>
          <w:rFonts w:cstheme="minorHAnsi"/>
          <w:color w:val="000000"/>
        </w:rPr>
        <w:t xml:space="preserve"> We obtained elevation data from the 3D Elevation Program, which has a resolution of 1 arc-second, which is approximately 30 m north/south and varies east/west with latitude </w:t>
      </w:r>
      <w:commentRangeStart w:id="54"/>
      <w:r w:rsidRPr="00FE29DF">
        <w:rPr>
          <w:rFonts w:cstheme="minorHAnsi"/>
          <w:color w:val="000000"/>
        </w:rPr>
        <w:t>\cite{USGSElevation2017}.</w:t>
      </w:r>
      <w:commentRangeEnd w:id="54"/>
      <w:r w:rsidR="00EE1FDD">
        <w:rPr>
          <w:rStyle w:val="CommentReference"/>
        </w:rPr>
        <w:commentReference w:id="54"/>
      </w:r>
    </w:p>
    <w:p w14:paraId="6DB2BE15" w14:textId="77777777" w:rsidR="00A75088" w:rsidRPr="00FE29DF" w:rsidRDefault="00A75088" w:rsidP="00A75088">
      <w:pPr>
        <w:rPr>
          <w:rFonts w:cstheme="minorHAnsi"/>
          <w:color w:val="000000"/>
        </w:rPr>
      </w:pPr>
    </w:p>
    <w:p w14:paraId="7D332203" w14:textId="28A097FB" w:rsidR="00A75088" w:rsidRPr="00FE29DF" w:rsidRDefault="00A75088" w:rsidP="00A75088">
      <w:pPr>
        <w:rPr>
          <w:rFonts w:cstheme="minorHAnsi"/>
          <w:color w:val="000000"/>
        </w:rPr>
      </w:pPr>
      <w:r w:rsidRPr="00FE29DF">
        <w:rPr>
          <w:rFonts w:cstheme="minorHAnsi"/>
          <w:color w:val="000000"/>
        </w:rPr>
        <w:t>Surrounding land cover can be a proxy for air pollution emissions not from wildfires. We used the land cover class information from the Landsat-derived National Land Cover Dataset (NLCD)</w:t>
      </w:r>
      <w:r w:rsidR="00EE1FDD">
        <w:rPr>
          <w:rFonts w:cstheme="minorHAnsi"/>
          <w:color w:val="000000"/>
        </w:rPr>
        <w:fldChar w:fldCharType="begin"/>
      </w:r>
      <w:r w:rsidR="00EE1FDD">
        <w:rPr>
          <w:rFonts w:cstheme="minorHAnsi"/>
          <w:color w:val="000000"/>
        </w:rPr>
        <w:instrText xml:space="preserve"> ADDIN ZOTERO_ITEM CSL_CITATION {"citationID":"whabIzto","properties":{"formattedCitation":"\\super 30\\nosupersub{}","plainCitation":"30","noteIndex":0},"citationItems":[{"id":24188,"uris":["http://zotero.org/users/3414252/items/JPRM4P82"],"uri":["http://zotero.org/users/3414252/items/JPRM4P82"],"itemData":{"id":24188,"type":"article-journal","container-title":"Photogrammetric Engineering and Remote Sensing","source":"Google Scholar","title":"Completion of the 2011 National Land Cover Database for the Conterminous United States—Representing a Decade of Land Cover Change Information","author":[{"family":"Homer","given":"C."},{"family":"Dewitz","given":"J."},{"family":"Yang","given":"L."},{"family":"Jin","given":"S."},{"family":"Danielson","given":"P."},{"family":"Xian","given":"G."},{"family":"Coulston","given":"J."},{"family":"Herold","given":"N."},{"family":"Wickham","given":"J."},{"family":"Megown","given":"K."}],"issued":{"date-parts":[["2017"]]}}}],"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30</w:t>
      </w:r>
      <w:r w:rsidR="00EE1FDD">
        <w:rPr>
          <w:rFonts w:cstheme="minorHAnsi"/>
          <w:color w:val="000000"/>
        </w:rPr>
        <w:fldChar w:fldCharType="end"/>
      </w:r>
      <w:r w:rsidRPr="00FE29DF">
        <w:rPr>
          <w:rFonts w:cstheme="minorHAnsi"/>
          <w:color w:val="000000"/>
        </w:rPr>
        <w:t xml:space="preserve">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commentRangeStart w:id="55"/>
      <w:r w:rsidR="00EE1FDD">
        <w:rPr>
          <w:rFonts w:cstheme="minorHAnsi"/>
          <w:color w:val="000000"/>
        </w:rPr>
        <w:t>(</w:t>
      </w:r>
      <w:r w:rsidRPr="00FE29DF">
        <w:rPr>
          <w:rFonts w:cstheme="minorHAnsi"/>
          <w:color w:val="000000"/>
        </w:rPr>
        <w:t>https://lpdaac.usgs.gov/products/mod13a3v006/</w:t>
      </w:r>
      <w:r w:rsidR="00EE1FDD">
        <w:rPr>
          <w:rFonts w:cstheme="minorHAnsi"/>
          <w:color w:val="000000"/>
        </w:rPr>
        <w:t>)</w:t>
      </w:r>
      <w:commentRangeEnd w:id="55"/>
      <w:r w:rsidR="00EE1FDD">
        <w:rPr>
          <w:rStyle w:val="CommentReference"/>
        </w:rPr>
        <w:commentReference w:id="55"/>
      </w:r>
      <w:r w:rsidRPr="00FE29DF">
        <w:rPr>
          <w:rFonts w:cstheme="minorHAnsi"/>
          <w:color w:val="000000"/>
        </w:rPr>
        <w:t xml:space="preserve"> at 1 km resolution by month as another measure of vegetation that was not just a measure of agricultural vegetation but all vegetation. </w:t>
      </w:r>
    </w:p>
    <w:p w14:paraId="2DACCCFE" w14:textId="77777777" w:rsidR="00A75088" w:rsidRPr="00FE29DF" w:rsidRDefault="00A75088" w:rsidP="00A75088">
      <w:pPr>
        <w:rPr>
          <w:rFonts w:cstheme="minorHAnsi"/>
          <w:color w:val="000000"/>
        </w:rPr>
      </w:pPr>
    </w:p>
    <w:p w14:paraId="2EF05412" w14:textId="59033F36" w:rsidR="00A75088" w:rsidRPr="00FE29DF" w:rsidRDefault="00A75088" w:rsidP="00A75088">
      <w:pPr>
        <w:rPr>
          <w:rFonts w:cstheme="minorHAnsi"/>
          <w:color w:val="000000"/>
        </w:rPr>
      </w:pPr>
      <w:r w:rsidRPr="00FE29DF">
        <w:rPr>
          <w:rFonts w:cstheme="minorHAnsi"/>
          <w:color w:val="000000"/>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w:t>
      </w:r>
      <w:commentRangeStart w:id="56"/>
      <w:r w:rsidR="00EE1FDD">
        <w:rPr>
          <w:rFonts w:cstheme="minorHAnsi"/>
          <w:color w:val="000000"/>
        </w:rPr>
        <w:t>(</w:t>
      </w:r>
      <w:r w:rsidRPr="00FE29DF">
        <w:rPr>
          <w:rFonts w:cstheme="minorHAnsi"/>
          <w:color w:val="000000"/>
        </w:rPr>
        <w:t>https://www.fhwa.dot.gov/planning/processes/tools/nhpn/index.cfm</w:t>
      </w:r>
      <w:r w:rsidR="00EE1FDD">
        <w:rPr>
          <w:rFonts w:cstheme="minorHAnsi"/>
          <w:color w:val="000000"/>
        </w:rPr>
        <w:t>)</w:t>
      </w:r>
      <w:r w:rsidRPr="00FE29DF">
        <w:rPr>
          <w:rFonts w:cstheme="minorHAnsi"/>
          <w:color w:val="000000"/>
        </w:rPr>
        <w:t xml:space="preserve"> </w:t>
      </w:r>
      <w:commentRangeEnd w:id="56"/>
      <w:r w:rsidR="00EE1FDD">
        <w:rPr>
          <w:rStyle w:val="CommentReference"/>
        </w:rPr>
        <w:commentReference w:id="56"/>
      </w:r>
      <w:r w:rsidRPr="00FE29DF">
        <w:rPr>
          <w:rFonts w:cstheme="minorHAnsi"/>
          <w:color w:val="000000"/>
        </w:rPr>
        <w:t xml:space="preserve">which contains spatial information on over 450,000 miles of highways in the United States. </w:t>
      </w:r>
    </w:p>
    <w:p w14:paraId="54D5FF25" w14:textId="77777777" w:rsidR="00A75088" w:rsidRPr="00FE29DF" w:rsidRDefault="00A75088" w:rsidP="00A75088">
      <w:pPr>
        <w:rPr>
          <w:rFonts w:cstheme="minorHAnsi"/>
          <w:color w:val="000000"/>
        </w:rPr>
      </w:pPr>
    </w:p>
    <w:p w14:paraId="30AA08A8" w14:textId="77777777" w:rsidR="00A75088" w:rsidRPr="00FE29DF" w:rsidRDefault="00A75088" w:rsidP="00A75088">
      <w:pPr>
        <w:rPr>
          <w:rFonts w:cstheme="minorHAnsi"/>
          <w:color w:val="000000"/>
        </w:rPr>
      </w:pPr>
      <w:r w:rsidRPr="00FE29DF">
        <w:rPr>
          <w:rFonts w:cstheme="minorHAnsi"/>
          <w:color w:val="000000"/>
        </w:rPr>
        <w:t xml:space="preserve">We included population density as an additional proxy for emissions as areas with higher population have more sources of air pollution emissions. Population density was obtained from the </w:t>
      </w:r>
      <w:commentRangeStart w:id="57"/>
      <w:r w:rsidRPr="00FE29DF">
        <w:rPr>
          <w:rFonts w:cstheme="minorHAnsi"/>
          <w:color w:val="000000"/>
        </w:rPr>
        <w:t>2010 U.S. Census</w:t>
      </w:r>
      <w:commentRangeEnd w:id="57"/>
      <w:r w:rsidR="00EE1FDD">
        <w:rPr>
          <w:rStyle w:val="CommentReference"/>
        </w:rPr>
        <w:commentReference w:id="57"/>
      </w:r>
      <w:r w:rsidRPr="00FE29DF">
        <w:rPr>
          <w:rFonts w:cstheme="minorHAnsi"/>
          <w:color w:val="000000"/>
        </w:rPr>
        <w:t xml:space="preserve">. </w:t>
      </w:r>
    </w:p>
    <w:p w14:paraId="061AE32F" w14:textId="77777777" w:rsidR="00A75088" w:rsidRPr="00FE29DF" w:rsidRDefault="00A75088" w:rsidP="00A75088">
      <w:pPr>
        <w:rPr>
          <w:rFonts w:cstheme="minorHAnsi"/>
          <w:color w:val="000000"/>
        </w:rPr>
      </w:pPr>
    </w:p>
    <w:p w14:paraId="508A46DC" w14:textId="117329EF" w:rsidR="00A75088" w:rsidRPr="00FE29DF" w:rsidRDefault="00A75088" w:rsidP="00A75088">
      <w:pPr>
        <w:rPr>
          <w:rFonts w:cstheme="minorHAnsi"/>
          <w:color w:val="000000"/>
        </w:rPr>
      </w:pPr>
      <w:r w:rsidRPr="00FE29DF">
        <w:rPr>
          <w:rFonts w:cstheme="minorHAnsi"/>
          <w:color w:val="000000"/>
        </w:rPr>
        <w:t xml:space="preserve">To account for seasonality in </w:t>
      </w:r>
      <w:r w:rsidR="002438A3">
        <w:rPr>
          <w:rFonts w:cstheme="minorHAnsi"/>
          <w:color w:val="000000"/>
        </w:rPr>
        <w:t>PM2.5</w:t>
      </w:r>
      <w:r w:rsidRPr="00FE29DF">
        <w:rPr>
          <w:rFonts w:cstheme="minorHAnsi"/>
          <w:color w:val="000000"/>
        </w:rPr>
        <w:t xml:space="preserve"> data, we created the following predictor variables: cosine of day-of-week, cosine of day-of-year and cosine of month. This ensures that day/month values at the end/beginning of the week and year align. </w:t>
      </w:r>
    </w:p>
    <w:p w14:paraId="63CD3605" w14:textId="77777777" w:rsidR="00A75088" w:rsidRPr="00FE29DF" w:rsidRDefault="00A75088" w:rsidP="00A75088">
      <w:pPr>
        <w:rPr>
          <w:rFonts w:cstheme="minorHAnsi"/>
          <w:color w:val="000000"/>
        </w:rPr>
      </w:pPr>
    </w:p>
    <w:p w14:paraId="529E3E53" w14:textId="52B53B4F" w:rsidR="00A75088" w:rsidRPr="00FE29DF" w:rsidRDefault="00A75088" w:rsidP="00A75088">
      <w:pPr>
        <w:rPr>
          <w:rFonts w:cstheme="minorHAnsi"/>
          <w:color w:val="000000"/>
        </w:rPr>
      </w:pPr>
      <w:r w:rsidRPr="00FE29DF">
        <w:rPr>
          <w:rFonts w:cstheme="minorHAnsi"/>
          <w:color w:val="000000"/>
        </w:rPr>
        <w:lastRenderedPageBreak/>
        <w:t>We also created dummy variables for each state, region, and time period (2008-2012, 2013-2016, 2017-2018) in our study domain to allow for spatial and temporal variation in the data that could not be explained by any of the other spatial, temporal, or spatiotemporal variables. Using nested levels of spatiotemporal variables helped capture nonlinear spatiotemporal effects. Temporal variable nesting consisted of variables to indicate the periods 2008-2012, 2013-2016, and 2017-2018 (the periods when CMAQ simulation availability changed); year; season; cosine of month; and cosine of day of year. Spatial variable nesting consisted of dummy variables for region (within the 11 western states: northwest (i.e., WA, OR), southwest (i.e., CA, NV), four corners (i.e., AZ, CO, NM, UT), and northern mountain states (i.e., WY, MT, ID)) and state; and latitude and longitude. We also included interaction terms for time period (grouping of years) and region. This type of nesting has been referred to as a “multiresolution basi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yFJ82AMt","properties":{"formattedCitation":"\\super 31\\nosupersub{}","plainCitation":"31","noteIndex":0},"citationItems":[{"id":24189,"uris":["http://zotero.org/users/3414252/items/7QWZRPB8"],"uri":["http://zotero.org/users/3414252/items/7QWZRPB8"],"itemData":{"id":24189,"type":"article-journal","container-title":"Journal of the American Statistical Association","issue":"517","note":"publisher: Taylor &amp; Francis","page":"201–214","source":"Google Scholar","title":"A multi-resolution approximation for massive spatial datasets","volume":"112","author":[{"family":"Katzfuss","given":"Matthias"}],"issued":{"date-parts":[["2017"]]}}}],"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1</w:t>
      </w:r>
      <w:r w:rsidR="00EF39D2">
        <w:rPr>
          <w:rFonts w:cstheme="minorHAnsi"/>
          <w:color w:val="000000"/>
        </w:rPr>
        <w:fldChar w:fldCharType="end"/>
      </w:r>
    </w:p>
    <w:p w14:paraId="1BC9CE32" w14:textId="77777777" w:rsidR="00A75088" w:rsidRPr="00FE29DF" w:rsidRDefault="00A75088" w:rsidP="00A75088">
      <w:pPr>
        <w:rPr>
          <w:rFonts w:cstheme="minorHAnsi"/>
          <w:color w:val="000000"/>
        </w:rPr>
      </w:pPr>
    </w:p>
    <w:p w14:paraId="27F8180D" w14:textId="7A5F3A38" w:rsidR="00A75088" w:rsidRDefault="00A75088" w:rsidP="00A75088">
      <w:pPr>
        <w:rPr>
          <w:rFonts w:cstheme="minorHAnsi"/>
          <w:color w:val="000000"/>
        </w:rPr>
      </w:pPr>
      <w:commentRangeStart w:id="58"/>
      <w:r w:rsidRPr="00FE29DF">
        <w:rPr>
          <w:rFonts w:cstheme="minorHAnsi"/>
          <w:color w:val="000000"/>
        </w:rPr>
        <w:t>Data merging</w:t>
      </w:r>
      <w:commentRangeEnd w:id="58"/>
      <w:r w:rsidR="00EE1FDD">
        <w:rPr>
          <w:rStyle w:val="CommentReference"/>
        </w:rPr>
        <w:commentReference w:id="58"/>
      </w:r>
    </w:p>
    <w:p w14:paraId="32496982" w14:textId="77777777" w:rsidR="00EE1FDD" w:rsidRPr="00FE29DF" w:rsidRDefault="00EE1FDD" w:rsidP="00A75088">
      <w:pPr>
        <w:rPr>
          <w:rFonts w:cstheme="minorHAnsi"/>
          <w:color w:val="000000"/>
        </w:rPr>
      </w:pPr>
    </w:p>
    <w:p w14:paraId="73BF73ED" w14:textId="02E8D3A5" w:rsidR="00A75088" w:rsidRPr="00FE29DF" w:rsidRDefault="00A75088" w:rsidP="00A75088">
      <w:pPr>
        <w:rPr>
          <w:rFonts w:cstheme="minorHAnsi"/>
          <w:color w:val="000000"/>
        </w:rPr>
      </w:pPr>
      <w:r w:rsidRPr="00FE29DF">
        <w:rPr>
          <w:rFonts w:cstheme="minorHAnsi"/>
          <w:color w:val="000000"/>
        </w:rPr>
        <w:t xml:space="preserve">We created three datasets: one dataset to train the model and three prediction datasets (county, ZIP code, and census tract). The training dataset merged all predictor variables to each 24-hour average </w:t>
      </w:r>
      <w:r w:rsidR="002438A3">
        <w:rPr>
          <w:rFonts w:cstheme="minorHAnsi"/>
          <w:color w:val="000000"/>
        </w:rPr>
        <w:t>PM2.5</w:t>
      </w:r>
      <w:r w:rsidRPr="00FE29DF">
        <w:rPr>
          <w:rFonts w:cstheme="minorHAnsi"/>
          <w:color w:val="000000"/>
        </w:rPr>
        <w:t xml:space="preserve">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count, ZIP code, and census tract for each day in the study domain. </w:t>
      </w:r>
    </w:p>
    <w:p w14:paraId="12CF36B3" w14:textId="77777777" w:rsidR="00A75088" w:rsidRPr="00FE29DF" w:rsidRDefault="00A75088" w:rsidP="00A75088">
      <w:pPr>
        <w:rPr>
          <w:rFonts w:cstheme="minorHAnsi"/>
          <w:color w:val="000000"/>
        </w:rPr>
      </w:pPr>
    </w:p>
    <w:p w14:paraId="32721E36" w14:textId="23C76FBA" w:rsidR="00A75088" w:rsidRPr="00FE29DF" w:rsidRDefault="00A75088" w:rsidP="00A75088">
      <w:pPr>
        <w:rPr>
          <w:rFonts w:cstheme="minorHAnsi"/>
        </w:rPr>
      </w:pPr>
      <w:r w:rsidRPr="00FE29DF">
        <w:rPr>
          <w:rFonts w:cstheme="minorHAnsi"/>
          <w:color w:val="000000"/>
        </w:rPr>
        <w:t xml:space="preserve">Machine learning </w:t>
      </w:r>
      <w:proofErr w:type="spellStart"/>
      <w:r w:rsidRPr="00FE29DF">
        <w:rPr>
          <w:rFonts w:cstheme="minorHAnsi"/>
          <w:color w:val="000000"/>
        </w:rPr>
        <w:t>modeling</w:t>
      </w:r>
      <w:proofErr w:type="spellEnd"/>
    </w:p>
    <w:p w14:paraId="5EFDC566" w14:textId="77777777" w:rsidR="00A75088" w:rsidRPr="00FE29DF" w:rsidRDefault="00A75088" w:rsidP="00A75088">
      <w:pPr>
        <w:rPr>
          <w:rFonts w:cstheme="minorHAnsi"/>
          <w:b/>
          <w:bCs/>
        </w:rPr>
      </w:pPr>
    </w:p>
    <w:p w14:paraId="24B77459" w14:textId="77777777" w:rsidR="00EE1FDD" w:rsidRDefault="00A75088" w:rsidP="00EE1FDD">
      <w:pPr>
        <w:rPr>
          <w:rFonts w:cstheme="minorHAnsi"/>
          <w:color w:val="000000"/>
        </w:rPr>
      </w:pPr>
      <w:r w:rsidRPr="00FE29DF">
        <w:rPr>
          <w:rFonts w:cstheme="minorHAnsi"/>
          <w:color w:val="000000"/>
        </w:rPr>
        <w:t xml:space="preserve">For the machine learning </w:t>
      </w:r>
      <w:proofErr w:type="spellStart"/>
      <w:r w:rsidRPr="00FE29DF">
        <w:rPr>
          <w:rFonts w:cstheme="minorHAnsi"/>
          <w:color w:val="000000"/>
        </w:rPr>
        <w:t>modeling</w:t>
      </w:r>
      <w:proofErr w:type="spellEnd"/>
      <w:r w:rsidRPr="00FE29DF">
        <w:rPr>
          <w:rFonts w:cstheme="minorHAnsi"/>
          <w:color w:val="000000"/>
        </w:rPr>
        <w:t xml:space="preserve">, we took the full training data set and divided it into separate training and testing data sets. With this setup, the results of 10-fold cross-validation (with no resampling) from training are used as validation metrics, while the results of each model applied to the testing set are a measure of how well the model will perform when predicting at new locations that were not part of the training data, as will be the case with our prediction data set. </w:t>
      </w:r>
    </w:p>
    <w:p w14:paraId="23CA372C" w14:textId="77777777" w:rsidR="00EE1FDD" w:rsidRDefault="00EE1FDD" w:rsidP="00EE1FDD">
      <w:pPr>
        <w:rPr>
          <w:rFonts w:cstheme="minorHAnsi"/>
          <w:color w:val="000000"/>
        </w:rPr>
      </w:pPr>
    </w:p>
    <w:p w14:paraId="0C356917" w14:textId="0EC345A1" w:rsidR="00A75088" w:rsidRPr="00FE29DF" w:rsidRDefault="00A75088" w:rsidP="00EE1FDD">
      <w:pPr>
        <w:rPr>
          <w:rFonts w:cstheme="minorHAnsi"/>
          <w:color w:val="000000"/>
        </w:rPr>
      </w:pPr>
      <w:r w:rsidRPr="00FE29DF">
        <w:rPr>
          <w:rFonts w:cstheme="minorHAnsi"/>
          <w:color w:val="000000"/>
        </w:rPr>
        <w:t xml:space="preserve">Using 10-fold cross-validation </w:t>
      </w:r>
      <w:commentRangeStart w:id="59"/>
      <w:r w:rsidRPr="00FE29DF">
        <w:rPr>
          <w:rFonts w:cstheme="minorHAnsi"/>
          <w:color w:val="000000"/>
        </w:rPr>
        <w:t xml:space="preserve">(with no resampling) </w:t>
      </w:r>
      <w:commentRangeEnd w:id="59"/>
      <w:r w:rsidRPr="00FE29DF">
        <w:rPr>
          <w:rStyle w:val="CommentReference"/>
          <w:rFonts w:cstheme="minorHAnsi"/>
        </w:rPr>
        <w:commentReference w:id="59"/>
      </w:r>
      <w:r w:rsidRPr="00FE29DF">
        <w:rPr>
          <w:rFonts w:cstheme="minorHAnsi"/>
          <w:color w:val="000000"/>
        </w:rPr>
        <w:t>for this kind of land-use regression is standard practice, as shown in Di et al. (2019)</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mtIQsIJQ","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17</w:t>
      </w:r>
      <w:r w:rsidR="00EF39D2">
        <w:rPr>
          <w:rFonts w:cstheme="minorHAnsi"/>
          <w:color w:val="000000"/>
        </w:rPr>
        <w:fldChar w:fldCharType="end"/>
      </w:r>
      <w:r w:rsidRPr="00FE29DF">
        <w:rPr>
          <w:rFonts w:cstheme="minorHAnsi"/>
          <w:color w:val="000000"/>
        </w:rPr>
        <w:t xml:space="preserve"> This type of cross validation selects data points randomly from the training set for each of the cross-validation folds. This method, however, violates the assumption of independence between folds because of repeated observations (on different days) from the same locations (PM</w:t>
      </w:r>
      <w:r w:rsidRPr="00FE29DF">
        <w:rPr>
          <w:rFonts w:cstheme="minorHAnsi"/>
          <w:color w:val="000000"/>
          <w:vertAlign w:val="subscript"/>
        </w:rPr>
        <w:t xml:space="preserve">2.5 </w:t>
      </w:r>
      <w:r w:rsidRPr="00FE29DF">
        <w:rPr>
          <w:rFonts w:cstheme="minorHAnsi"/>
          <w:color w:val="000000"/>
        </w:rPr>
        <w:t>sensor locations). Spatial cross-validation, whereby all observations from a given monitoring site are within the same fold, is a more appropriate tool for evaluating the accuracy of a model when predicting PM</w:t>
      </w:r>
      <w:r w:rsidRPr="00FE29DF">
        <w:rPr>
          <w:rFonts w:cstheme="minorHAnsi"/>
          <w:color w:val="000000"/>
          <w:vertAlign w:val="subscript"/>
        </w:rPr>
        <w:t xml:space="preserve">2.5 </w:t>
      </w:r>
      <w:r w:rsidRPr="00FE29DF">
        <w:rPr>
          <w:rFonts w:cstheme="minorHAnsi"/>
          <w:color w:val="000000"/>
        </w:rPr>
        <w:t>at new location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vUahj0Ki","properties":{"formattedCitation":"\\super 32\\nosupersub{}","plainCitation":"32","noteIndex":0},"citationItems":[{"id":"auM4eVZK/DMQpibl5","uris":["http://zotero.org/users/5149340/items/RU4LI4KR"],"uri":["http://zotero.org/users/5149340/items/RU4LI4KR"],"itemData":{"id":"auM4eVZK/DMQpibl5","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2</w:t>
      </w:r>
      <w:r w:rsidR="00EF39D2">
        <w:rPr>
          <w:rFonts w:cstheme="minorHAnsi"/>
          <w:color w:val="000000"/>
        </w:rPr>
        <w:fldChar w:fldCharType="end"/>
      </w:r>
      <w:r w:rsidRPr="00FE29DF">
        <w:rPr>
          <w:rFonts w:cstheme="minorHAnsi"/>
          <w:color w:val="000000"/>
        </w:rPr>
        <w:t xml:space="preserve"> We also randomly selected 10% of the monitoring locations for the held-out test set. We refer to the model and results generated using this procedure as the spatial-folds model and results. We also ran our models using random observations for the test-set and within the 10 folds solely for comparison of results to previous studies that only reported results from random folds. We refer to these as the random-folds model and results. </w:t>
      </w:r>
    </w:p>
    <w:p w14:paraId="10A70658" w14:textId="77777777" w:rsidR="006E2347" w:rsidRDefault="006E2347" w:rsidP="00A75088">
      <w:pPr>
        <w:widowControl w:val="0"/>
        <w:autoSpaceDE w:val="0"/>
        <w:autoSpaceDN w:val="0"/>
        <w:adjustRightInd w:val="0"/>
        <w:rPr>
          <w:rFonts w:cstheme="minorHAnsi"/>
          <w:color w:val="000000"/>
        </w:rPr>
      </w:pPr>
    </w:p>
    <w:p w14:paraId="780D5804" w14:textId="53637E8D" w:rsidR="00A75088" w:rsidRPr="00FE29DF" w:rsidRDefault="00A75088" w:rsidP="00A75088">
      <w:pPr>
        <w:widowControl w:val="0"/>
        <w:autoSpaceDE w:val="0"/>
        <w:autoSpaceDN w:val="0"/>
        <w:adjustRightInd w:val="0"/>
        <w:rPr>
          <w:rFonts w:cstheme="minorHAnsi"/>
          <w:color w:val="000000"/>
        </w:rPr>
      </w:pPr>
      <w:r w:rsidRPr="00FE29DF">
        <w:rPr>
          <w:rFonts w:cstheme="minorHAnsi"/>
          <w:color w:val="000000"/>
        </w:rPr>
        <w:t>We used the metrics root-mean-squared error (RMSE) and R</w:t>
      </w:r>
      <w:r w:rsidRPr="00FE29DF">
        <w:rPr>
          <w:rFonts w:cstheme="minorHAnsi"/>
          <w:color w:val="000000"/>
          <w:vertAlign w:val="superscript"/>
        </w:rPr>
        <w:t>2</w:t>
      </w:r>
      <w:r w:rsidRPr="00FE29DF">
        <w:rPr>
          <w:rFonts w:cstheme="minorHAnsi"/>
          <w:color w:val="000000"/>
        </w:rPr>
        <w:t xml:space="preserve"> to report accuracy, for both the 10-fold cross-validation and for the left-out testing data set, for spatial folds and random folds. Also, for comparison of our random-folds models to those in other studies, we calculated the “spatial R</w:t>
      </w:r>
      <w:r w:rsidRPr="00FE29DF">
        <w:rPr>
          <w:rFonts w:cstheme="minorHAnsi"/>
          <w:color w:val="000000"/>
          <w:vertAlign w:val="superscript"/>
        </w:rPr>
        <w:t>2</w:t>
      </w:r>
      <w:r w:rsidRPr="00FE29DF">
        <w:rPr>
          <w:rFonts w:cstheme="minorHAnsi"/>
          <w:color w:val="000000"/>
        </w:rPr>
        <w:t>” and “temporal R</w:t>
      </w:r>
      <w:r w:rsidRPr="00FE29DF">
        <w:rPr>
          <w:rFonts w:cstheme="minorHAnsi"/>
          <w:color w:val="000000"/>
          <w:vertAlign w:val="superscript"/>
        </w:rPr>
        <w:t>2</w:t>
      </w:r>
      <w:r w:rsidRPr="00FE29DF">
        <w:rPr>
          <w:rFonts w:cstheme="minorHAnsi"/>
          <w:color w:val="000000"/>
        </w:rPr>
        <w:t>” metrics used by Di et al. (2019).</w:t>
      </w:r>
      <w:r w:rsidR="006E2347">
        <w:rPr>
          <w:rFonts w:cstheme="minorHAnsi"/>
          <w:color w:val="000000"/>
        </w:rPr>
        <w:fldChar w:fldCharType="begin"/>
      </w:r>
      <w:r w:rsidR="006E2347">
        <w:rPr>
          <w:rFonts w:cstheme="minorHAnsi"/>
          <w:color w:val="000000"/>
        </w:rPr>
        <w:instrText xml:space="preserve"> ADDIN ZOTERO_ITEM CSL_CITATION {"citationID":"fRZqjOLK","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17</w:t>
      </w:r>
      <w:r w:rsidR="006E2347">
        <w:rPr>
          <w:rFonts w:cstheme="minorHAnsi"/>
          <w:color w:val="000000"/>
        </w:rPr>
        <w:fldChar w:fldCharType="end"/>
      </w:r>
      <w:r w:rsidRPr="00FE29DF">
        <w:rPr>
          <w:rFonts w:cstheme="minorHAnsi"/>
          <w:color w:val="000000"/>
        </w:rPr>
        <w:t xml:space="preserve"> In that study, spatial R</w:t>
      </w:r>
      <w:r w:rsidRPr="00FE29DF">
        <w:rPr>
          <w:rFonts w:cstheme="minorHAnsi"/>
          <w:color w:val="000000"/>
          <w:vertAlign w:val="superscript"/>
        </w:rPr>
        <w:t xml:space="preserve">2 </w:t>
      </w:r>
      <w:r w:rsidRPr="00FE29DF">
        <w:rPr>
          <w:rFonts w:cstheme="minorHAnsi"/>
          <w:color w:val="000000"/>
        </w:rPr>
        <w:t>is calculated by regressing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annual mean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Temporal R</w:t>
      </w:r>
      <w:r w:rsidRPr="00FE29DF">
        <w:rPr>
          <w:rFonts w:cstheme="minorHAnsi"/>
          <w:color w:val="000000"/>
          <w:vertAlign w:val="superscript"/>
        </w:rPr>
        <w:t>2</w:t>
      </w:r>
      <w:r w:rsidRPr="00FE29DF">
        <w:rPr>
          <w:rFonts w:cstheme="minorHAnsi"/>
          <w:color w:val="000000"/>
        </w:rPr>
        <w:t xml:space="preserve"> is calculated by regressing the difference between the actual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i/>
          <w:iCs/>
          <w:color w:val="000000"/>
        </w:rPr>
        <w:t xml:space="preserve"> </w:t>
      </w:r>
      <w:r w:rsidRPr="00FE29DF">
        <w:rPr>
          <w:rFonts w:cstheme="minorHAnsi"/>
          <w:color w:val="000000"/>
        </w:rPr>
        <w:t>and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difference between the </w:t>
      </w:r>
      <w:r w:rsidRPr="00FE29DF">
        <w:rPr>
          <w:rFonts w:cstheme="minorHAnsi"/>
          <w:color w:val="000000"/>
        </w:rPr>
        <w:lastRenderedPageBreak/>
        <w:t>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nd the annual mean predicted PM</w:t>
      </w:r>
      <w:r w:rsidRPr="00FE29DF">
        <w:rPr>
          <w:rFonts w:cstheme="minorHAnsi"/>
          <w:color w:val="000000"/>
          <w:vertAlign w:val="subscript"/>
        </w:rPr>
        <w:t>2.5</w:t>
      </w:r>
      <w:r w:rsidRPr="00FE29DF">
        <w:rPr>
          <w:rFonts w:cstheme="minorHAnsi"/>
          <w:color w:val="000000"/>
        </w:rPr>
        <w:t xml:space="preserve"> at location </w:t>
      </w:r>
      <w:r w:rsidRPr="00FE29DF">
        <w:rPr>
          <w:rFonts w:cstheme="minorHAnsi"/>
          <w:i/>
          <w:iCs/>
          <w:color w:val="000000"/>
        </w:rPr>
        <w:t>i</w:t>
      </w:r>
      <w:r w:rsidRPr="00FE29DF">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dCBhsObH","properties":{"formattedCitation":"\\super 33\\nosupersub{}","plainCitation":"33","noteIndex":0},"citationItems":[{"id":"auM4eVZK/7bXVqIPN","uris":["http://zotero.org/users/5149340/items/4MXQXDVC"],"uri":["http://zotero.org/users/5149340/items/4MXQXDVC"],"itemData":{"id":"auM4eVZK/7bXVqIPN","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ﬁc calibrations of AOD data using ground PM2.5 measurements by incorporating commonly used LUR variables and meteorological variables, thus beneﬁ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e2008 across New-England with monitored PM2.5 measurements. We then used a generalized additive mixed model with spatial smoothing to estimate PM2.5 in locationeday pairs with missing AOD, using regional measured PM2.5, AOD values in neighboring cells, and land use. Finally, local (100 m) land use terms were used to model the difference between grid cell prediction and monitored value to capture very local trafﬁc particles. Out-of-sample ten-fold cross-validation was used to quantify the accuracy of our predictions. For days with available AOD data we found high out-of-sample R2 (mean out-of-sample R2 ¼ 0.830, year to year variation 0.725e0.904). For days without AOD values, our model performance was also excellent (mean out-of-sample R2 ¼ 0.810, year to year variation 0.692e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DOI.org (Crossref)","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3</w:t>
      </w:r>
      <w:r w:rsidR="006E2347">
        <w:rPr>
          <w:rFonts w:cstheme="minorHAnsi"/>
          <w:color w:val="000000"/>
        </w:rPr>
        <w:fldChar w:fldCharType="end"/>
      </w:r>
    </w:p>
    <w:p w14:paraId="03AF3A6D" w14:textId="77777777" w:rsidR="006E2347" w:rsidRDefault="006E2347" w:rsidP="006E2347">
      <w:pPr>
        <w:rPr>
          <w:rFonts w:cstheme="minorHAnsi"/>
          <w:color w:val="000000"/>
        </w:rPr>
      </w:pPr>
    </w:p>
    <w:p w14:paraId="32F6884A" w14:textId="7A3CA5BD" w:rsidR="00A75088" w:rsidRPr="00FE29DF" w:rsidRDefault="00A75088" w:rsidP="006E2347">
      <w:pPr>
        <w:rPr>
          <w:rFonts w:cstheme="minorHAnsi"/>
          <w:color w:val="000000"/>
        </w:rPr>
      </w:pPr>
      <w:r w:rsidRPr="00FE29DF">
        <w:rPr>
          <w:rFonts w:cstheme="minorHAnsi"/>
          <w:color w:val="000000"/>
        </w:rPr>
        <w:t>We employed ensemble machine learning to model PM</w:t>
      </w:r>
      <w:r w:rsidRPr="00FE29DF">
        <w:rPr>
          <w:rFonts w:cstheme="minorHAnsi"/>
          <w:color w:val="000000"/>
          <w:vertAlign w:val="subscript"/>
        </w:rPr>
        <w:t xml:space="preserve">2.5 </w:t>
      </w:r>
      <w:r w:rsidRPr="00FE29DF">
        <w:rPr>
          <w:rFonts w:cstheme="minorHAnsi"/>
          <w:color w:val="000000"/>
        </w:rPr>
        <w:t>exposures across the western US. Specifically, we used a generalized linear model (GLM) to combine the results from two machine learning algorithms: a random forest model (“ranger” algorithm) and a gradient boosting model (“</w:t>
      </w:r>
      <w:proofErr w:type="spellStart"/>
      <w:r w:rsidRPr="00FE29DF">
        <w:rPr>
          <w:rFonts w:cstheme="minorHAnsi"/>
          <w:color w:val="000000"/>
        </w:rPr>
        <w:t>xgbTree</w:t>
      </w:r>
      <w:proofErr w:type="spellEnd"/>
      <w:r w:rsidRPr="00FE29DF">
        <w:rPr>
          <w:rFonts w:cstheme="minorHAnsi"/>
          <w:color w:val="000000"/>
        </w:rPr>
        <w:t xml:space="preserve">” algorithm). These models performed best on preliminary analyses of random subsets of our dataset. This aligns with the findings of Xu et al. (2018), who found that tree-based models (using random forest, gradient boosting, and cubist algorithms) performed the best in land-use regression for air pollution </w:t>
      </w:r>
      <w:r w:rsidR="006E2347">
        <w:rPr>
          <w:rFonts w:cstheme="minorHAnsi"/>
          <w:color w:val="000000"/>
        </w:rPr>
        <w:t>modelling.</w:t>
      </w:r>
      <w:r w:rsidRPr="00FE29DF">
        <w:rPr>
          <w:rFonts w:cstheme="minorHAnsi"/>
          <w:color w:val="000000"/>
        </w:rPr>
        <w:fldChar w:fldCharType="begin"/>
      </w:r>
      <w:r w:rsidR="00EF39D2">
        <w:rPr>
          <w:rFonts w:cstheme="minorHAnsi"/>
          <w:color w:val="000000"/>
        </w:rPr>
        <w:instrText xml:space="preserve"> ADDIN ZOTERO_ITEM CSL_CITATION {"citationID":"0IFMcPHj","properties":{"formattedCitation":"\\super 34\\nosupersub{}","plainCitation":"34","noteIndex":0},"citationItems":[{"id":"auM4eVZK/tcmvmm2n","uris":["http://zotero.org/users/5149340/items/RBG7SC4N"],"uri":["http://zotero.org/users/5149340/items/RBG7SC4N"],"itemData":{"id":474,"type":"article-journal","abstract":"Fine particulate matter (PM2.5) has been recognized as a key air pollutant that can inﬂuence population health risk, especially during extreme cases such as wildﬁ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container-title":"Environmental Pollution","DOI":"10.1016/j.envpol.2018.08.029","ISSN":"02697491","journalAbbreviation":"Environmental Pollution","language":"en","page":"1417-1426","source":"DOI.org (Crossref)","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schema":"https://github.com/citation-style-language/schema/raw/master/csl-citation.json"} </w:instrText>
      </w:r>
      <w:r w:rsidRPr="00FE29DF">
        <w:rPr>
          <w:rFonts w:cstheme="minorHAnsi"/>
          <w:color w:val="000000"/>
        </w:rPr>
        <w:fldChar w:fldCharType="separate"/>
      </w:r>
      <w:r w:rsidR="00EF39D2" w:rsidRPr="00EF39D2">
        <w:rPr>
          <w:rFonts w:cs="Calibri"/>
          <w:szCs w:val="24"/>
          <w:vertAlign w:val="superscript"/>
        </w:rPr>
        <w:t>34</w:t>
      </w:r>
      <w:r w:rsidRPr="00FE29DF">
        <w:rPr>
          <w:rFonts w:cstheme="minorHAnsi"/>
          <w:color w:val="000000"/>
        </w:rPr>
        <w:fldChar w:fldCharType="end"/>
      </w:r>
      <w:r w:rsidRPr="00FE29DF">
        <w:rPr>
          <w:rFonts w:cstheme="minorHAnsi"/>
          <w:color w:val="000000"/>
        </w:rPr>
        <w:t xml:space="preserve"> Then, we used the same random subsets of the data to tune hyperparameters for each algorithm via a grid-search (see code and final parameters in the Supplementary Material).</w:t>
      </w:r>
    </w:p>
    <w:p w14:paraId="4BC8C00A" w14:textId="77777777" w:rsidR="006E2347" w:rsidRDefault="006E2347" w:rsidP="006E2347">
      <w:pPr>
        <w:rPr>
          <w:rFonts w:cstheme="minorHAnsi"/>
          <w:color w:val="000000"/>
        </w:rPr>
      </w:pPr>
    </w:p>
    <w:p w14:paraId="36D75C05" w14:textId="74611753" w:rsidR="00A75088" w:rsidRPr="00FE29DF" w:rsidRDefault="00A75088" w:rsidP="006E2347">
      <w:pPr>
        <w:rPr>
          <w:rFonts w:cstheme="minorHAnsi"/>
          <w:color w:val="000000"/>
        </w:rPr>
      </w:pPr>
      <w:r w:rsidRPr="00FE29DF">
        <w:rPr>
          <w:rFonts w:cstheme="minorHAnsi"/>
          <w:color w:val="000000"/>
        </w:rPr>
        <w:t>All analyses were run using R,</w:t>
      </w:r>
      <w:r w:rsidR="006E2347">
        <w:rPr>
          <w:rFonts w:cstheme="minorHAnsi"/>
          <w:color w:val="000000"/>
        </w:rPr>
        <w:fldChar w:fldCharType="begin"/>
      </w:r>
      <w:r w:rsidR="006E2347">
        <w:rPr>
          <w:rFonts w:cstheme="minorHAnsi"/>
          <w:color w:val="000000"/>
        </w:rPr>
        <w:instrText xml:space="preserve"> ADDIN ZOTERO_ITEM CSL_CITATION {"citationID":"HUiHhHKk","properties":{"formattedCitation":"\\super 35\\nosupersub{}","plainCitation":"35","noteIndex":0},"citationItems":[{"id":4754,"uris":["http://zotero.org/users/3414252/items/CIK9T77K"],"uri":["http://zotero.org/users/3414252/items/CIK9T77K"],"itemData":{"id":4754,"type":"book","event-place":"Vienna, Austria","ISBN":"3-900051-07-0","publisher":"R Foundation for Statistical Computing","publisher-place":"Vienna, Austria","title":"R: A Language and Environment for Statistical Computing","title-short":"R: A Language and Environment for Statistical Computing","URL":"www.R-project.org","author":[{"literal":"R Core Team"}],"issued":{"date-parts":[["2018"]]}}}],"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5</w:t>
      </w:r>
      <w:r w:rsidR="006E2347">
        <w:rPr>
          <w:rFonts w:cstheme="minorHAnsi"/>
          <w:color w:val="000000"/>
        </w:rPr>
        <w:fldChar w:fldCharType="end"/>
      </w:r>
      <w:r w:rsidRPr="00FE29DF">
        <w:rPr>
          <w:rFonts w:cstheme="minorHAnsi"/>
          <w:color w:val="000000"/>
        </w:rPr>
        <w:t xml:space="preserve"> and all machine learning models utilized the R packages caret</w:t>
      </w:r>
      <w:r w:rsidR="006E2347">
        <w:rPr>
          <w:rFonts w:cstheme="minorHAnsi"/>
          <w:color w:val="000000"/>
        </w:rPr>
        <w:fldChar w:fldCharType="begin"/>
      </w:r>
      <w:r w:rsidR="006E2347">
        <w:rPr>
          <w:rFonts w:cstheme="minorHAnsi"/>
          <w:color w:val="000000"/>
        </w:rPr>
        <w:instrText xml:space="preserve"> ADDIN ZOTERO_ITEM CSL_CITATION {"citationID":"y3hl0ftf","properties":{"formattedCitation":"\\super 36\\nosupersub{}","plainCitation":"36","noteIndex":0},"citationItems":[{"id":15468,"uris":["http://zotero.org/users/3414252/items/KFF5WQ8P"],"uri":["http://zotero.org/users/3414252/items/KFF5WQ8P"],"itemData":{"id":15468,"type":"book","title":"caret: Classification and Regression Training.","title-short":"caret: Classification and Regression Training.","URL":"http://CRAN.R-project.org/package=caret","version":"R package version 5.15-023.","author":[{"family":"Kuhn","given":"M."},{"family":"Contributions from Jed Wing","given":"Steve Weston","suffix":"Andre Williams, Chris Keefer and Allan Engelhardt"}],"issued":{"date-parts":[["2012"]]}}}],"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6</w:t>
      </w:r>
      <w:r w:rsidR="006E2347">
        <w:rPr>
          <w:rFonts w:cstheme="minorHAnsi"/>
          <w:color w:val="000000"/>
        </w:rPr>
        <w:fldChar w:fldCharType="end"/>
      </w:r>
      <w:r w:rsidRPr="00FE29DF">
        <w:rPr>
          <w:rFonts w:cstheme="minorHAnsi"/>
          <w:color w:val="000000"/>
        </w:rPr>
        <w:t xml:space="preserve"> and caret ensemble</w:t>
      </w:r>
      <w:r w:rsidR="006E2347">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vTP9criS","properties":{"formattedCitation":"\\super 37\\nosupersub{}","plainCitation":"37","noteIndex":0},"citationItems":[{"id":24203,"uris":["http://zotero.org/users/3414252/items/P8KUZTJR"],"uri":["http://zotero.org/users/3414252/items/P8KUZTJR"],"itemData":{"id":24203,"type":"book","genre":"R package version 2.0.1","title":"caretEnsemble: Ensembles of Caret Models","URL":"https://CRAN.R-project.org/package=caretEnsemble","author":[{"family":"Dean-Mayer,","given":"Zachary A."},{"family":"Knowles","given":"Jared E."}],"issued":{"date-parts":[["2019"]]}}}],"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7</w:t>
      </w:r>
      <w:r w:rsidR="006E2347">
        <w:rPr>
          <w:rFonts w:cstheme="minorHAnsi"/>
          <w:color w:val="000000"/>
        </w:rPr>
        <w:fldChar w:fldCharType="end"/>
      </w:r>
      <w:r w:rsidR="006E2347">
        <w:rPr>
          <w:rFonts w:cstheme="minorHAnsi"/>
          <w:color w:val="000000"/>
        </w:rPr>
        <w:t xml:space="preserve"> </w:t>
      </w:r>
      <w:r w:rsidRPr="00FE29DF">
        <w:rPr>
          <w:rFonts w:cstheme="minorHAnsi"/>
          <w:color w:val="000000"/>
        </w:rPr>
        <w:t>Variable importance was calculated using the “permutation” importance algorithm in the caret package.</w:t>
      </w:r>
    </w:p>
    <w:p w14:paraId="08FAF0D6" w14:textId="77777777" w:rsidR="006E2347" w:rsidRDefault="006E2347" w:rsidP="006E2347">
      <w:pPr>
        <w:rPr>
          <w:rFonts w:cstheme="minorHAnsi"/>
          <w:color w:val="000000"/>
        </w:rPr>
      </w:pPr>
    </w:p>
    <w:p w14:paraId="7EF1FD2F" w14:textId="6F7C2742" w:rsidR="00A75088" w:rsidRPr="00FE29DF" w:rsidRDefault="00A75088" w:rsidP="006E2347">
      <w:pPr>
        <w:rPr>
          <w:rFonts w:cstheme="minorHAnsi"/>
          <w:color w:val="000000"/>
        </w:rPr>
      </w:pPr>
      <w:r w:rsidRPr="00FE29DF">
        <w:rPr>
          <w:rFonts w:cstheme="minorHAnsi"/>
          <w:color w:val="000000"/>
        </w:rPr>
        <w:t xml:space="preserve">The CMAQ dataset was only available from 2008-2016. Because of our interest in the years 2017 and 2018, when there were many large wildfires in the western US, we ran all the models in this analysis on the 2008-2018 data without CMAQ as well as on the 2008-2016 data with CMAQ. Observations that were in the training (testing) sets without CMAQ were also in the training (testing) sets with CMAQ. </w:t>
      </w:r>
    </w:p>
    <w:p w14:paraId="76AC6928" w14:textId="77777777" w:rsidR="006E2347" w:rsidRDefault="006E2347" w:rsidP="00A75088">
      <w:pPr>
        <w:rPr>
          <w:rFonts w:cstheme="minorHAnsi"/>
          <w:color w:val="000000"/>
        </w:rPr>
      </w:pPr>
    </w:p>
    <w:p w14:paraId="248AFE52" w14:textId="011AA805" w:rsidR="00A75088" w:rsidRPr="00FE29DF" w:rsidRDefault="00A75088" w:rsidP="00A75088">
      <w:pPr>
        <w:rPr>
          <w:rFonts w:cstheme="minorHAnsi"/>
          <w:color w:val="000000"/>
        </w:rPr>
      </w:pPr>
      <w:r w:rsidRPr="00FE29DF">
        <w:rPr>
          <w:rFonts w:cstheme="minorHAnsi"/>
          <w:color w:val="000000"/>
        </w:rPr>
        <w:t>When examining the predicted PM</w:t>
      </w:r>
      <w:r w:rsidRPr="00FE29DF">
        <w:rPr>
          <w:rFonts w:cstheme="minorHAnsi"/>
          <w:color w:val="000000"/>
          <w:vertAlign w:val="subscript"/>
        </w:rPr>
        <w:t xml:space="preserve">2.5 </w:t>
      </w:r>
      <w:r w:rsidRPr="00FE29DF">
        <w:rPr>
          <w:rFonts w:cstheme="minorHAnsi"/>
          <w:color w:val="000000"/>
        </w:rPr>
        <w:t>values compared with the observed PM</w:t>
      </w:r>
      <w:r w:rsidRPr="00FE29DF">
        <w:rPr>
          <w:rFonts w:cstheme="minorHAnsi"/>
          <w:color w:val="000000"/>
          <w:vertAlign w:val="subscript"/>
        </w:rPr>
        <w:t xml:space="preserve">2.5 </w:t>
      </w:r>
      <w:r w:rsidRPr="00FE29DF">
        <w:rPr>
          <w:rFonts w:cstheme="minorHAnsi"/>
          <w:color w:val="000000"/>
        </w:rPr>
        <w:t xml:space="preserve">values, we noted that the models were performing much worse on high values than on low values. We hypothesized that some of the higher values were being generated by a fundamentally different process than the lower values, most likely wildfires. We did a sensitivity analysis in which we examined whether a different model would perform better for low values than high values. This did not prove to significantly improve predictive performance. </w:t>
      </w:r>
      <w:r w:rsidRPr="00FE29DF">
        <w:rPr>
          <w:rFonts w:cstheme="minorHAnsi"/>
        </w:rPr>
        <w:t>A more detailed description along with the results of the split analysis (“high” versus “low”) are in the Supplementary Material.</w:t>
      </w:r>
      <w:r w:rsidRPr="00FE29DF">
        <w:rPr>
          <w:rFonts w:cstheme="minorHAnsi"/>
          <w:color w:val="000000"/>
        </w:rPr>
        <w:t xml:space="preserve"> </w:t>
      </w:r>
    </w:p>
    <w:p w14:paraId="6E461714" w14:textId="77777777" w:rsidR="006E2347" w:rsidRDefault="006E2347" w:rsidP="00A75088">
      <w:pPr>
        <w:rPr>
          <w:rFonts w:cstheme="minorHAnsi"/>
          <w:color w:val="000000"/>
        </w:rPr>
      </w:pPr>
    </w:p>
    <w:p w14:paraId="09C1EFC7" w14:textId="0FACABC3" w:rsidR="00A75088" w:rsidRPr="00A75088" w:rsidRDefault="00A75088" w:rsidP="00A75088">
      <w:pPr>
        <w:rPr>
          <w:rFonts w:cstheme="minorHAnsi"/>
          <w:color w:val="000000"/>
        </w:rPr>
      </w:pPr>
      <w:commentRangeStart w:id="60"/>
      <w:r w:rsidRPr="00FE29DF">
        <w:rPr>
          <w:rFonts w:cstheme="minorHAnsi"/>
          <w:color w:val="000000"/>
        </w:rPr>
        <w:t xml:space="preserve">Another method that would likely improve our results would be to incorporate a two-step model such as that used by Di et al. </w:t>
      </w:r>
      <w:r w:rsidRPr="00FE29DF">
        <w:rPr>
          <w:rFonts w:cstheme="minorHAnsi"/>
          <w:color w:val="000000"/>
        </w:rPr>
        <w:fldChar w:fldCharType="begin"/>
      </w:r>
      <w:r w:rsidR="006E2347">
        <w:rPr>
          <w:rFonts w:cstheme="minorHAnsi"/>
          <w:color w:val="000000"/>
        </w:rPr>
        <w:instrText xml:space="preserve"> ADDIN ZOTERO_ITEM CSL_CITATION {"citationID":"7UAiN3hP","properties":{"formattedCitation":"\\super 39\\nosupersub{}","plainCitation":"39","noteIndex":0},"citationItems":[{"id":"auM4eVZK/ex97A0sO","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Pr="00FE29DF">
        <w:rPr>
          <w:rFonts w:cstheme="minorHAnsi"/>
          <w:color w:val="000000"/>
        </w:rPr>
        <w:fldChar w:fldCharType="separate"/>
      </w:r>
      <w:r w:rsidR="006E2347" w:rsidRPr="006E2347">
        <w:rPr>
          <w:rFonts w:cs="Calibri"/>
          <w:szCs w:val="24"/>
          <w:vertAlign w:val="superscript"/>
        </w:rPr>
        <w:t>39</w:t>
      </w:r>
      <w:r w:rsidRPr="00FE29DF">
        <w:rPr>
          <w:rFonts w:cstheme="minorHAnsi"/>
          <w:color w:val="000000"/>
        </w:rPr>
        <w:fldChar w:fldCharType="end"/>
      </w:r>
      <w:r w:rsidRPr="00FE29DF">
        <w:rPr>
          <w:rFonts w:cstheme="minorHAnsi"/>
          <w:color w:val="000000"/>
        </w:rPr>
        <w:t>, where spatially- and temporally-lagged estimates (from machine learning regression) of PM</w:t>
      </w:r>
      <w:r w:rsidRPr="00FE29DF">
        <w:rPr>
          <w:rFonts w:cstheme="minorHAnsi"/>
          <w:color w:val="000000"/>
          <w:vertAlign w:val="subscript"/>
        </w:rPr>
        <w:t>2.5</w:t>
      </w:r>
      <w:r w:rsidRPr="00FE29DF">
        <w:rPr>
          <w:rFonts w:cstheme="minorHAnsi"/>
          <w:color w:val="000000"/>
        </w:rPr>
        <w:t xml:space="preserve"> were fed into a second machine learning regression model. However, doing 10-fold CV with nested models (especially running versions with both spatial and random folds, including and not including chemical transport model output) becomes very computationally intensive, so we did not attempt this method. We did investigate the use of </w:t>
      </w:r>
      <w:proofErr w:type="spellStart"/>
      <w:r w:rsidRPr="00FE29DF">
        <w:rPr>
          <w:rFonts w:cstheme="minorHAnsi"/>
          <w:color w:val="000000"/>
        </w:rPr>
        <w:t>spatio</w:t>
      </w:r>
      <w:proofErr w:type="spellEnd"/>
      <w:r w:rsidRPr="00FE29DF">
        <w:rPr>
          <w:rFonts w:cstheme="minorHAnsi"/>
          <w:color w:val="000000"/>
        </w:rPr>
        <w:t>-temporal kriging of the model residuals for years 2009-2010, but ultimately found that it was not useful for these years and abandoned the approach.</w:t>
      </w:r>
      <w:commentRangeEnd w:id="60"/>
      <w:r w:rsidRPr="00FE29DF">
        <w:rPr>
          <w:rStyle w:val="CommentReference"/>
          <w:rFonts w:cstheme="minorHAnsi"/>
        </w:rPr>
        <w:commentReference w:id="60"/>
      </w:r>
    </w:p>
    <w:p w14:paraId="0756BD10" w14:textId="77777777" w:rsidR="006A42F1" w:rsidRPr="0033109F" w:rsidRDefault="006A42F1" w:rsidP="006A42F1"/>
    <w:p w14:paraId="259FBFBE" w14:textId="77777777" w:rsidR="000C0413" w:rsidRPr="0033109F" w:rsidRDefault="000C0413" w:rsidP="006A42F1">
      <w:pPr>
        <w:pStyle w:val="Heading3"/>
        <w:spacing w:before="0" w:after="0"/>
      </w:pPr>
      <w:r w:rsidRPr="0033109F">
        <w:t>Data Records</w:t>
      </w:r>
    </w:p>
    <w:p w14:paraId="372DA54F" w14:textId="49A0583B"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w:t>
      </w:r>
      <w:r w:rsidR="006A5238">
        <w:t>as described below.</w:t>
      </w:r>
      <w:r>
        <w:t xml:space="preserve"> 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4DD97FAE" w:rsidR="000C0413" w:rsidRDefault="004E0C09" w:rsidP="004E0C09">
      <w:r>
        <w:t>Tables should be used to support the data records, and should clearly indicate the samples and subjects</w:t>
      </w:r>
      <w:r w:rsidR="00C5058C">
        <w:t xml:space="preserve"> (study inputs)</w:t>
      </w:r>
      <w:r>
        <w:t>, their provenance, and the experimental manipulations performed on each. They should also specify the data output resulting from each data-collection or analytical step, should these form part of the archived record.</w:t>
      </w:r>
    </w:p>
    <w:p w14:paraId="2C040FFA" w14:textId="32E5B486" w:rsidR="00A75088" w:rsidRDefault="00A75088" w:rsidP="004E0C09"/>
    <w:p w14:paraId="314B5631" w14:textId="79F6C435" w:rsidR="00A75088" w:rsidRDefault="00A75088" w:rsidP="004E0C09">
      <w:r>
        <w:lastRenderedPageBreak/>
        <w:t>**Still need to do this****</w:t>
      </w:r>
    </w:p>
    <w:p w14:paraId="5E2C55CE" w14:textId="77777777" w:rsidR="004E0C09" w:rsidRPr="0033109F" w:rsidRDefault="004E0C09" w:rsidP="004E0C09"/>
    <w:p w14:paraId="1BD3F870" w14:textId="77777777" w:rsidR="00C658AC" w:rsidRPr="0033109F" w:rsidRDefault="00C658AC" w:rsidP="006A42F1">
      <w:pPr>
        <w:pStyle w:val="Heading3"/>
        <w:spacing w:before="0" w:after="0"/>
      </w:pPr>
      <w:r w:rsidRPr="0033109F">
        <w:t>Technical Validation</w:t>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2B0DBACD" w14:textId="77777777" w:rsidR="00C658AC" w:rsidRPr="0033109F" w:rsidRDefault="00C658AC" w:rsidP="006A42F1">
      <w:pPr>
        <w:numPr>
          <w:ilvl w:val="0"/>
          <w:numId w:val="1"/>
        </w:numPr>
      </w:pPr>
      <w:r w:rsidRPr="0033109F">
        <w:t>phenotypic or genotypic assessments of biological samples (e.g. confirming disease status, cell line identity, or the success of perturbations)</w:t>
      </w:r>
    </w:p>
    <w:p w14:paraId="48C413FA" w14:textId="77777777" w:rsidR="003007B5" w:rsidRPr="0033109F" w:rsidRDefault="003007B5" w:rsidP="006A42F1">
      <w:pPr>
        <w:numPr>
          <w:ilvl w:val="0"/>
          <w:numId w:val="1"/>
        </w:numPr>
      </w:pPr>
      <w:r w:rsidRPr="0033109F">
        <w:t xml:space="preserve">general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r w:rsidRPr="0033109F">
        <w:t>s</w:t>
      </w:r>
      <w:r w:rsidR="00C658AC" w:rsidRPr="0033109F">
        <w:t>tatistical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r w:rsidRPr="0033109F">
        <w:t>e</w:t>
      </w:r>
      <w:r w:rsidR="00C658AC" w:rsidRPr="0033109F">
        <w:t xml:space="preserve">xploratory computational analyses like clustering and annotation enrichment (e.g. GO analysis). </w:t>
      </w:r>
    </w:p>
    <w:p w14:paraId="725FF263" w14:textId="5393CA0F" w:rsidR="006A42F1" w:rsidRDefault="006A42F1" w:rsidP="006A42F1">
      <w:pPr>
        <w:rPr>
          <w:b/>
        </w:rPr>
      </w:pPr>
    </w:p>
    <w:p w14:paraId="258D6E76" w14:textId="10954383" w:rsidR="00A75088" w:rsidRPr="00FE29DF" w:rsidRDefault="00A75088" w:rsidP="00A75088">
      <w:pPr>
        <w:rPr>
          <w:rFonts w:cstheme="minorHAnsi"/>
        </w:rPr>
      </w:pPr>
      <w:r w:rsidRPr="00FE29DF">
        <w:rPr>
          <w:rFonts w:cstheme="minorHAnsi"/>
        </w:rPr>
        <w:t xml:space="preserve">Table </w:t>
      </w:r>
      <w:r w:rsidR="006E2347">
        <w:rPr>
          <w:rFonts w:cstheme="minorHAnsi"/>
        </w:rPr>
        <w:t>2</w:t>
      </w:r>
      <w:r w:rsidRPr="00FE29DF">
        <w:rPr>
          <w:rFonts w:cstheme="minorHAnsi"/>
        </w:rPr>
        <w:t xml:space="preserve"> shows the mean and quantiles of PM</w:t>
      </w:r>
      <w:r w:rsidRPr="00FE29DF">
        <w:rPr>
          <w:rFonts w:cstheme="minorHAnsi"/>
          <w:vertAlign w:val="subscript"/>
        </w:rPr>
        <w:t>2.5</w:t>
      </w:r>
      <w:r w:rsidRPr="00FE29DF">
        <w:rPr>
          <w:rFonts w:cstheme="minorHAnsi"/>
        </w:rPr>
        <w:t xml:space="preserve"> monitoring observations across our study domain. We observe that the maximum values of PM</w:t>
      </w:r>
      <w:r w:rsidRPr="00FE29DF">
        <w:rPr>
          <w:rFonts w:cstheme="minorHAnsi"/>
          <w:vertAlign w:val="subscript"/>
        </w:rPr>
        <w:t>2.5</w:t>
      </w:r>
      <w:r w:rsidRPr="00FE29DF">
        <w:rPr>
          <w:rFonts w:cstheme="minorHAnsi"/>
        </w:rPr>
        <w:t xml:space="preserve"> are much higher in 2012 and 2015-2018 than in the other years, that California has much higher values of PM</w:t>
      </w:r>
      <w:r w:rsidRPr="00FE29DF">
        <w:rPr>
          <w:rFonts w:cstheme="minorHAnsi"/>
          <w:vertAlign w:val="subscript"/>
        </w:rPr>
        <w:t xml:space="preserve">2.5 </w:t>
      </w:r>
      <w:r w:rsidRPr="00FE29DF">
        <w:rPr>
          <w:rFonts w:cstheme="minorHAnsi"/>
        </w:rPr>
        <w:t xml:space="preserve">than the other states (although all of the states have right-skewed distributions), and that </w:t>
      </w:r>
      <w:r w:rsidR="006E2347">
        <w:rPr>
          <w:rFonts w:cstheme="minorHAnsi"/>
        </w:rPr>
        <w:t>s</w:t>
      </w:r>
      <w:r w:rsidRPr="00FE29DF">
        <w:rPr>
          <w:rFonts w:cstheme="minorHAnsi"/>
        </w:rPr>
        <w:t>pring has much lower values of PM</w:t>
      </w:r>
      <w:r w:rsidRPr="00FE29DF">
        <w:rPr>
          <w:rFonts w:cstheme="minorHAnsi"/>
          <w:vertAlign w:val="subscript"/>
        </w:rPr>
        <w:t>2.5</w:t>
      </w:r>
      <w:r w:rsidRPr="00FE29DF">
        <w:rPr>
          <w:rFonts w:cstheme="minorHAnsi"/>
        </w:rPr>
        <w:t xml:space="preserve"> than the other seasons. </w:t>
      </w:r>
    </w:p>
    <w:p w14:paraId="3DD37C89" w14:textId="77777777" w:rsidR="00A75088" w:rsidRPr="00FE29DF" w:rsidRDefault="00A75088" w:rsidP="00A75088">
      <w:pPr>
        <w:rPr>
          <w:rFonts w:cstheme="minorHAnsi"/>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2"/>
        <w:gridCol w:w="940"/>
        <w:gridCol w:w="960"/>
        <w:gridCol w:w="960"/>
        <w:gridCol w:w="960"/>
        <w:gridCol w:w="1003"/>
        <w:gridCol w:w="1116"/>
        <w:gridCol w:w="1116"/>
      </w:tblGrid>
      <w:tr w:rsidR="00A75088" w:rsidRPr="00FE29DF" w14:paraId="283F8145" w14:textId="77777777" w:rsidTr="00EE1FDD">
        <w:trPr>
          <w:trHeight w:val="300"/>
        </w:trPr>
        <w:tc>
          <w:tcPr>
            <w:tcW w:w="1705" w:type="dxa"/>
            <w:tcBorders>
              <w:bottom w:val="single" w:sz="4" w:space="0" w:color="auto"/>
            </w:tcBorders>
          </w:tcPr>
          <w:p w14:paraId="755D5B2C" w14:textId="77777777" w:rsidR="00A75088" w:rsidRPr="00FE29DF" w:rsidRDefault="00A75088" w:rsidP="00EE1FDD">
            <w:pPr>
              <w:rPr>
                <w:rFonts w:cstheme="minorHAnsi"/>
                <w:b/>
                <w:bCs/>
                <w:color w:val="000000"/>
              </w:rPr>
            </w:pPr>
            <w:r w:rsidRPr="00FE29DF">
              <w:rPr>
                <w:rFonts w:cstheme="minorHAnsi"/>
                <w:b/>
                <w:bCs/>
                <w:color w:val="000000"/>
              </w:rPr>
              <w:t>Subset</w:t>
            </w:r>
          </w:p>
        </w:tc>
        <w:tc>
          <w:tcPr>
            <w:tcW w:w="667" w:type="dxa"/>
            <w:tcBorders>
              <w:bottom w:val="single" w:sz="4" w:space="0" w:color="auto"/>
            </w:tcBorders>
          </w:tcPr>
          <w:p w14:paraId="197FAB29" w14:textId="77777777" w:rsidR="00A75088" w:rsidRPr="00FE29DF" w:rsidRDefault="00A75088" w:rsidP="00EE1FDD">
            <w:pPr>
              <w:rPr>
                <w:rFonts w:cstheme="minorHAnsi"/>
                <w:b/>
                <w:bCs/>
                <w:color w:val="000000"/>
              </w:rPr>
            </w:pPr>
            <w:r w:rsidRPr="00FE29DF">
              <w:rPr>
                <w:rFonts w:cstheme="minorHAnsi"/>
                <w:b/>
                <w:bCs/>
                <w:color w:val="000000"/>
              </w:rPr>
              <w:t>N</w:t>
            </w:r>
          </w:p>
        </w:tc>
        <w:tc>
          <w:tcPr>
            <w:tcW w:w="960" w:type="dxa"/>
            <w:tcBorders>
              <w:bottom w:val="single" w:sz="4" w:space="0" w:color="auto"/>
            </w:tcBorders>
            <w:shd w:val="clear" w:color="auto" w:fill="auto"/>
            <w:noWrap/>
            <w:vAlign w:val="bottom"/>
            <w:hideMark/>
          </w:tcPr>
          <w:p w14:paraId="51D60741" w14:textId="77777777" w:rsidR="00A75088" w:rsidRPr="00FE29DF" w:rsidRDefault="00A75088" w:rsidP="00EE1FDD">
            <w:pPr>
              <w:rPr>
                <w:rFonts w:cstheme="minorHAnsi"/>
                <w:b/>
                <w:bCs/>
                <w:color w:val="000000"/>
              </w:rPr>
            </w:pPr>
            <w:r w:rsidRPr="00FE29DF">
              <w:rPr>
                <w:rFonts w:cstheme="minorHAnsi"/>
                <w:b/>
                <w:bCs/>
                <w:color w:val="000000"/>
              </w:rPr>
              <w:t xml:space="preserve">Me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1AE12DC5" w14:textId="77777777" w:rsidR="00A75088" w:rsidRPr="00FE29DF" w:rsidRDefault="00A75088" w:rsidP="00EE1FDD">
            <w:pPr>
              <w:rPr>
                <w:rFonts w:cstheme="minorHAnsi"/>
                <w:b/>
                <w:bCs/>
                <w:color w:val="000000"/>
              </w:rPr>
            </w:pPr>
            <w:r w:rsidRPr="00FE29DF">
              <w:rPr>
                <w:rFonts w:cstheme="minorHAnsi"/>
                <w:b/>
                <w:bCs/>
                <w:color w:val="000000"/>
              </w:rPr>
              <w:t xml:space="preserve">Mi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4BA59A49" w14:textId="77777777" w:rsidR="00A75088" w:rsidRPr="00FE29DF" w:rsidRDefault="00A75088" w:rsidP="00EE1FDD">
            <w:pPr>
              <w:rPr>
                <w:rFonts w:cstheme="minorHAnsi"/>
                <w:b/>
                <w:bCs/>
                <w:color w:val="000000"/>
              </w:rPr>
            </w:pPr>
            <w:r w:rsidRPr="00FE29DF">
              <w:rPr>
                <w:rFonts w:cstheme="minorHAnsi"/>
                <w:b/>
                <w:bCs/>
                <w:color w:val="000000"/>
              </w:rPr>
              <w:t xml:space="preserve">Q1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003" w:type="dxa"/>
            <w:tcBorders>
              <w:bottom w:val="single" w:sz="4" w:space="0" w:color="auto"/>
            </w:tcBorders>
            <w:shd w:val="clear" w:color="auto" w:fill="auto"/>
            <w:noWrap/>
            <w:vAlign w:val="bottom"/>
            <w:hideMark/>
          </w:tcPr>
          <w:p w14:paraId="2B1CB372" w14:textId="77777777" w:rsidR="00A75088" w:rsidRPr="00FE29DF" w:rsidRDefault="00A75088" w:rsidP="00EE1FDD">
            <w:pPr>
              <w:rPr>
                <w:rFonts w:cstheme="minorHAnsi"/>
                <w:b/>
                <w:bCs/>
                <w:color w:val="000000"/>
              </w:rPr>
            </w:pPr>
            <w:r w:rsidRPr="00FE29DF">
              <w:rPr>
                <w:rFonts w:cstheme="minorHAnsi"/>
                <w:b/>
                <w:bCs/>
                <w:color w:val="000000"/>
              </w:rPr>
              <w:t xml:space="preserve">Medi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071CD67D" w14:textId="77777777" w:rsidR="00A75088" w:rsidRPr="00FE29DF" w:rsidRDefault="00A75088" w:rsidP="00EE1FDD">
            <w:pPr>
              <w:rPr>
                <w:rFonts w:cstheme="minorHAnsi"/>
                <w:b/>
                <w:bCs/>
                <w:color w:val="000000"/>
              </w:rPr>
            </w:pPr>
            <w:r w:rsidRPr="00FE29DF">
              <w:rPr>
                <w:rFonts w:cstheme="minorHAnsi"/>
                <w:b/>
                <w:bCs/>
                <w:color w:val="000000"/>
              </w:rPr>
              <w:t xml:space="preserve">Q3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785D241E" w14:textId="77777777" w:rsidR="00A75088" w:rsidRPr="00FE29DF" w:rsidRDefault="00A75088" w:rsidP="00EE1FDD">
            <w:pPr>
              <w:rPr>
                <w:rFonts w:cstheme="minorHAnsi"/>
                <w:b/>
                <w:bCs/>
                <w:color w:val="000000"/>
              </w:rPr>
            </w:pPr>
            <w:r w:rsidRPr="00FE29DF">
              <w:rPr>
                <w:rFonts w:cstheme="minorHAnsi"/>
                <w:b/>
                <w:bCs/>
                <w:color w:val="000000"/>
              </w:rPr>
              <w:t xml:space="preserve">Max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46236505" w14:textId="77777777" w:rsidTr="00EE1FDD">
        <w:trPr>
          <w:trHeight w:val="300"/>
        </w:trPr>
        <w:tc>
          <w:tcPr>
            <w:tcW w:w="1705" w:type="dxa"/>
            <w:tcBorders>
              <w:right w:val="nil"/>
            </w:tcBorders>
          </w:tcPr>
          <w:p w14:paraId="274EFCF9" w14:textId="77777777" w:rsidR="00A75088" w:rsidRPr="00FE29DF" w:rsidRDefault="00A75088" w:rsidP="00EE1FDD">
            <w:pPr>
              <w:rPr>
                <w:rFonts w:cstheme="minorHAnsi"/>
                <w:b/>
                <w:bCs/>
                <w:color w:val="000000"/>
              </w:rPr>
            </w:pPr>
            <w:r w:rsidRPr="00FE29DF">
              <w:rPr>
                <w:rFonts w:cstheme="minorHAnsi"/>
                <w:b/>
                <w:bCs/>
                <w:color w:val="000000"/>
              </w:rPr>
              <w:t>Year</w:t>
            </w:r>
          </w:p>
        </w:tc>
        <w:tc>
          <w:tcPr>
            <w:tcW w:w="667" w:type="dxa"/>
            <w:tcBorders>
              <w:left w:val="nil"/>
              <w:right w:val="nil"/>
            </w:tcBorders>
          </w:tcPr>
          <w:p w14:paraId="1C4BAC2F"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1944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4A6EF34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D78DFB7"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412B23EE"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2F0E40FF"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50E040D1" w14:textId="77777777" w:rsidR="00A75088" w:rsidRPr="00FE29DF" w:rsidRDefault="00A75088" w:rsidP="00EE1FDD">
            <w:pPr>
              <w:rPr>
                <w:rFonts w:cstheme="minorHAnsi"/>
                <w:color w:val="000000"/>
              </w:rPr>
            </w:pPr>
          </w:p>
        </w:tc>
      </w:tr>
      <w:tr w:rsidR="00A75088" w:rsidRPr="00FE29DF" w14:paraId="728C70AA" w14:textId="77777777" w:rsidTr="00EE1FDD">
        <w:trPr>
          <w:trHeight w:val="300"/>
        </w:trPr>
        <w:tc>
          <w:tcPr>
            <w:tcW w:w="1705" w:type="dxa"/>
            <w:vAlign w:val="bottom"/>
          </w:tcPr>
          <w:p w14:paraId="56E75B83" w14:textId="77777777" w:rsidR="00A75088" w:rsidRPr="00FE29DF" w:rsidRDefault="00A75088" w:rsidP="00EE1FDD">
            <w:pPr>
              <w:rPr>
                <w:rFonts w:cstheme="minorHAnsi"/>
                <w:color w:val="000000"/>
              </w:rPr>
            </w:pPr>
            <w:r w:rsidRPr="00FE29DF">
              <w:rPr>
                <w:rFonts w:cstheme="minorHAnsi"/>
                <w:color w:val="000000"/>
              </w:rPr>
              <w:t>2008</w:t>
            </w:r>
          </w:p>
        </w:tc>
        <w:tc>
          <w:tcPr>
            <w:tcW w:w="667" w:type="dxa"/>
          </w:tcPr>
          <w:p w14:paraId="04AEA39C" w14:textId="77777777" w:rsidR="00A75088" w:rsidRPr="00FE29DF" w:rsidRDefault="00A75088" w:rsidP="00EE1FDD">
            <w:pPr>
              <w:rPr>
                <w:rFonts w:cstheme="minorHAnsi"/>
                <w:color w:val="000000"/>
              </w:rPr>
            </w:pPr>
            <w:r w:rsidRPr="00FE29DF">
              <w:rPr>
                <w:rFonts w:cstheme="minorHAnsi"/>
                <w:color w:val="000000"/>
              </w:rPr>
              <w:t>121,396</w:t>
            </w:r>
          </w:p>
        </w:tc>
        <w:tc>
          <w:tcPr>
            <w:tcW w:w="960" w:type="dxa"/>
            <w:shd w:val="clear" w:color="auto" w:fill="auto"/>
            <w:noWrap/>
            <w:vAlign w:val="bottom"/>
          </w:tcPr>
          <w:p w14:paraId="3AC7442E" w14:textId="77777777" w:rsidR="00A75088" w:rsidRPr="00FE29DF" w:rsidRDefault="00A75088" w:rsidP="00EE1FDD">
            <w:pPr>
              <w:rPr>
                <w:rFonts w:cstheme="minorHAnsi"/>
                <w:color w:val="000000"/>
              </w:rPr>
            </w:pPr>
            <w:r w:rsidRPr="00FE29DF">
              <w:rPr>
                <w:rFonts w:cstheme="minorHAnsi"/>
                <w:color w:val="000000"/>
              </w:rPr>
              <w:t>8.998</w:t>
            </w:r>
          </w:p>
        </w:tc>
        <w:tc>
          <w:tcPr>
            <w:tcW w:w="960" w:type="dxa"/>
            <w:shd w:val="clear" w:color="auto" w:fill="auto"/>
            <w:noWrap/>
            <w:vAlign w:val="bottom"/>
          </w:tcPr>
          <w:p w14:paraId="098F6E82"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E8F23E0" w14:textId="77777777" w:rsidR="00A75088" w:rsidRPr="00FE29DF" w:rsidRDefault="00A75088" w:rsidP="00EE1FDD">
            <w:pPr>
              <w:rPr>
                <w:rFonts w:cstheme="minorHAnsi"/>
                <w:color w:val="000000"/>
              </w:rPr>
            </w:pPr>
            <w:r w:rsidRPr="00FE29DF">
              <w:rPr>
                <w:rFonts w:cstheme="minorHAnsi"/>
                <w:color w:val="000000"/>
              </w:rPr>
              <w:t>3.8</w:t>
            </w:r>
          </w:p>
        </w:tc>
        <w:tc>
          <w:tcPr>
            <w:tcW w:w="1003" w:type="dxa"/>
            <w:shd w:val="clear" w:color="auto" w:fill="auto"/>
            <w:noWrap/>
            <w:vAlign w:val="bottom"/>
          </w:tcPr>
          <w:p w14:paraId="3460407C" w14:textId="77777777" w:rsidR="00A75088" w:rsidRPr="00FE29DF" w:rsidRDefault="00A75088" w:rsidP="00EE1FDD">
            <w:pPr>
              <w:rPr>
                <w:rFonts w:cstheme="minorHAnsi"/>
                <w:color w:val="000000"/>
              </w:rPr>
            </w:pPr>
            <w:r w:rsidRPr="00FE29DF">
              <w:rPr>
                <w:rFonts w:cstheme="minorHAnsi"/>
                <w:color w:val="000000"/>
              </w:rPr>
              <w:t>6.6</w:t>
            </w:r>
          </w:p>
        </w:tc>
        <w:tc>
          <w:tcPr>
            <w:tcW w:w="1116" w:type="dxa"/>
            <w:shd w:val="clear" w:color="auto" w:fill="auto"/>
            <w:noWrap/>
            <w:vAlign w:val="bottom"/>
          </w:tcPr>
          <w:p w14:paraId="6B96B567" w14:textId="77777777" w:rsidR="00A75088" w:rsidRPr="00FE29DF" w:rsidRDefault="00A75088" w:rsidP="00EE1FDD">
            <w:pPr>
              <w:rPr>
                <w:rFonts w:cstheme="minorHAnsi"/>
                <w:color w:val="000000"/>
              </w:rPr>
            </w:pPr>
            <w:r w:rsidRPr="00FE29DF">
              <w:rPr>
                <w:rFonts w:cstheme="minorHAnsi"/>
                <w:color w:val="000000"/>
              </w:rPr>
              <w:t>11.4</w:t>
            </w:r>
          </w:p>
        </w:tc>
        <w:tc>
          <w:tcPr>
            <w:tcW w:w="1116" w:type="dxa"/>
            <w:shd w:val="clear" w:color="auto" w:fill="auto"/>
            <w:noWrap/>
            <w:vAlign w:val="bottom"/>
          </w:tcPr>
          <w:p w14:paraId="0FBA20E3" w14:textId="77777777" w:rsidR="00A75088" w:rsidRPr="00FE29DF" w:rsidRDefault="00A75088" w:rsidP="00EE1FDD">
            <w:pPr>
              <w:rPr>
                <w:rFonts w:cstheme="minorHAnsi"/>
                <w:color w:val="000000"/>
              </w:rPr>
            </w:pPr>
            <w:r w:rsidRPr="00FE29DF">
              <w:rPr>
                <w:rFonts w:cstheme="minorHAnsi"/>
                <w:color w:val="000000"/>
              </w:rPr>
              <w:t>200.2</w:t>
            </w:r>
          </w:p>
        </w:tc>
      </w:tr>
      <w:tr w:rsidR="00A75088" w:rsidRPr="00FE29DF" w14:paraId="0F4CF23E" w14:textId="77777777" w:rsidTr="00EE1FDD">
        <w:trPr>
          <w:trHeight w:val="300"/>
        </w:trPr>
        <w:tc>
          <w:tcPr>
            <w:tcW w:w="1705" w:type="dxa"/>
            <w:vAlign w:val="bottom"/>
          </w:tcPr>
          <w:p w14:paraId="10CB1F8C" w14:textId="77777777" w:rsidR="00A75088" w:rsidRPr="00FE29DF" w:rsidRDefault="00A75088" w:rsidP="00EE1FDD">
            <w:pPr>
              <w:rPr>
                <w:rFonts w:cstheme="minorHAnsi"/>
                <w:color w:val="000000"/>
              </w:rPr>
            </w:pPr>
            <w:r w:rsidRPr="00FE29DF">
              <w:rPr>
                <w:rFonts w:cstheme="minorHAnsi"/>
                <w:color w:val="000000"/>
              </w:rPr>
              <w:t>2009</w:t>
            </w:r>
          </w:p>
        </w:tc>
        <w:tc>
          <w:tcPr>
            <w:tcW w:w="667" w:type="dxa"/>
          </w:tcPr>
          <w:p w14:paraId="5B860604" w14:textId="77777777" w:rsidR="00A75088" w:rsidRPr="00FE29DF" w:rsidRDefault="00A75088" w:rsidP="00EE1FDD">
            <w:pPr>
              <w:rPr>
                <w:rFonts w:cstheme="minorHAnsi"/>
                <w:color w:val="000000"/>
              </w:rPr>
            </w:pPr>
            <w:r w:rsidRPr="00FE29DF">
              <w:rPr>
                <w:rFonts w:cstheme="minorHAnsi"/>
                <w:color w:val="000000"/>
              </w:rPr>
              <w:t>131,397</w:t>
            </w:r>
          </w:p>
        </w:tc>
        <w:tc>
          <w:tcPr>
            <w:tcW w:w="960" w:type="dxa"/>
            <w:shd w:val="clear" w:color="auto" w:fill="auto"/>
            <w:noWrap/>
            <w:vAlign w:val="bottom"/>
          </w:tcPr>
          <w:p w14:paraId="3FA19E38" w14:textId="77777777" w:rsidR="00A75088" w:rsidRPr="00FE29DF" w:rsidRDefault="00A75088" w:rsidP="00EE1FDD">
            <w:pPr>
              <w:rPr>
                <w:rFonts w:cstheme="minorHAnsi"/>
                <w:color w:val="000000"/>
              </w:rPr>
            </w:pPr>
            <w:r w:rsidRPr="00FE29DF">
              <w:rPr>
                <w:rFonts w:cstheme="minorHAnsi"/>
                <w:color w:val="000000"/>
              </w:rPr>
              <w:t>8.329</w:t>
            </w:r>
          </w:p>
        </w:tc>
        <w:tc>
          <w:tcPr>
            <w:tcW w:w="960" w:type="dxa"/>
            <w:shd w:val="clear" w:color="auto" w:fill="auto"/>
            <w:noWrap/>
            <w:vAlign w:val="bottom"/>
          </w:tcPr>
          <w:p w14:paraId="363FB139"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447E9A3E"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7F021C0" w14:textId="77777777" w:rsidR="00A75088" w:rsidRPr="00FE29DF" w:rsidRDefault="00A75088" w:rsidP="00EE1FDD">
            <w:pPr>
              <w:rPr>
                <w:rFonts w:cstheme="minorHAnsi"/>
                <w:color w:val="000000"/>
              </w:rPr>
            </w:pPr>
            <w:r w:rsidRPr="00FE29DF">
              <w:rPr>
                <w:rFonts w:cstheme="minorHAnsi"/>
                <w:color w:val="000000"/>
              </w:rPr>
              <w:t>6.3</w:t>
            </w:r>
          </w:p>
        </w:tc>
        <w:tc>
          <w:tcPr>
            <w:tcW w:w="1116" w:type="dxa"/>
            <w:shd w:val="clear" w:color="auto" w:fill="auto"/>
            <w:noWrap/>
            <w:vAlign w:val="bottom"/>
          </w:tcPr>
          <w:p w14:paraId="624BABCC" w14:textId="77777777" w:rsidR="00A75088" w:rsidRPr="00FE29DF" w:rsidRDefault="00A75088" w:rsidP="00EE1FDD">
            <w:pPr>
              <w:rPr>
                <w:rFonts w:cstheme="minorHAnsi"/>
                <w:color w:val="000000"/>
              </w:rPr>
            </w:pPr>
            <w:r w:rsidRPr="00FE29DF">
              <w:rPr>
                <w:rFonts w:cstheme="minorHAnsi"/>
                <w:color w:val="000000"/>
              </w:rPr>
              <w:t>10.6</w:t>
            </w:r>
          </w:p>
        </w:tc>
        <w:tc>
          <w:tcPr>
            <w:tcW w:w="1116" w:type="dxa"/>
            <w:shd w:val="clear" w:color="auto" w:fill="auto"/>
            <w:noWrap/>
            <w:vAlign w:val="bottom"/>
          </w:tcPr>
          <w:p w14:paraId="0C0AA447" w14:textId="77777777" w:rsidR="00A75088" w:rsidRPr="00FE29DF" w:rsidRDefault="00A75088" w:rsidP="00EE1FDD">
            <w:pPr>
              <w:rPr>
                <w:rFonts w:cstheme="minorHAnsi"/>
                <w:color w:val="000000"/>
              </w:rPr>
            </w:pPr>
            <w:r w:rsidRPr="00FE29DF">
              <w:rPr>
                <w:rFonts w:cstheme="minorHAnsi"/>
                <w:color w:val="000000"/>
              </w:rPr>
              <w:t>195.583</w:t>
            </w:r>
          </w:p>
        </w:tc>
      </w:tr>
      <w:tr w:rsidR="00A75088" w:rsidRPr="00FE29DF" w14:paraId="493AC5C8" w14:textId="77777777" w:rsidTr="00EE1FDD">
        <w:trPr>
          <w:trHeight w:val="300"/>
        </w:trPr>
        <w:tc>
          <w:tcPr>
            <w:tcW w:w="1705" w:type="dxa"/>
            <w:vAlign w:val="bottom"/>
          </w:tcPr>
          <w:p w14:paraId="15F5DBB7" w14:textId="77777777" w:rsidR="00A75088" w:rsidRPr="00FE29DF" w:rsidRDefault="00A75088" w:rsidP="00EE1FDD">
            <w:pPr>
              <w:rPr>
                <w:rFonts w:cstheme="minorHAnsi"/>
                <w:color w:val="000000"/>
              </w:rPr>
            </w:pPr>
            <w:r w:rsidRPr="00FE29DF">
              <w:rPr>
                <w:rFonts w:cstheme="minorHAnsi"/>
                <w:color w:val="000000"/>
              </w:rPr>
              <w:t>2010</w:t>
            </w:r>
          </w:p>
        </w:tc>
        <w:tc>
          <w:tcPr>
            <w:tcW w:w="667" w:type="dxa"/>
          </w:tcPr>
          <w:p w14:paraId="13FAAEE2" w14:textId="77777777" w:rsidR="00A75088" w:rsidRPr="00FE29DF" w:rsidRDefault="00A75088" w:rsidP="00EE1FDD">
            <w:pPr>
              <w:rPr>
                <w:rFonts w:cstheme="minorHAnsi"/>
                <w:color w:val="000000"/>
              </w:rPr>
            </w:pPr>
            <w:r w:rsidRPr="00FE29DF">
              <w:rPr>
                <w:rFonts w:cstheme="minorHAnsi"/>
                <w:color w:val="000000"/>
              </w:rPr>
              <w:t>143,040</w:t>
            </w:r>
          </w:p>
        </w:tc>
        <w:tc>
          <w:tcPr>
            <w:tcW w:w="960" w:type="dxa"/>
            <w:shd w:val="clear" w:color="auto" w:fill="auto"/>
            <w:noWrap/>
            <w:vAlign w:val="bottom"/>
          </w:tcPr>
          <w:p w14:paraId="1313DECF" w14:textId="77777777" w:rsidR="00A75088" w:rsidRPr="00FE29DF" w:rsidRDefault="00A75088" w:rsidP="00EE1FDD">
            <w:pPr>
              <w:rPr>
                <w:rFonts w:cstheme="minorHAnsi"/>
                <w:color w:val="000000"/>
              </w:rPr>
            </w:pPr>
            <w:r w:rsidRPr="00FE29DF">
              <w:rPr>
                <w:rFonts w:cstheme="minorHAnsi"/>
                <w:color w:val="000000"/>
              </w:rPr>
              <w:t>7.441</w:t>
            </w:r>
          </w:p>
        </w:tc>
        <w:tc>
          <w:tcPr>
            <w:tcW w:w="960" w:type="dxa"/>
            <w:shd w:val="clear" w:color="auto" w:fill="auto"/>
            <w:noWrap/>
            <w:vAlign w:val="bottom"/>
          </w:tcPr>
          <w:p w14:paraId="7C57625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F64BE2F" w14:textId="77777777" w:rsidR="00A75088" w:rsidRPr="00FE29DF" w:rsidRDefault="00A75088" w:rsidP="00EE1FDD">
            <w:pPr>
              <w:rPr>
                <w:rFonts w:cstheme="minorHAnsi"/>
                <w:color w:val="000000"/>
              </w:rPr>
            </w:pPr>
            <w:r w:rsidRPr="00FE29DF">
              <w:rPr>
                <w:rFonts w:cstheme="minorHAnsi"/>
                <w:color w:val="000000"/>
              </w:rPr>
              <w:t>3.3</w:t>
            </w:r>
          </w:p>
        </w:tc>
        <w:tc>
          <w:tcPr>
            <w:tcW w:w="1003" w:type="dxa"/>
            <w:shd w:val="clear" w:color="auto" w:fill="auto"/>
            <w:noWrap/>
            <w:vAlign w:val="bottom"/>
          </w:tcPr>
          <w:p w14:paraId="16E0E06D"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4C0E76C9" w14:textId="77777777" w:rsidR="00A75088" w:rsidRPr="00FE29DF" w:rsidRDefault="00A75088" w:rsidP="00EE1FDD">
            <w:pPr>
              <w:rPr>
                <w:rFonts w:cstheme="minorHAnsi"/>
                <w:color w:val="000000"/>
              </w:rPr>
            </w:pPr>
            <w:r w:rsidRPr="00FE29DF">
              <w:rPr>
                <w:rFonts w:cstheme="minorHAnsi"/>
                <w:color w:val="000000"/>
              </w:rPr>
              <w:t>9.6</w:t>
            </w:r>
          </w:p>
        </w:tc>
        <w:tc>
          <w:tcPr>
            <w:tcW w:w="1116" w:type="dxa"/>
            <w:shd w:val="clear" w:color="auto" w:fill="auto"/>
            <w:noWrap/>
            <w:vAlign w:val="bottom"/>
          </w:tcPr>
          <w:p w14:paraId="61EFD7E8" w14:textId="77777777" w:rsidR="00A75088" w:rsidRPr="00FE29DF" w:rsidRDefault="00A75088" w:rsidP="00EE1FDD">
            <w:pPr>
              <w:rPr>
                <w:rFonts w:cstheme="minorHAnsi"/>
                <w:color w:val="000000"/>
              </w:rPr>
            </w:pPr>
            <w:r w:rsidRPr="00FE29DF">
              <w:rPr>
                <w:rFonts w:cstheme="minorHAnsi"/>
                <w:color w:val="000000"/>
              </w:rPr>
              <w:t>114</w:t>
            </w:r>
          </w:p>
        </w:tc>
      </w:tr>
      <w:tr w:rsidR="00A75088" w:rsidRPr="00FE29DF" w14:paraId="228D9D78" w14:textId="77777777" w:rsidTr="00EE1FDD">
        <w:trPr>
          <w:trHeight w:val="300"/>
        </w:trPr>
        <w:tc>
          <w:tcPr>
            <w:tcW w:w="1705" w:type="dxa"/>
            <w:vAlign w:val="bottom"/>
          </w:tcPr>
          <w:p w14:paraId="6EC27613" w14:textId="77777777" w:rsidR="00A75088" w:rsidRPr="00FE29DF" w:rsidRDefault="00A75088" w:rsidP="00EE1FDD">
            <w:pPr>
              <w:rPr>
                <w:rFonts w:cstheme="minorHAnsi"/>
                <w:color w:val="000000"/>
              </w:rPr>
            </w:pPr>
            <w:r w:rsidRPr="00FE29DF">
              <w:rPr>
                <w:rFonts w:cstheme="minorHAnsi"/>
                <w:color w:val="000000"/>
              </w:rPr>
              <w:t>2011</w:t>
            </w:r>
          </w:p>
        </w:tc>
        <w:tc>
          <w:tcPr>
            <w:tcW w:w="667" w:type="dxa"/>
          </w:tcPr>
          <w:p w14:paraId="3538B0BD" w14:textId="77777777" w:rsidR="00A75088" w:rsidRPr="00FE29DF" w:rsidRDefault="00A75088" w:rsidP="00EE1FDD">
            <w:pPr>
              <w:rPr>
                <w:rFonts w:cstheme="minorHAnsi"/>
                <w:color w:val="000000"/>
              </w:rPr>
            </w:pPr>
            <w:r w:rsidRPr="00FE29DF">
              <w:rPr>
                <w:rFonts w:cstheme="minorHAnsi"/>
                <w:color w:val="000000"/>
              </w:rPr>
              <w:t>147,828</w:t>
            </w:r>
          </w:p>
        </w:tc>
        <w:tc>
          <w:tcPr>
            <w:tcW w:w="960" w:type="dxa"/>
            <w:shd w:val="clear" w:color="auto" w:fill="auto"/>
            <w:noWrap/>
            <w:vAlign w:val="bottom"/>
          </w:tcPr>
          <w:p w14:paraId="5AE1039F" w14:textId="77777777" w:rsidR="00A75088" w:rsidRPr="00FE29DF" w:rsidRDefault="00A75088" w:rsidP="00EE1FDD">
            <w:pPr>
              <w:rPr>
                <w:rFonts w:cstheme="minorHAnsi"/>
                <w:color w:val="000000"/>
              </w:rPr>
            </w:pPr>
            <w:r w:rsidRPr="00FE29DF">
              <w:rPr>
                <w:rFonts w:cstheme="minorHAnsi"/>
                <w:color w:val="000000"/>
              </w:rPr>
              <w:t>8.316</w:t>
            </w:r>
          </w:p>
        </w:tc>
        <w:tc>
          <w:tcPr>
            <w:tcW w:w="960" w:type="dxa"/>
            <w:shd w:val="clear" w:color="auto" w:fill="auto"/>
            <w:noWrap/>
            <w:vAlign w:val="bottom"/>
          </w:tcPr>
          <w:p w14:paraId="0554D71D"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CD19AD" w14:textId="77777777" w:rsidR="00A75088" w:rsidRPr="00FE29DF" w:rsidRDefault="00A75088" w:rsidP="00EE1FDD">
            <w:pPr>
              <w:rPr>
                <w:rFonts w:cstheme="minorHAnsi"/>
                <w:color w:val="000000"/>
              </w:rPr>
            </w:pPr>
            <w:r w:rsidRPr="00FE29DF">
              <w:rPr>
                <w:rFonts w:cstheme="minorHAnsi"/>
                <w:color w:val="000000"/>
              </w:rPr>
              <w:t>3.5</w:t>
            </w:r>
          </w:p>
        </w:tc>
        <w:tc>
          <w:tcPr>
            <w:tcW w:w="1003" w:type="dxa"/>
            <w:shd w:val="clear" w:color="auto" w:fill="auto"/>
            <w:noWrap/>
            <w:vAlign w:val="bottom"/>
          </w:tcPr>
          <w:p w14:paraId="315EC6C8"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1BFCC4B2" w14:textId="77777777" w:rsidR="00A75088" w:rsidRPr="00FE29DF" w:rsidRDefault="00A75088" w:rsidP="00EE1FDD">
            <w:pPr>
              <w:rPr>
                <w:rFonts w:cstheme="minorHAnsi"/>
                <w:color w:val="000000"/>
              </w:rPr>
            </w:pPr>
            <w:r w:rsidRPr="00FE29DF">
              <w:rPr>
                <w:rFonts w:cstheme="minorHAnsi"/>
                <w:color w:val="000000"/>
              </w:rPr>
              <w:t>10.625</w:t>
            </w:r>
          </w:p>
        </w:tc>
        <w:tc>
          <w:tcPr>
            <w:tcW w:w="1116" w:type="dxa"/>
            <w:shd w:val="clear" w:color="auto" w:fill="auto"/>
            <w:noWrap/>
            <w:vAlign w:val="bottom"/>
          </w:tcPr>
          <w:p w14:paraId="4B129291" w14:textId="77777777" w:rsidR="00A75088" w:rsidRPr="00FE29DF" w:rsidRDefault="00A75088" w:rsidP="00EE1FDD">
            <w:pPr>
              <w:rPr>
                <w:rFonts w:cstheme="minorHAnsi"/>
                <w:color w:val="000000"/>
              </w:rPr>
            </w:pPr>
            <w:r w:rsidRPr="00FE29DF">
              <w:rPr>
                <w:rFonts w:cstheme="minorHAnsi"/>
                <w:color w:val="000000"/>
              </w:rPr>
              <w:t>208.025</w:t>
            </w:r>
          </w:p>
        </w:tc>
      </w:tr>
      <w:tr w:rsidR="00A75088" w:rsidRPr="00FE29DF" w14:paraId="440FAC37" w14:textId="77777777" w:rsidTr="00EE1FDD">
        <w:trPr>
          <w:trHeight w:val="300"/>
        </w:trPr>
        <w:tc>
          <w:tcPr>
            <w:tcW w:w="1705" w:type="dxa"/>
            <w:vAlign w:val="bottom"/>
          </w:tcPr>
          <w:p w14:paraId="2DDEC170" w14:textId="77777777" w:rsidR="00A75088" w:rsidRPr="00FE29DF" w:rsidRDefault="00A75088" w:rsidP="00EE1FDD">
            <w:pPr>
              <w:rPr>
                <w:rFonts w:cstheme="minorHAnsi"/>
                <w:color w:val="000000"/>
              </w:rPr>
            </w:pPr>
            <w:r w:rsidRPr="00FE29DF">
              <w:rPr>
                <w:rFonts w:cstheme="minorHAnsi"/>
                <w:color w:val="000000"/>
              </w:rPr>
              <w:t>2012</w:t>
            </w:r>
          </w:p>
        </w:tc>
        <w:tc>
          <w:tcPr>
            <w:tcW w:w="667" w:type="dxa"/>
          </w:tcPr>
          <w:p w14:paraId="55AFAC0B" w14:textId="77777777" w:rsidR="00A75088" w:rsidRPr="00FE29DF" w:rsidRDefault="00A75088" w:rsidP="00EE1FDD">
            <w:pPr>
              <w:rPr>
                <w:rFonts w:cstheme="minorHAnsi"/>
                <w:color w:val="000000"/>
              </w:rPr>
            </w:pPr>
            <w:r w:rsidRPr="00FE29DF">
              <w:rPr>
                <w:rFonts w:cstheme="minorHAnsi"/>
                <w:color w:val="000000"/>
              </w:rPr>
              <w:t>156,946</w:t>
            </w:r>
          </w:p>
        </w:tc>
        <w:tc>
          <w:tcPr>
            <w:tcW w:w="960" w:type="dxa"/>
            <w:shd w:val="clear" w:color="auto" w:fill="auto"/>
            <w:noWrap/>
            <w:vAlign w:val="bottom"/>
          </w:tcPr>
          <w:p w14:paraId="4F681157" w14:textId="77777777" w:rsidR="00A75088" w:rsidRPr="00FE29DF" w:rsidRDefault="00A75088" w:rsidP="00EE1FDD">
            <w:pPr>
              <w:rPr>
                <w:rFonts w:cstheme="minorHAnsi"/>
                <w:color w:val="000000"/>
              </w:rPr>
            </w:pPr>
            <w:r w:rsidRPr="00FE29DF">
              <w:rPr>
                <w:rFonts w:cstheme="minorHAnsi"/>
                <w:color w:val="000000"/>
              </w:rPr>
              <w:t>8.156</w:t>
            </w:r>
          </w:p>
        </w:tc>
        <w:tc>
          <w:tcPr>
            <w:tcW w:w="960" w:type="dxa"/>
            <w:shd w:val="clear" w:color="auto" w:fill="auto"/>
            <w:noWrap/>
            <w:vAlign w:val="bottom"/>
          </w:tcPr>
          <w:p w14:paraId="666E0D4C"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700FC85" w14:textId="77777777" w:rsidR="00A75088" w:rsidRPr="00FE29DF" w:rsidRDefault="00A75088" w:rsidP="00EE1FDD">
            <w:pPr>
              <w:rPr>
                <w:rFonts w:cstheme="minorHAnsi"/>
                <w:color w:val="000000"/>
              </w:rPr>
            </w:pPr>
            <w:r w:rsidRPr="00FE29DF">
              <w:rPr>
                <w:rFonts w:cstheme="minorHAnsi"/>
                <w:color w:val="000000"/>
              </w:rPr>
              <w:t>3.6</w:t>
            </w:r>
          </w:p>
        </w:tc>
        <w:tc>
          <w:tcPr>
            <w:tcW w:w="1003" w:type="dxa"/>
            <w:shd w:val="clear" w:color="auto" w:fill="auto"/>
            <w:noWrap/>
            <w:vAlign w:val="bottom"/>
          </w:tcPr>
          <w:p w14:paraId="6BE440F9"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2E9D7550" w14:textId="77777777" w:rsidR="00A75088" w:rsidRPr="00FE29DF" w:rsidRDefault="00A75088" w:rsidP="00EE1FDD">
            <w:pPr>
              <w:rPr>
                <w:rFonts w:cstheme="minorHAnsi"/>
                <w:color w:val="000000"/>
              </w:rPr>
            </w:pPr>
            <w:r w:rsidRPr="00FE29DF">
              <w:rPr>
                <w:rFonts w:cstheme="minorHAnsi"/>
                <w:color w:val="000000"/>
              </w:rPr>
              <w:t>10.2</w:t>
            </w:r>
          </w:p>
        </w:tc>
        <w:tc>
          <w:tcPr>
            <w:tcW w:w="1116" w:type="dxa"/>
            <w:shd w:val="clear" w:color="auto" w:fill="auto"/>
            <w:noWrap/>
            <w:vAlign w:val="bottom"/>
          </w:tcPr>
          <w:p w14:paraId="69AA446B" w14:textId="77777777" w:rsidR="00A75088" w:rsidRPr="00FE29DF" w:rsidRDefault="00A75088" w:rsidP="00EE1FDD">
            <w:pPr>
              <w:rPr>
                <w:rFonts w:cstheme="minorHAnsi"/>
                <w:color w:val="000000"/>
              </w:rPr>
            </w:pPr>
            <w:r w:rsidRPr="00FE29DF">
              <w:rPr>
                <w:rFonts w:cstheme="minorHAnsi"/>
                <w:color w:val="000000"/>
              </w:rPr>
              <w:t>705.458</w:t>
            </w:r>
          </w:p>
        </w:tc>
      </w:tr>
      <w:tr w:rsidR="00A75088" w:rsidRPr="00FE29DF" w14:paraId="66F337FC" w14:textId="77777777" w:rsidTr="00EE1FDD">
        <w:trPr>
          <w:trHeight w:val="300"/>
        </w:trPr>
        <w:tc>
          <w:tcPr>
            <w:tcW w:w="1705" w:type="dxa"/>
            <w:vAlign w:val="bottom"/>
          </w:tcPr>
          <w:p w14:paraId="284E90AD" w14:textId="77777777" w:rsidR="00A75088" w:rsidRPr="00FE29DF" w:rsidRDefault="00A75088" w:rsidP="00EE1FDD">
            <w:pPr>
              <w:rPr>
                <w:rFonts w:cstheme="minorHAnsi"/>
                <w:color w:val="000000"/>
              </w:rPr>
            </w:pPr>
            <w:r w:rsidRPr="00FE29DF">
              <w:rPr>
                <w:rFonts w:cstheme="minorHAnsi"/>
                <w:color w:val="000000"/>
              </w:rPr>
              <w:t>2013</w:t>
            </w:r>
          </w:p>
        </w:tc>
        <w:tc>
          <w:tcPr>
            <w:tcW w:w="667" w:type="dxa"/>
          </w:tcPr>
          <w:p w14:paraId="6910F664" w14:textId="77777777" w:rsidR="00A75088" w:rsidRPr="00FE29DF" w:rsidRDefault="00A75088" w:rsidP="00EE1FDD">
            <w:pPr>
              <w:rPr>
                <w:rFonts w:cstheme="minorHAnsi"/>
                <w:color w:val="000000"/>
              </w:rPr>
            </w:pPr>
            <w:r w:rsidRPr="00FE29DF">
              <w:rPr>
                <w:rFonts w:cstheme="minorHAnsi"/>
                <w:color w:val="000000"/>
              </w:rPr>
              <w:t>163,096</w:t>
            </w:r>
          </w:p>
        </w:tc>
        <w:tc>
          <w:tcPr>
            <w:tcW w:w="960" w:type="dxa"/>
            <w:shd w:val="clear" w:color="auto" w:fill="auto"/>
            <w:noWrap/>
            <w:vAlign w:val="bottom"/>
          </w:tcPr>
          <w:p w14:paraId="4AC94759" w14:textId="77777777" w:rsidR="00A75088" w:rsidRPr="00FE29DF" w:rsidRDefault="00A75088" w:rsidP="00EE1FDD">
            <w:pPr>
              <w:rPr>
                <w:rFonts w:cstheme="minorHAnsi"/>
                <w:color w:val="000000"/>
              </w:rPr>
            </w:pPr>
            <w:r w:rsidRPr="00FE29DF">
              <w:rPr>
                <w:rFonts w:cstheme="minorHAnsi"/>
                <w:color w:val="000000"/>
              </w:rPr>
              <w:t>8.559</w:t>
            </w:r>
          </w:p>
        </w:tc>
        <w:tc>
          <w:tcPr>
            <w:tcW w:w="960" w:type="dxa"/>
            <w:shd w:val="clear" w:color="auto" w:fill="auto"/>
            <w:noWrap/>
            <w:vAlign w:val="bottom"/>
          </w:tcPr>
          <w:p w14:paraId="26C30630"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D125A6"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C9E0C59" w14:textId="77777777" w:rsidR="00A75088" w:rsidRPr="00FE29DF" w:rsidRDefault="00A75088" w:rsidP="00EE1FDD">
            <w:pPr>
              <w:rPr>
                <w:rFonts w:cstheme="minorHAnsi"/>
                <w:color w:val="000000"/>
              </w:rPr>
            </w:pPr>
            <w:r w:rsidRPr="00FE29DF">
              <w:rPr>
                <w:rFonts w:cstheme="minorHAnsi"/>
                <w:color w:val="000000"/>
              </w:rPr>
              <w:t>6.5</w:t>
            </w:r>
          </w:p>
        </w:tc>
        <w:tc>
          <w:tcPr>
            <w:tcW w:w="1116" w:type="dxa"/>
            <w:shd w:val="clear" w:color="auto" w:fill="auto"/>
            <w:noWrap/>
            <w:vAlign w:val="bottom"/>
          </w:tcPr>
          <w:p w14:paraId="664C9144" w14:textId="77777777" w:rsidR="00A75088" w:rsidRPr="00FE29DF" w:rsidRDefault="00A75088" w:rsidP="00EE1FDD">
            <w:pPr>
              <w:rPr>
                <w:rFonts w:cstheme="minorHAnsi"/>
                <w:color w:val="000000"/>
              </w:rPr>
            </w:pPr>
            <w:r w:rsidRPr="00FE29DF">
              <w:rPr>
                <w:rFonts w:cstheme="minorHAnsi"/>
                <w:color w:val="000000"/>
              </w:rPr>
              <w:t>10.635</w:t>
            </w:r>
          </w:p>
        </w:tc>
        <w:tc>
          <w:tcPr>
            <w:tcW w:w="1116" w:type="dxa"/>
            <w:shd w:val="clear" w:color="auto" w:fill="auto"/>
            <w:noWrap/>
            <w:vAlign w:val="bottom"/>
          </w:tcPr>
          <w:p w14:paraId="226DBCDD" w14:textId="77777777" w:rsidR="00A75088" w:rsidRPr="00FE29DF" w:rsidRDefault="00A75088" w:rsidP="00EE1FDD">
            <w:pPr>
              <w:rPr>
                <w:rFonts w:cstheme="minorHAnsi"/>
                <w:color w:val="000000"/>
              </w:rPr>
            </w:pPr>
            <w:r w:rsidRPr="00FE29DF">
              <w:rPr>
                <w:rFonts w:cstheme="minorHAnsi"/>
                <w:color w:val="000000"/>
              </w:rPr>
              <w:t>452.792</w:t>
            </w:r>
          </w:p>
        </w:tc>
      </w:tr>
      <w:tr w:rsidR="00A75088" w:rsidRPr="00FE29DF" w14:paraId="60A24A8F" w14:textId="77777777" w:rsidTr="00EE1FDD">
        <w:trPr>
          <w:trHeight w:val="300"/>
        </w:trPr>
        <w:tc>
          <w:tcPr>
            <w:tcW w:w="1705" w:type="dxa"/>
            <w:vAlign w:val="bottom"/>
          </w:tcPr>
          <w:p w14:paraId="1BB7A640" w14:textId="77777777" w:rsidR="00A75088" w:rsidRPr="00FE29DF" w:rsidRDefault="00A75088" w:rsidP="00EE1FDD">
            <w:pPr>
              <w:rPr>
                <w:rFonts w:cstheme="minorHAnsi"/>
                <w:color w:val="000000"/>
              </w:rPr>
            </w:pPr>
            <w:r w:rsidRPr="00FE29DF">
              <w:rPr>
                <w:rFonts w:cstheme="minorHAnsi"/>
                <w:color w:val="000000"/>
              </w:rPr>
              <w:t>2014</w:t>
            </w:r>
          </w:p>
        </w:tc>
        <w:tc>
          <w:tcPr>
            <w:tcW w:w="667" w:type="dxa"/>
          </w:tcPr>
          <w:p w14:paraId="6F71A7B5" w14:textId="77777777" w:rsidR="00A75088" w:rsidRPr="00FE29DF" w:rsidRDefault="00A75088" w:rsidP="00EE1FDD">
            <w:pPr>
              <w:rPr>
                <w:rFonts w:cstheme="minorHAnsi"/>
                <w:color w:val="000000"/>
              </w:rPr>
            </w:pPr>
            <w:r w:rsidRPr="00FE29DF">
              <w:rPr>
                <w:rFonts w:cstheme="minorHAnsi"/>
                <w:color w:val="000000"/>
              </w:rPr>
              <w:t>162,365</w:t>
            </w:r>
          </w:p>
        </w:tc>
        <w:tc>
          <w:tcPr>
            <w:tcW w:w="960" w:type="dxa"/>
            <w:shd w:val="clear" w:color="auto" w:fill="auto"/>
            <w:noWrap/>
            <w:vAlign w:val="bottom"/>
          </w:tcPr>
          <w:p w14:paraId="763BCF60" w14:textId="77777777" w:rsidR="00A75088" w:rsidRPr="00FE29DF" w:rsidRDefault="00A75088" w:rsidP="00EE1FDD">
            <w:pPr>
              <w:rPr>
                <w:rFonts w:cstheme="minorHAnsi"/>
                <w:color w:val="000000"/>
              </w:rPr>
            </w:pPr>
            <w:r w:rsidRPr="00FE29DF">
              <w:rPr>
                <w:rFonts w:cstheme="minorHAnsi"/>
                <w:color w:val="000000"/>
              </w:rPr>
              <w:t>7.85</w:t>
            </w:r>
          </w:p>
        </w:tc>
        <w:tc>
          <w:tcPr>
            <w:tcW w:w="960" w:type="dxa"/>
            <w:shd w:val="clear" w:color="auto" w:fill="auto"/>
            <w:noWrap/>
            <w:vAlign w:val="bottom"/>
          </w:tcPr>
          <w:p w14:paraId="6F8F8331"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6FA8EF9A" w14:textId="77777777" w:rsidR="00A75088" w:rsidRPr="00FE29DF" w:rsidRDefault="00A75088" w:rsidP="00EE1FDD">
            <w:pPr>
              <w:rPr>
                <w:rFonts w:cstheme="minorHAnsi"/>
                <w:color w:val="000000"/>
              </w:rPr>
            </w:pPr>
            <w:r w:rsidRPr="00FE29DF">
              <w:rPr>
                <w:rFonts w:cstheme="minorHAnsi"/>
                <w:color w:val="000000"/>
              </w:rPr>
              <w:t>3.458</w:t>
            </w:r>
          </w:p>
        </w:tc>
        <w:tc>
          <w:tcPr>
            <w:tcW w:w="1003" w:type="dxa"/>
            <w:shd w:val="clear" w:color="auto" w:fill="auto"/>
            <w:noWrap/>
            <w:vAlign w:val="bottom"/>
          </w:tcPr>
          <w:p w14:paraId="3EFCCA13" w14:textId="77777777" w:rsidR="00A75088" w:rsidRPr="00FE29DF" w:rsidRDefault="00A75088" w:rsidP="00EE1FDD">
            <w:pPr>
              <w:rPr>
                <w:rFonts w:cstheme="minorHAnsi"/>
                <w:color w:val="000000"/>
              </w:rPr>
            </w:pPr>
            <w:r w:rsidRPr="00FE29DF">
              <w:rPr>
                <w:rFonts w:cstheme="minorHAnsi"/>
                <w:color w:val="000000"/>
              </w:rPr>
              <w:t>6</w:t>
            </w:r>
          </w:p>
        </w:tc>
        <w:tc>
          <w:tcPr>
            <w:tcW w:w="1116" w:type="dxa"/>
            <w:shd w:val="clear" w:color="auto" w:fill="auto"/>
            <w:noWrap/>
            <w:vAlign w:val="bottom"/>
          </w:tcPr>
          <w:p w14:paraId="02E120BC" w14:textId="77777777" w:rsidR="00A75088" w:rsidRPr="00FE29DF" w:rsidRDefault="00A75088" w:rsidP="00EE1FDD">
            <w:pPr>
              <w:rPr>
                <w:rFonts w:cstheme="minorHAnsi"/>
                <w:color w:val="000000"/>
              </w:rPr>
            </w:pPr>
            <w:r w:rsidRPr="00FE29DF">
              <w:rPr>
                <w:rFonts w:cstheme="minorHAnsi"/>
                <w:color w:val="000000"/>
              </w:rPr>
              <w:t>9.813</w:t>
            </w:r>
          </w:p>
        </w:tc>
        <w:tc>
          <w:tcPr>
            <w:tcW w:w="1116" w:type="dxa"/>
            <w:shd w:val="clear" w:color="auto" w:fill="auto"/>
            <w:noWrap/>
            <w:vAlign w:val="bottom"/>
          </w:tcPr>
          <w:p w14:paraId="11B17A02" w14:textId="77777777" w:rsidR="00A75088" w:rsidRPr="00FE29DF" w:rsidRDefault="00A75088" w:rsidP="00EE1FDD">
            <w:pPr>
              <w:rPr>
                <w:rFonts w:cstheme="minorHAnsi"/>
                <w:color w:val="000000"/>
              </w:rPr>
            </w:pPr>
            <w:r w:rsidRPr="00FE29DF">
              <w:rPr>
                <w:rFonts w:cstheme="minorHAnsi"/>
                <w:color w:val="000000"/>
              </w:rPr>
              <w:t>504.542</w:t>
            </w:r>
          </w:p>
        </w:tc>
      </w:tr>
      <w:tr w:rsidR="00A75088" w:rsidRPr="00FE29DF" w14:paraId="37A5B66B" w14:textId="77777777" w:rsidTr="00EE1FDD">
        <w:trPr>
          <w:trHeight w:val="300"/>
        </w:trPr>
        <w:tc>
          <w:tcPr>
            <w:tcW w:w="1705" w:type="dxa"/>
            <w:vAlign w:val="bottom"/>
          </w:tcPr>
          <w:p w14:paraId="4D134AC2" w14:textId="77777777" w:rsidR="00A75088" w:rsidRPr="00FE29DF" w:rsidRDefault="00A75088" w:rsidP="00EE1FDD">
            <w:pPr>
              <w:rPr>
                <w:rFonts w:cstheme="minorHAnsi"/>
                <w:color w:val="000000"/>
              </w:rPr>
            </w:pPr>
            <w:r w:rsidRPr="00FE29DF">
              <w:rPr>
                <w:rFonts w:cstheme="minorHAnsi"/>
                <w:color w:val="000000"/>
              </w:rPr>
              <w:t>2015</w:t>
            </w:r>
          </w:p>
        </w:tc>
        <w:tc>
          <w:tcPr>
            <w:tcW w:w="667" w:type="dxa"/>
          </w:tcPr>
          <w:p w14:paraId="7827C326" w14:textId="77777777" w:rsidR="00A75088" w:rsidRPr="00FE29DF" w:rsidRDefault="00A75088" w:rsidP="00EE1FDD">
            <w:pPr>
              <w:rPr>
                <w:rFonts w:cstheme="minorHAnsi"/>
                <w:color w:val="000000"/>
              </w:rPr>
            </w:pPr>
            <w:r w:rsidRPr="00FE29DF">
              <w:rPr>
                <w:rFonts w:cstheme="minorHAnsi"/>
                <w:color w:val="000000"/>
              </w:rPr>
              <w:t>137,573</w:t>
            </w:r>
          </w:p>
        </w:tc>
        <w:tc>
          <w:tcPr>
            <w:tcW w:w="960" w:type="dxa"/>
            <w:shd w:val="clear" w:color="auto" w:fill="auto"/>
            <w:noWrap/>
            <w:vAlign w:val="bottom"/>
          </w:tcPr>
          <w:p w14:paraId="28767E5E" w14:textId="77777777" w:rsidR="00A75088" w:rsidRPr="00FE29DF" w:rsidRDefault="00A75088" w:rsidP="00EE1FDD">
            <w:pPr>
              <w:rPr>
                <w:rFonts w:cstheme="minorHAnsi"/>
                <w:color w:val="000000"/>
              </w:rPr>
            </w:pPr>
            <w:r w:rsidRPr="00FE29DF">
              <w:rPr>
                <w:rFonts w:cstheme="minorHAnsi"/>
                <w:color w:val="000000"/>
              </w:rPr>
              <w:t>7.648</w:t>
            </w:r>
          </w:p>
        </w:tc>
        <w:tc>
          <w:tcPr>
            <w:tcW w:w="960" w:type="dxa"/>
            <w:shd w:val="clear" w:color="auto" w:fill="auto"/>
            <w:noWrap/>
            <w:vAlign w:val="bottom"/>
          </w:tcPr>
          <w:p w14:paraId="64DAB5D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57EBCD7"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5A1F65BC" w14:textId="77777777" w:rsidR="00A75088" w:rsidRPr="00FE29DF" w:rsidRDefault="00A75088" w:rsidP="00EE1FDD">
            <w:pPr>
              <w:rPr>
                <w:rFonts w:cstheme="minorHAnsi"/>
                <w:color w:val="000000"/>
              </w:rPr>
            </w:pPr>
            <w:r w:rsidRPr="00FE29DF">
              <w:rPr>
                <w:rFonts w:cstheme="minorHAnsi"/>
                <w:color w:val="000000"/>
              </w:rPr>
              <w:t>5.5</w:t>
            </w:r>
          </w:p>
        </w:tc>
        <w:tc>
          <w:tcPr>
            <w:tcW w:w="1116" w:type="dxa"/>
            <w:shd w:val="clear" w:color="auto" w:fill="auto"/>
            <w:noWrap/>
            <w:vAlign w:val="bottom"/>
          </w:tcPr>
          <w:p w14:paraId="018ED124" w14:textId="77777777" w:rsidR="00A75088" w:rsidRPr="00FE29DF" w:rsidRDefault="00A75088" w:rsidP="00EE1FDD">
            <w:pPr>
              <w:rPr>
                <w:rFonts w:cstheme="minorHAnsi"/>
                <w:color w:val="000000"/>
              </w:rPr>
            </w:pPr>
            <w:r w:rsidRPr="00FE29DF">
              <w:rPr>
                <w:rFonts w:cstheme="minorHAnsi"/>
                <w:color w:val="000000"/>
              </w:rPr>
              <w:t>9.2</w:t>
            </w:r>
          </w:p>
        </w:tc>
        <w:tc>
          <w:tcPr>
            <w:tcW w:w="1116" w:type="dxa"/>
            <w:shd w:val="clear" w:color="auto" w:fill="auto"/>
            <w:noWrap/>
            <w:vAlign w:val="bottom"/>
          </w:tcPr>
          <w:p w14:paraId="5EF9FE82"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1884C4BA" w14:textId="77777777" w:rsidTr="00EE1FDD">
        <w:trPr>
          <w:trHeight w:val="300"/>
        </w:trPr>
        <w:tc>
          <w:tcPr>
            <w:tcW w:w="1705" w:type="dxa"/>
            <w:vAlign w:val="bottom"/>
          </w:tcPr>
          <w:p w14:paraId="6B53E91B" w14:textId="77777777" w:rsidR="00A75088" w:rsidRPr="00FE29DF" w:rsidRDefault="00A75088" w:rsidP="00EE1FDD">
            <w:pPr>
              <w:rPr>
                <w:rFonts w:cstheme="minorHAnsi"/>
                <w:color w:val="000000"/>
              </w:rPr>
            </w:pPr>
            <w:r w:rsidRPr="00FE29DF">
              <w:rPr>
                <w:rFonts w:cstheme="minorHAnsi"/>
                <w:color w:val="000000"/>
              </w:rPr>
              <w:t>2016</w:t>
            </w:r>
          </w:p>
        </w:tc>
        <w:tc>
          <w:tcPr>
            <w:tcW w:w="667" w:type="dxa"/>
          </w:tcPr>
          <w:p w14:paraId="0D22A088" w14:textId="77777777" w:rsidR="00A75088" w:rsidRPr="00FE29DF" w:rsidRDefault="00A75088" w:rsidP="00EE1FDD">
            <w:pPr>
              <w:rPr>
                <w:rFonts w:cstheme="minorHAnsi"/>
                <w:color w:val="000000"/>
              </w:rPr>
            </w:pPr>
            <w:r w:rsidRPr="00FE29DF">
              <w:rPr>
                <w:rFonts w:cstheme="minorHAnsi"/>
                <w:color w:val="000000"/>
              </w:rPr>
              <w:t>140,581</w:t>
            </w:r>
          </w:p>
        </w:tc>
        <w:tc>
          <w:tcPr>
            <w:tcW w:w="960" w:type="dxa"/>
            <w:shd w:val="clear" w:color="auto" w:fill="auto"/>
            <w:noWrap/>
            <w:vAlign w:val="bottom"/>
          </w:tcPr>
          <w:p w14:paraId="04752E4B" w14:textId="77777777" w:rsidR="00A75088" w:rsidRPr="00FE29DF" w:rsidRDefault="00A75088" w:rsidP="00EE1FDD">
            <w:pPr>
              <w:rPr>
                <w:rFonts w:cstheme="minorHAnsi"/>
                <w:color w:val="000000"/>
              </w:rPr>
            </w:pPr>
            <w:r w:rsidRPr="00FE29DF">
              <w:rPr>
                <w:rFonts w:cstheme="minorHAnsi"/>
                <w:color w:val="000000"/>
              </w:rPr>
              <w:t>6.929</w:t>
            </w:r>
          </w:p>
        </w:tc>
        <w:tc>
          <w:tcPr>
            <w:tcW w:w="960" w:type="dxa"/>
            <w:shd w:val="clear" w:color="auto" w:fill="auto"/>
            <w:noWrap/>
            <w:vAlign w:val="bottom"/>
          </w:tcPr>
          <w:p w14:paraId="1E7D9F2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44F85F1" w14:textId="77777777" w:rsidR="00A75088" w:rsidRPr="00FE29DF" w:rsidRDefault="00A75088" w:rsidP="00EE1FDD">
            <w:pPr>
              <w:rPr>
                <w:rFonts w:cstheme="minorHAnsi"/>
                <w:color w:val="000000"/>
              </w:rPr>
            </w:pPr>
            <w:r w:rsidRPr="00FE29DF">
              <w:rPr>
                <w:rFonts w:cstheme="minorHAnsi"/>
                <w:color w:val="000000"/>
              </w:rPr>
              <w:t>3</w:t>
            </w:r>
          </w:p>
        </w:tc>
        <w:tc>
          <w:tcPr>
            <w:tcW w:w="1003" w:type="dxa"/>
            <w:shd w:val="clear" w:color="auto" w:fill="auto"/>
            <w:noWrap/>
            <w:vAlign w:val="bottom"/>
          </w:tcPr>
          <w:p w14:paraId="09D2422D" w14:textId="77777777" w:rsidR="00A75088" w:rsidRPr="00FE29DF" w:rsidRDefault="00A75088" w:rsidP="00EE1FDD">
            <w:pPr>
              <w:rPr>
                <w:rFonts w:cstheme="minorHAnsi"/>
                <w:color w:val="000000"/>
              </w:rPr>
            </w:pPr>
            <w:r w:rsidRPr="00FE29DF">
              <w:rPr>
                <w:rFonts w:cstheme="minorHAnsi"/>
                <w:color w:val="000000"/>
              </w:rPr>
              <w:t>5.2</w:t>
            </w:r>
          </w:p>
        </w:tc>
        <w:tc>
          <w:tcPr>
            <w:tcW w:w="1116" w:type="dxa"/>
            <w:shd w:val="clear" w:color="auto" w:fill="auto"/>
            <w:noWrap/>
            <w:vAlign w:val="bottom"/>
          </w:tcPr>
          <w:p w14:paraId="624160BB" w14:textId="77777777" w:rsidR="00A75088" w:rsidRPr="00FE29DF" w:rsidRDefault="00A75088" w:rsidP="00EE1FDD">
            <w:pPr>
              <w:rPr>
                <w:rFonts w:cstheme="minorHAnsi"/>
                <w:color w:val="000000"/>
              </w:rPr>
            </w:pPr>
            <w:r w:rsidRPr="00FE29DF">
              <w:rPr>
                <w:rFonts w:cstheme="minorHAnsi"/>
                <w:color w:val="000000"/>
              </w:rPr>
              <w:t>8.7</w:t>
            </w:r>
          </w:p>
        </w:tc>
        <w:tc>
          <w:tcPr>
            <w:tcW w:w="1116" w:type="dxa"/>
            <w:shd w:val="clear" w:color="auto" w:fill="auto"/>
            <w:noWrap/>
            <w:vAlign w:val="bottom"/>
          </w:tcPr>
          <w:p w14:paraId="0128E278" w14:textId="77777777" w:rsidR="00A75088" w:rsidRPr="00FE29DF" w:rsidRDefault="00A75088" w:rsidP="00EE1FDD">
            <w:pPr>
              <w:rPr>
                <w:rFonts w:cstheme="minorHAnsi"/>
                <w:color w:val="000000"/>
              </w:rPr>
            </w:pPr>
            <w:r w:rsidRPr="00FE29DF">
              <w:rPr>
                <w:rFonts w:cstheme="minorHAnsi"/>
                <w:color w:val="000000"/>
              </w:rPr>
              <w:t>804.5</w:t>
            </w:r>
          </w:p>
        </w:tc>
      </w:tr>
      <w:tr w:rsidR="00A75088" w:rsidRPr="00FE29DF" w14:paraId="4762261F" w14:textId="77777777" w:rsidTr="00EE1FDD">
        <w:trPr>
          <w:trHeight w:val="300"/>
        </w:trPr>
        <w:tc>
          <w:tcPr>
            <w:tcW w:w="1705" w:type="dxa"/>
            <w:vAlign w:val="bottom"/>
          </w:tcPr>
          <w:p w14:paraId="387BD0B7" w14:textId="77777777" w:rsidR="00A75088" w:rsidRPr="00FE29DF" w:rsidRDefault="00A75088" w:rsidP="00EE1FDD">
            <w:pPr>
              <w:rPr>
                <w:rFonts w:cstheme="minorHAnsi"/>
                <w:color w:val="000000"/>
              </w:rPr>
            </w:pPr>
            <w:r w:rsidRPr="00FE29DF">
              <w:rPr>
                <w:rFonts w:cstheme="minorHAnsi"/>
                <w:color w:val="000000"/>
              </w:rPr>
              <w:t>2017</w:t>
            </w:r>
          </w:p>
        </w:tc>
        <w:tc>
          <w:tcPr>
            <w:tcW w:w="667" w:type="dxa"/>
          </w:tcPr>
          <w:p w14:paraId="0102C3DB" w14:textId="77777777" w:rsidR="00A75088" w:rsidRPr="00FE29DF" w:rsidRDefault="00A75088" w:rsidP="00EE1FDD">
            <w:pPr>
              <w:rPr>
                <w:rFonts w:cstheme="minorHAnsi"/>
                <w:color w:val="000000"/>
              </w:rPr>
            </w:pPr>
            <w:r w:rsidRPr="00FE29DF">
              <w:rPr>
                <w:rFonts w:cstheme="minorHAnsi"/>
                <w:color w:val="000000"/>
              </w:rPr>
              <w:t>150,213</w:t>
            </w:r>
          </w:p>
        </w:tc>
        <w:tc>
          <w:tcPr>
            <w:tcW w:w="960" w:type="dxa"/>
            <w:shd w:val="clear" w:color="auto" w:fill="auto"/>
            <w:noWrap/>
            <w:vAlign w:val="bottom"/>
          </w:tcPr>
          <w:p w14:paraId="62204960" w14:textId="77777777" w:rsidR="00A75088" w:rsidRPr="00FE29DF" w:rsidRDefault="00A75088" w:rsidP="00EE1FDD">
            <w:pPr>
              <w:rPr>
                <w:rFonts w:cstheme="minorHAnsi"/>
                <w:color w:val="000000"/>
              </w:rPr>
            </w:pPr>
            <w:r w:rsidRPr="00FE29DF">
              <w:rPr>
                <w:rFonts w:cstheme="minorHAnsi"/>
                <w:color w:val="000000"/>
              </w:rPr>
              <w:t>8.938</w:t>
            </w:r>
          </w:p>
        </w:tc>
        <w:tc>
          <w:tcPr>
            <w:tcW w:w="960" w:type="dxa"/>
            <w:shd w:val="clear" w:color="auto" w:fill="auto"/>
            <w:noWrap/>
            <w:vAlign w:val="bottom"/>
          </w:tcPr>
          <w:p w14:paraId="0BABD72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A6981A1"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1C9ED981"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150ADF71" w14:textId="77777777" w:rsidR="00A75088" w:rsidRPr="00FE29DF" w:rsidRDefault="00A75088" w:rsidP="00EE1FDD">
            <w:pPr>
              <w:rPr>
                <w:rFonts w:cstheme="minorHAnsi"/>
                <w:color w:val="000000"/>
              </w:rPr>
            </w:pPr>
            <w:r w:rsidRPr="00FE29DF">
              <w:rPr>
                <w:rFonts w:cstheme="minorHAnsi"/>
                <w:color w:val="000000"/>
              </w:rPr>
              <w:t>10</w:t>
            </w:r>
          </w:p>
        </w:tc>
        <w:tc>
          <w:tcPr>
            <w:tcW w:w="1116" w:type="dxa"/>
            <w:shd w:val="clear" w:color="auto" w:fill="auto"/>
            <w:noWrap/>
            <w:vAlign w:val="bottom"/>
          </w:tcPr>
          <w:p w14:paraId="5D2AA0A8"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63647A8C" w14:textId="77777777" w:rsidTr="00EE1FDD">
        <w:trPr>
          <w:trHeight w:val="300"/>
        </w:trPr>
        <w:tc>
          <w:tcPr>
            <w:tcW w:w="1705" w:type="dxa"/>
            <w:tcBorders>
              <w:bottom w:val="single" w:sz="4" w:space="0" w:color="auto"/>
            </w:tcBorders>
            <w:vAlign w:val="bottom"/>
          </w:tcPr>
          <w:p w14:paraId="1B5D4BFB" w14:textId="77777777" w:rsidR="00A75088" w:rsidRPr="00FE29DF" w:rsidRDefault="00A75088" w:rsidP="00EE1FDD">
            <w:pPr>
              <w:rPr>
                <w:rFonts w:cstheme="minorHAnsi"/>
                <w:color w:val="000000"/>
              </w:rPr>
            </w:pPr>
            <w:r w:rsidRPr="00FE29DF">
              <w:rPr>
                <w:rFonts w:cstheme="minorHAnsi"/>
                <w:color w:val="000000"/>
              </w:rPr>
              <w:t>2018</w:t>
            </w:r>
          </w:p>
        </w:tc>
        <w:tc>
          <w:tcPr>
            <w:tcW w:w="667" w:type="dxa"/>
            <w:tcBorders>
              <w:bottom w:val="single" w:sz="4" w:space="0" w:color="auto"/>
            </w:tcBorders>
          </w:tcPr>
          <w:p w14:paraId="6538920E" w14:textId="77777777" w:rsidR="00A75088" w:rsidRPr="00FE29DF" w:rsidRDefault="00A75088" w:rsidP="00EE1FDD">
            <w:pPr>
              <w:rPr>
                <w:rFonts w:cstheme="minorHAnsi"/>
                <w:color w:val="000000"/>
              </w:rPr>
            </w:pPr>
            <w:r w:rsidRPr="00FE29DF">
              <w:rPr>
                <w:rFonts w:cstheme="minorHAnsi"/>
                <w:color w:val="000000"/>
              </w:rPr>
              <w:t>137,098</w:t>
            </w:r>
          </w:p>
        </w:tc>
        <w:tc>
          <w:tcPr>
            <w:tcW w:w="960" w:type="dxa"/>
            <w:tcBorders>
              <w:bottom w:val="single" w:sz="4" w:space="0" w:color="auto"/>
            </w:tcBorders>
            <w:shd w:val="clear" w:color="auto" w:fill="auto"/>
            <w:noWrap/>
            <w:vAlign w:val="bottom"/>
          </w:tcPr>
          <w:p w14:paraId="464813EE" w14:textId="77777777" w:rsidR="00A75088" w:rsidRPr="00FE29DF" w:rsidRDefault="00A75088" w:rsidP="00EE1FDD">
            <w:pPr>
              <w:rPr>
                <w:rFonts w:cstheme="minorHAnsi"/>
                <w:color w:val="000000"/>
              </w:rPr>
            </w:pPr>
            <w:r w:rsidRPr="00FE29DF">
              <w:rPr>
                <w:rFonts w:cstheme="minorHAnsi"/>
                <w:color w:val="000000"/>
              </w:rPr>
              <w:t>9.193</w:t>
            </w:r>
          </w:p>
        </w:tc>
        <w:tc>
          <w:tcPr>
            <w:tcW w:w="960" w:type="dxa"/>
            <w:tcBorders>
              <w:bottom w:val="single" w:sz="4" w:space="0" w:color="auto"/>
            </w:tcBorders>
            <w:shd w:val="clear" w:color="auto" w:fill="auto"/>
            <w:noWrap/>
            <w:vAlign w:val="bottom"/>
          </w:tcPr>
          <w:p w14:paraId="56315A1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bottom w:val="single" w:sz="4" w:space="0" w:color="auto"/>
            </w:tcBorders>
            <w:shd w:val="clear" w:color="auto" w:fill="auto"/>
            <w:noWrap/>
            <w:vAlign w:val="bottom"/>
          </w:tcPr>
          <w:p w14:paraId="3E591864" w14:textId="77777777" w:rsidR="00A75088" w:rsidRPr="00FE29DF" w:rsidRDefault="00A75088" w:rsidP="00EE1FDD">
            <w:pPr>
              <w:rPr>
                <w:rFonts w:cstheme="minorHAnsi"/>
                <w:color w:val="000000"/>
              </w:rPr>
            </w:pPr>
            <w:r w:rsidRPr="00FE29DF">
              <w:rPr>
                <w:rFonts w:cstheme="minorHAnsi"/>
                <w:color w:val="000000"/>
              </w:rPr>
              <w:t>3.6</w:t>
            </w:r>
          </w:p>
        </w:tc>
        <w:tc>
          <w:tcPr>
            <w:tcW w:w="1003" w:type="dxa"/>
            <w:tcBorders>
              <w:bottom w:val="single" w:sz="4" w:space="0" w:color="auto"/>
            </w:tcBorders>
            <w:shd w:val="clear" w:color="auto" w:fill="auto"/>
            <w:noWrap/>
            <w:vAlign w:val="bottom"/>
          </w:tcPr>
          <w:p w14:paraId="7B09827A" w14:textId="77777777" w:rsidR="00A75088" w:rsidRPr="00FE29DF" w:rsidRDefault="00A75088" w:rsidP="00EE1FDD">
            <w:pPr>
              <w:rPr>
                <w:rFonts w:cstheme="minorHAnsi"/>
                <w:color w:val="000000"/>
              </w:rPr>
            </w:pPr>
            <w:r w:rsidRPr="00FE29DF">
              <w:rPr>
                <w:rFonts w:cstheme="minorHAnsi"/>
                <w:color w:val="000000"/>
              </w:rPr>
              <w:t>6</w:t>
            </w:r>
          </w:p>
        </w:tc>
        <w:tc>
          <w:tcPr>
            <w:tcW w:w="1116" w:type="dxa"/>
            <w:tcBorders>
              <w:bottom w:val="single" w:sz="4" w:space="0" w:color="auto"/>
            </w:tcBorders>
            <w:shd w:val="clear" w:color="auto" w:fill="auto"/>
            <w:noWrap/>
            <w:vAlign w:val="bottom"/>
          </w:tcPr>
          <w:p w14:paraId="36DF6D78" w14:textId="77777777" w:rsidR="00A75088" w:rsidRPr="00FE29DF" w:rsidRDefault="00A75088" w:rsidP="00EE1FDD">
            <w:pPr>
              <w:rPr>
                <w:rFonts w:cstheme="minorHAnsi"/>
                <w:color w:val="000000"/>
              </w:rPr>
            </w:pPr>
            <w:r w:rsidRPr="00FE29DF">
              <w:rPr>
                <w:rFonts w:cstheme="minorHAnsi"/>
                <w:color w:val="000000"/>
              </w:rPr>
              <w:t>10</w:t>
            </w:r>
          </w:p>
        </w:tc>
        <w:tc>
          <w:tcPr>
            <w:tcW w:w="1116" w:type="dxa"/>
            <w:tcBorders>
              <w:bottom w:val="single" w:sz="4" w:space="0" w:color="auto"/>
            </w:tcBorders>
            <w:shd w:val="clear" w:color="auto" w:fill="auto"/>
            <w:noWrap/>
            <w:vAlign w:val="bottom"/>
          </w:tcPr>
          <w:p w14:paraId="347764D8" w14:textId="77777777" w:rsidR="00A75088" w:rsidRPr="00FE29DF" w:rsidRDefault="00A75088" w:rsidP="00EE1FDD">
            <w:pPr>
              <w:rPr>
                <w:rFonts w:cstheme="minorHAnsi"/>
                <w:color w:val="000000"/>
              </w:rPr>
            </w:pPr>
            <w:r w:rsidRPr="00FE29DF">
              <w:rPr>
                <w:rFonts w:cstheme="minorHAnsi"/>
                <w:color w:val="000000"/>
              </w:rPr>
              <w:t>826.292</w:t>
            </w:r>
          </w:p>
        </w:tc>
      </w:tr>
      <w:tr w:rsidR="00A75088" w:rsidRPr="00FE29DF" w14:paraId="10B15274" w14:textId="77777777" w:rsidTr="00EE1FDD">
        <w:trPr>
          <w:trHeight w:val="300"/>
        </w:trPr>
        <w:tc>
          <w:tcPr>
            <w:tcW w:w="1705" w:type="dxa"/>
            <w:tcBorders>
              <w:right w:val="nil"/>
            </w:tcBorders>
            <w:vAlign w:val="bottom"/>
          </w:tcPr>
          <w:p w14:paraId="20BE4306" w14:textId="77777777" w:rsidR="00A75088" w:rsidRPr="00FE29DF" w:rsidRDefault="00A75088" w:rsidP="00EE1FDD">
            <w:pPr>
              <w:rPr>
                <w:rFonts w:cstheme="minorHAnsi"/>
                <w:b/>
                <w:bCs/>
                <w:color w:val="000000"/>
              </w:rPr>
            </w:pPr>
            <w:r w:rsidRPr="00FE29DF">
              <w:rPr>
                <w:rFonts w:cstheme="minorHAnsi"/>
                <w:b/>
                <w:bCs/>
                <w:color w:val="000000"/>
              </w:rPr>
              <w:t>State</w:t>
            </w:r>
          </w:p>
        </w:tc>
        <w:tc>
          <w:tcPr>
            <w:tcW w:w="667" w:type="dxa"/>
            <w:tcBorders>
              <w:left w:val="nil"/>
              <w:right w:val="nil"/>
            </w:tcBorders>
          </w:tcPr>
          <w:p w14:paraId="3E1E01D0"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20387117"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305741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81ED51"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797A075A"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5978FA1C"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111FEC1A" w14:textId="77777777" w:rsidR="00A75088" w:rsidRPr="00FE29DF" w:rsidRDefault="00A75088" w:rsidP="00EE1FDD">
            <w:pPr>
              <w:rPr>
                <w:rFonts w:cstheme="minorHAnsi"/>
                <w:color w:val="000000"/>
              </w:rPr>
            </w:pPr>
          </w:p>
        </w:tc>
      </w:tr>
      <w:tr w:rsidR="00A75088" w:rsidRPr="00FE29DF" w14:paraId="663BE06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DB4D7AC" w14:textId="77777777" w:rsidR="00A75088" w:rsidRPr="00FE29DF" w:rsidRDefault="00A75088" w:rsidP="00EE1FDD">
            <w:pPr>
              <w:rPr>
                <w:rFonts w:cstheme="minorHAnsi"/>
                <w:color w:val="000000"/>
              </w:rPr>
            </w:pPr>
            <w:r w:rsidRPr="00FE29DF">
              <w:rPr>
                <w:rFonts w:cstheme="minorHAnsi"/>
                <w:color w:val="000000"/>
              </w:rPr>
              <w:t>Arizona</w:t>
            </w:r>
          </w:p>
        </w:tc>
        <w:tc>
          <w:tcPr>
            <w:tcW w:w="667" w:type="dxa"/>
            <w:tcBorders>
              <w:top w:val="single" w:sz="4" w:space="0" w:color="auto"/>
              <w:left w:val="single" w:sz="4" w:space="0" w:color="auto"/>
              <w:bottom w:val="single" w:sz="4" w:space="0" w:color="auto"/>
              <w:right w:val="single" w:sz="4" w:space="0" w:color="auto"/>
            </w:tcBorders>
          </w:tcPr>
          <w:p w14:paraId="1DC2CFC8" w14:textId="77777777" w:rsidR="00A75088" w:rsidRPr="00FE29DF" w:rsidRDefault="00A75088" w:rsidP="00EE1FDD">
            <w:pPr>
              <w:rPr>
                <w:rFonts w:cstheme="minorHAnsi"/>
                <w:color w:val="000000"/>
              </w:rPr>
            </w:pPr>
            <w:r w:rsidRPr="00FE29DF">
              <w:rPr>
                <w:rFonts w:cstheme="minorHAnsi"/>
                <w:color w:val="000000"/>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ED84" w14:textId="77777777" w:rsidR="00A75088" w:rsidRPr="00FE29DF" w:rsidRDefault="00A75088" w:rsidP="00EE1FDD">
            <w:pPr>
              <w:rPr>
                <w:rFonts w:cstheme="minorHAnsi"/>
                <w:color w:val="000000"/>
              </w:rPr>
            </w:pPr>
            <w:r w:rsidRPr="00FE29DF">
              <w:rPr>
                <w:rFonts w:cstheme="minorHAnsi"/>
                <w:color w:val="000000"/>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9D43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E4393"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34E45"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E8E2D"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11768" w14:textId="77777777" w:rsidR="00A75088" w:rsidRPr="00FE29DF" w:rsidRDefault="00A75088" w:rsidP="00EE1FDD">
            <w:pPr>
              <w:rPr>
                <w:rFonts w:cstheme="minorHAnsi"/>
                <w:color w:val="000000"/>
              </w:rPr>
            </w:pPr>
            <w:r w:rsidRPr="00FE29DF">
              <w:rPr>
                <w:rFonts w:cstheme="minorHAnsi"/>
                <w:color w:val="000000"/>
              </w:rPr>
              <w:t>199.3</w:t>
            </w:r>
          </w:p>
        </w:tc>
      </w:tr>
      <w:tr w:rsidR="00A75088" w:rsidRPr="00FE29DF" w14:paraId="2046E641"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1D81F4" w14:textId="77777777" w:rsidR="00A75088" w:rsidRPr="00FE29DF" w:rsidRDefault="00A75088" w:rsidP="00EE1FDD">
            <w:pPr>
              <w:rPr>
                <w:rFonts w:cstheme="minorHAnsi"/>
                <w:color w:val="000000"/>
              </w:rPr>
            </w:pPr>
            <w:r w:rsidRPr="00FE29DF">
              <w:rPr>
                <w:rFonts w:cstheme="minorHAnsi"/>
                <w:color w:val="000000"/>
              </w:rPr>
              <w:t>California</w:t>
            </w:r>
          </w:p>
        </w:tc>
        <w:tc>
          <w:tcPr>
            <w:tcW w:w="667" w:type="dxa"/>
            <w:tcBorders>
              <w:top w:val="single" w:sz="4" w:space="0" w:color="auto"/>
              <w:left w:val="single" w:sz="4" w:space="0" w:color="auto"/>
              <w:bottom w:val="single" w:sz="4" w:space="0" w:color="auto"/>
              <w:right w:val="single" w:sz="4" w:space="0" w:color="auto"/>
            </w:tcBorders>
          </w:tcPr>
          <w:p w14:paraId="610F24A3" w14:textId="77777777" w:rsidR="00A75088" w:rsidRPr="00FE29DF" w:rsidRDefault="00A75088" w:rsidP="00EE1FDD">
            <w:pPr>
              <w:rPr>
                <w:rFonts w:cstheme="minorHAnsi"/>
                <w:color w:val="000000"/>
              </w:rPr>
            </w:pPr>
            <w:r w:rsidRPr="00FE29DF">
              <w:rPr>
                <w:rFonts w:cstheme="minorHAnsi"/>
                <w:color w:val="000000"/>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D677F" w14:textId="77777777" w:rsidR="00A75088" w:rsidRPr="00FE29DF" w:rsidRDefault="00A75088" w:rsidP="00EE1FDD">
            <w:pPr>
              <w:rPr>
                <w:rFonts w:cstheme="minorHAnsi"/>
                <w:color w:val="000000"/>
              </w:rPr>
            </w:pPr>
            <w:r w:rsidRPr="00FE29DF">
              <w:rPr>
                <w:rFonts w:cstheme="minorHAnsi"/>
                <w:color w:val="000000"/>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8244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0AB7" w14:textId="77777777" w:rsidR="00A75088" w:rsidRPr="00FE29DF" w:rsidRDefault="00A75088" w:rsidP="00EE1FDD">
            <w:pPr>
              <w:rPr>
                <w:rFonts w:cstheme="minorHAnsi"/>
                <w:color w:val="000000"/>
              </w:rPr>
            </w:pPr>
            <w:r w:rsidRPr="00FE29DF">
              <w:rPr>
                <w:rFonts w:cstheme="minorHAnsi"/>
                <w:color w:val="000000"/>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F489"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9EE62" w14:textId="77777777" w:rsidR="00A75088" w:rsidRPr="00FE29DF" w:rsidRDefault="00A75088" w:rsidP="00EE1FDD">
            <w:pPr>
              <w:rPr>
                <w:rFonts w:cstheme="minorHAnsi"/>
                <w:color w:val="000000"/>
              </w:rPr>
            </w:pPr>
            <w:r w:rsidRPr="00FE29DF">
              <w:rPr>
                <w:rFonts w:cstheme="minorHAnsi"/>
                <w:color w:val="000000"/>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AEB70" w14:textId="77777777" w:rsidR="00A75088" w:rsidRPr="00FE29DF" w:rsidRDefault="00A75088" w:rsidP="00EE1FDD">
            <w:pPr>
              <w:rPr>
                <w:rFonts w:cstheme="minorHAnsi"/>
                <w:color w:val="000000"/>
              </w:rPr>
            </w:pPr>
            <w:r w:rsidRPr="00FE29DF">
              <w:rPr>
                <w:rFonts w:cstheme="minorHAnsi"/>
                <w:color w:val="000000"/>
              </w:rPr>
              <w:t>791.625</w:t>
            </w:r>
          </w:p>
        </w:tc>
      </w:tr>
      <w:tr w:rsidR="00A75088" w:rsidRPr="00FE29DF" w14:paraId="62387E8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FC18CA" w14:textId="77777777" w:rsidR="00A75088" w:rsidRPr="00FE29DF" w:rsidRDefault="00A75088" w:rsidP="00EE1FDD">
            <w:pPr>
              <w:rPr>
                <w:rFonts w:cstheme="minorHAnsi"/>
                <w:color w:val="000000"/>
              </w:rPr>
            </w:pPr>
            <w:r w:rsidRPr="00FE29DF">
              <w:rPr>
                <w:rFonts w:cstheme="minorHAnsi"/>
                <w:color w:val="000000"/>
              </w:rPr>
              <w:t>Colorado</w:t>
            </w:r>
          </w:p>
        </w:tc>
        <w:tc>
          <w:tcPr>
            <w:tcW w:w="667" w:type="dxa"/>
            <w:tcBorders>
              <w:top w:val="single" w:sz="4" w:space="0" w:color="auto"/>
              <w:left w:val="single" w:sz="4" w:space="0" w:color="auto"/>
              <w:bottom w:val="single" w:sz="4" w:space="0" w:color="auto"/>
              <w:right w:val="single" w:sz="4" w:space="0" w:color="auto"/>
            </w:tcBorders>
          </w:tcPr>
          <w:p w14:paraId="144FDAAC" w14:textId="77777777" w:rsidR="00A75088" w:rsidRPr="00FE29DF" w:rsidRDefault="00A75088" w:rsidP="00EE1FDD">
            <w:pPr>
              <w:rPr>
                <w:rFonts w:cstheme="minorHAnsi"/>
                <w:color w:val="000000"/>
              </w:rPr>
            </w:pPr>
            <w:r w:rsidRPr="00FE29DF">
              <w:rPr>
                <w:rFonts w:cstheme="minorHAnsi"/>
                <w:color w:val="000000"/>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4B16E" w14:textId="77777777" w:rsidR="00A75088" w:rsidRPr="00FE29DF" w:rsidRDefault="00A75088" w:rsidP="00EE1FDD">
            <w:pPr>
              <w:rPr>
                <w:rFonts w:cstheme="minorHAnsi"/>
                <w:color w:val="000000"/>
              </w:rPr>
            </w:pPr>
            <w:r w:rsidRPr="00FE29DF">
              <w:rPr>
                <w:rFonts w:cstheme="minorHAnsi"/>
                <w:color w:val="000000"/>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97A49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2610A" w14:textId="77777777" w:rsidR="00A75088" w:rsidRPr="00FE29DF" w:rsidRDefault="00A75088" w:rsidP="00EE1FDD">
            <w:pPr>
              <w:rPr>
                <w:rFonts w:cstheme="minorHAnsi"/>
                <w:color w:val="000000"/>
              </w:rPr>
            </w:pPr>
            <w:r w:rsidRPr="00FE29DF">
              <w:rPr>
                <w:rFonts w:cstheme="minorHAnsi"/>
                <w:color w:val="000000"/>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1A634" w14:textId="77777777" w:rsidR="00A75088" w:rsidRPr="00FE29DF" w:rsidRDefault="00A75088" w:rsidP="00EE1FDD">
            <w:pPr>
              <w:rPr>
                <w:rFonts w:cstheme="minorHAnsi"/>
                <w:color w:val="000000"/>
              </w:rPr>
            </w:pPr>
            <w:r w:rsidRPr="00FE29DF">
              <w:rPr>
                <w:rFonts w:cstheme="minorHAnsi"/>
                <w:color w:val="000000"/>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1679" w14:textId="77777777" w:rsidR="00A75088" w:rsidRPr="00FE29DF" w:rsidRDefault="00A75088" w:rsidP="00EE1FDD">
            <w:pPr>
              <w:rPr>
                <w:rFonts w:cstheme="minorHAnsi"/>
                <w:color w:val="000000"/>
              </w:rPr>
            </w:pPr>
            <w:r w:rsidRPr="00FE29DF">
              <w:rPr>
                <w:rFonts w:cstheme="minorHAnsi"/>
                <w:color w:val="000000"/>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4E3EA" w14:textId="77777777" w:rsidR="00A75088" w:rsidRPr="00FE29DF" w:rsidRDefault="00A75088" w:rsidP="00EE1FDD">
            <w:pPr>
              <w:rPr>
                <w:rFonts w:cstheme="minorHAnsi"/>
                <w:color w:val="000000"/>
              </w:rPr>
            </w:pPr>
            <w:r w:rsidRPr="00FE29DF">
              <w:rPr>
                <w:rFonts w:cstheme="minorHAnsi"/>
                <w:color w:val="000000"/>
              </w:rPr>
              <w:t>781.455</w:t>
            </w:r>
          </w:p>
        </w:tc>
      </w:tr>
      <w:tr w:rsidR="00A75088" w:rsidRPr="00FE29DF" w14:paraId="2BABBD9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C5B81F9" w14:textId="77777777" w:rsidR="00A75088" w:rsidRPr="00FE29DF" w:rsidRDefault="00A75088" w:rsidP="00EE1FDD">
            <w:pPr>
              <w:rPr>
                <w:rFonts w:cstheme="minorHAnsi"/>
                <w:color w:val="000000"/>
              </w:rPr>
            </w:pPr>
            <w:r w:rsidRPr="00FE29DF">
              <w:rPr>
                <w:rFonts w:cstheme="minorHAnsi"/>
                <w:color w:val="000000"/>
              </w:rPr>
              <w:t>Idaho</w:t>
            </w:r>
          </w:p>
        </w:tc>
        <w:tc>
          <w:tcPr>
            <w:tcW w:w="667" w:type="dxa"/>
            <w:tcBorders>
              <w:top w:val="single" w:sz="4" w:space="0" w:color="auto"/>
              <w:left w:val="single" w:sz="4" w:space="0" w:color="auto"/>
              <w:bottom w:val="single" w:sz="4" w:space="0" w:color="auto"/>
              <w:right w:val="single" w:sz="4" w:space="0" w:color="auto"/>
            </w:tcBorders>
          </w:tcPr>
          <w:p w14:paraId="4D960160" w14:textId="77777777" w:rsidR="00A75088" w:rsidRPr="00FE29DF" w:rsidRDefault="00A75088" w:rsidP="00EE1FDD">
            <w:pPr>
              <w:rPr>
                <w:rFonts w:cstheme="minorHAnsi"/>
                <w:color w:val="000000"/>
              </w:rPr>
            </w:pPr>
            <w:r w:rsidRPr="00FE29DF">
              <w:rPr>
                <w:rFonts w:cstheme="minorHAnsi"/>
                <w:color w:val="000000"/>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FAA80" w14:textId="77777777" w:rsidR="00A75088" w:rsidRPr="00FE29DF" w:rsidRDefault="00A75088" w:rsidP="00EE1FDD">
            <w:pPr>
              <w:rPr>
                <w:rFonts w:cstheme="minorHAnsi"/>
                <w:color w:val="000000"/>
              </w:rPr>
            </w:pPr>
            <w:r w:rsidRPr="00FE29DF">
              <w:rPr>
                <w:rFonts w:cstheme="minorHAnsi"/>
                <w:color w:val="000000"/>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CB62E"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60011" w14:textId="77777777" w:rsidR="00A75088" w:rsidRPr="00FE29DF" w:rsidRDefault="00A75088" w:rsidP="00EE1FDD">
            <w:pPr>
              <w:rPr>
                <w:rFonts w:cstheme="minorHAnsi"/>
                <w:color w:val="000000"/>
              </w:rPr>
            </w:pPr>
            <w:r w:rsidRPr="00FE29DF">
              <w:rPr>
                <w:rFonts w:cstheme="minorHAnsi"/>
                <w:color w:val="000000"/>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D6197"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E0C1" w14:textId="77777777" w:rsidR="00A75088" w:rsidRPr="00FE29DF" w:rsidRDefault="00A75088" w:rsidP="00EE1FDD">
            <w:pPr>
              <w:rPr>
                <w:rFonts w:cstheme="minorHAnsi"/>
                <w:color w:val="000000"/>
              </w:rPr>
            </w:pPr>
            <w:r w:rsidRPr="00FE29DF">
              <w:rPr>
                <w:rFonts w:cstheme="minorHAnsi"/>
                <w:color w:val="000000"/>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328B" w14:textId="77777777" w:rsidR="00A75088" w:rsidRPr="00FE29DF" w:rsidRDefault="00A75088" w:rsidP="00EE1FDD">
            <w:pPr>
              <w:rPr>
                <w:rFonts w:cstheme="minorHAnsi"/>
                <w:color w:val="000000"/>
              </w:rPr>
            </w:pPr>
            <w:r w:rsidRPr="00FE29DF">
              <w:rPr>
                <w:rFonts w:cstheme="minorHAnsi"/>
                <w:color w:val="000000"/>
              </w:rPr>
              <w:t>519.391</w:t>
            </w:r>
          </w:p>
        </w:tc>
      </w:tr>
      <w:tr w:rsidR="00A75088" w:rsidRPr="00FE29DF" w14:paraId="3D74312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694FB15" w14:textId="77777777" w:rsidR="00A75088" w:rsidRPr="00FE29DF" w:rsidRDefault="00A75088" w:rsidP="00EE1FDD">
            <w:pPr>
              <w:rPr>
                <w:rFonts w:cstheme="minorHAnsi"/>
                <w:color w:val="000000"/>
              </w:rPr>
            </w:pPr>
            <w:r w:rsidRPr="00FE29DF">
              <w:rPr>
                <w:rFonts w:cstheme="minorHAnsi"/>
                <w:color w:val="000000"/>
              </w:rPr>
              <w:lastRenderedPageBreak/>
              <w:t>Montana</w:t>
            </w:r>
          </w:p>
        </w:tc>
        <w:tc>
          <w:tcPr>
            <w:tcW w:w="667" w:type="dxa"/>
            <w:tcBorders>
              <w:top w:val="single" w:sz="4" w:space="0" w:color="auto"/>
              <w:left w:val="single" w:sz="4" w:space="0" w:color="auto"/>
              <w:bottom w:val="single" w:sz="4" w:space="0" w:color="auto"/>
              <w:right w:val="single" w:sz="4" w:space="0" w:color="auto"/>
            </w:tcBorders>
          </w:tcPr>
          <w:p w14:paraId="4C713B6E" w14:textId="77777777" w:rsidR="00A75088" w:rsidRPr="00FE29DF" w:rsidRDefault="00A75088" w:rsidP="00EE1FDD">
            <w:pPr>
              <w:rPr>
                <w:rFonts w:cstheme="minorHAnsi"/>
                <w:color w:val="000000"/>
              </w:rPr>
            </w:pPr>
            <w:r w:rsidRPr="00FE29DF">
              <w:rPr>
                <w:rFonts w:cstheme="minorHAnsi"/>
                <w:color w:val="000000"/>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1CCE5" w14:textId="77777777" w:rsidR="00A75088" w:rsidRPr="00FE29DF" w:rsidRDefault="00A75088" w:rsidP="00EE1FDD">
            <w:pPr>
              <w:rPr>
                <w:rFonts w:cstheme="minorHAnsi"/>
                <w:color w:val="000000"/>
              </w:rPr>
            </w:pPr>
            <w:r w:rsidRPr="00FE29DF">
              <w:rPr>
                <w:rFonts w:cstheme="minorHAnsi"/>
                <w:color w:val="000000"/>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E302D"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B1705"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F1194"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30C9" w14:textId="77777777" w:rsidR="00A75088" w:rsidRPr="00FE29DF" w:rsidRDefault="00A75088" w:rsidP="00EE1FDD">
            <w:pPr>
              <w:rPr>
                <w:rFonts w:cstheme="minorHAnsi"/>
                <w:color w:val="000000"/>
              </w:rPr>
            </w:pPr>
            <w:r w:rsidRPr="00FE29DF">
              <w:rPr>
                <w:rFonts w:cstheme="minorHAnsi"/>
                <w:color w:val="000000"/>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65693" w14:textId="77777777" w:rsidR="00A75088" w:rsidRPr="00FE29DF" w:rsidRDefault="00A75088" w:rsidP="00EE1FDD">
            <w:pPr>
              <w:rPr>
                <w:rFonts w:cstheme="minorHAnsi"/>
                <w:color w:val="000000"/>
              </w:rPr>
            </w:pPr>
            <w:r w:rsidRPr="00FE29DF">
              <w:rPr>
                <w:rFonts w:cstheme="minorHAnsi"/>
                <w:color w:val="000000"/>
              </w:rPr>
              <w:t>641.9</w:t>
            </w:r>
          </w:p>
        </w:tc>
      </w:tr>
      <w:tr w:rsidR="00A75088" w:rsidRPr="00FE29DF" w14:paraId="6176172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D8E6070" w14:textId="77777777" w:rsidR="00A75088" w:rsidRPr="00FE29DF" w:rsidRDefault="00A75088" w:rsidP="00EE1FDD">
            <w:pPr>
              <w:rPr>
                <w:rFonts w:cstheme="minorHAnsi"/>
                <w:color w:val="000000"/>
              </w:rPr>
            </w:pPr>
            <w:r w:rsidRPr="00FE29DF">
              <w:rPr>
                <w:rFonts w:cstheme="minorHAnsi"/>
                <w:color w:val="000000"/>
              </w:rPr>
              <w:t>Nevada</w:t>
            </w:r>
          </w:p>
        </w:tc>
        <w:tc>
          <w:tcPr>
            <w:tcW w:w="667" w:type="dxa"/>
            <w:tcBorders>
              <w:top w:val="single" w:sz="4" w:space="0" w:color="auto"/>
              <w:left w:val="single" w:sz="4" w:space="0" w:color="auto"/>
              <w:bottom w:val="single" w:sz="4" w:space="0" w:color="auto"/>
              <w:right w:val="single" w:sz="4" w:space="0" w:color="auto"/>
            </w:tcBorders>
          </w:tcPr>
          <w:p w14:paraId="4A16762A" w14:textId="77777777" w:rsidR="00A75088" w:rsidRPr="00FE29DF" w:rsidRDefault="00A75088" w:rsidP="00EE1FDD">
            <w:pPr>
              <w:rPr>
                <w:rFonts w:cstheme="minorHAnsi"/>
                <w:color w:val="000000"/>
              </w:rPr>
            </w:pPr>
            <w:r w:rsidRPr="00FE29DF">
              <w:rPr>
                <w:rFonts w:cstheme="minorHAnsi"/>
                <w:color w:val="000000"/>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FFC0D" w14:textId="77777777" w:rsidR="00A75088" w:rsidRPr="00FE29DF" w:rsidRDefault="00A75088" w:rsidP="00EE1FDD">
            <w:pPr>
              <w:rPr>
                <w:rFonts w:cstheme="minorHAnsi"/>
                <w:color w:val="000000"/>
              </w:rPr>
            </w:pPr>
            <w:r w:rsidRPr="00FE29DF">
              <w:rPr>
                <w:rFonts w:cstheme="minorHAnsi"/>
                <w:color w:val="000000"/>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573E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C8EC8" w14:textId="77777777" w:rsidR="00A75088" w:rsidRPr="00FE29DF" w:rsidRDefault="00A75088" w:rsidP="00EE1FDD">
            <w:pPr>
              <w:rPr>
                <w:rFonts w:cstheme="minorHAnsi"/>
                <w:color w:val="000000"/>
              </w:rPr>
            </w:pPr>
            <w:r w:rsidRPr="00FE29DF">
              <w:rPr>
                <w:rFonts w:cstheme="minorHAnsi"/>
                <w:color w:val="000000"/>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E6008" w14:textId="77777777" w:rsidR="00A75088" w:rsidRPr="00FE29DF" w:rsidRDefault="00A75088" w:rsidP="00EE1FDD">
            <w:pPr>
              <w:rPr>
                <w:rFonts w:cstheme="minorHAnsi"/>
                <w:color w:val="000000"/>
              </w:rPr>
            </w:pPr>
            <w:r w:rsidRPr="00FE29DF">
              <w:rPr>
                <w:rFonts w:cstheme="minorHAnsi"/>
                <w:color w:val="000000"/>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D06C" w14:textId="77777777" w:rsidR="00A75088" w:rsidRPr="00FE29DF" w:rsidRDefault="00A75088" w:rsidP="00EE1FDD">
            <w:pPr>
              <w:rPr>
                <w:rFonts w:cstheme="minorHAnsi"/>
                <w:color w:val="000000"/>
              </w:rPr>
            </w:pPr>
            <w:r w:rsidRPr="00FE29DF">
              <w:rPr>
                <w:rFonts w:cstheme="minorHAnsi"/>
                <w:color w:val="000000"/>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9DF2" w14:textId="77777777" w:rsidR="00A75088" w:rsidRPr="00FE29DF" w:rsidRDefault="00A75088" w:rsidP="00EE1FDD">
            <w:pPr>
              <w:rPr>
                <w:rFonts w:cstheme="minorHAnsi"/>
                <w:color w:val="000000"/>
              </w:rPr>
            </w:pPr>
            <w:r w:rsidRPr="00FE29DF">
              <w:rPr>
                <w:rFonts w:cstheme="minorHAnsi"/>
                <w:color w:val="000000"/>
              </w:rPr>
              <w:t>230</w:t>
            </w:r>
          </w:p>
        </w:tc>
      </w:tr>
      <w:tr w:rsidR="00A75088" w:rsidRPr="00FE29DF" w14:paraId="7D46B60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63A6B0" w14:textId="77777777" w:rsidR="00A75088" w:rsidRPr="00FE29DF" w:rsidRDefault="00A75088" w:rsidP="00EE1FDD">
            <w:pPr>
              <w:rPr>
                <w:rFonts w:cstheme="minorHAnsi"/>
                <w:color w:val="000000"/>
              </w:rPr>
            </w:pPr>
            <w:r w:rsidRPr="00FE29DF">
              <w:rPr>
                <w:rFonts w:cstheme="minorHAnsi"/>
                <w:color w:val="000000"/>
              </w:rPr>
              <w:t>New Mexico</w:t>
            </w:r>
          </w:p>
        </w:tc>
        <w:tc>
          <w:tcPr>
            <w:tcW w:w="667" w:type="dxa"/>
            <w:tcBorders>
              <w:top w:val="single" w:sz="4" w:space="0" w:color="auto"/>
              <w:left w:val="single" w:sz="4" w:space="0" w:color="auto"/>
              <w:bottom w:val="single" w:sz="4" w:space="0" w:color="auto"/>
              <w:right w:val="single" w:sz="4" w:space="0" w:color="auto"/>
            </w:tcBorders>
          </w:tcPr>
          <w:p w14:paraId="2BFE6E27" w14:textId="77777777" w:rsidR="00A75088" w:rsidRPr="00FE29DF" w:rsidRDefault="00A75088" w:rsidP="00EE1FDD">
            <w:pPr>
              <w:rPr>
                <w:rFonts w:cstheme="minorHAnsi"/>
                <w:color w:val="000000"/>
              </w:rPr>
            </w:pPr>
            <w:r w:rsidRPr="00FE29DF">
              <w:rPr>
                <w:rFonts w:cstheme="minorHAnsi"/>
                <w:color w:val="000000"/>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9B31" w14:textId="77777777" w:rsidR="00A75088" w:rsidRPr="00FE29DF" w:rsidRDefault="00A75088" w:rsidP="00EE1FDD">
            <w:pPr>
              <w:rPr>
                <w:rFonts w:cstheme="minorHAnsi"/>
                <w:color w:val="000000"/>
              </w:rPr>
            </w:pPr>
            <w:r w:rsidRPr="00FE29DF">
              <w:rPr>
                <w:rFonts w:cstheme="minorHAnsi"/>
                <w:color w:val="000000"/>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29C8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B3524"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280F8" w14:textId="77777777" w:rsidR="00A75088" w:rsidRPr="00FE29DF" w:rsidRDefault="00A75088" w:rsidP="00EE1FDD">
            <w:pPr>
              <w:rPr>
                <w:rFonts w:cstheme="minorHAnsi"/>
                <w:color w:val="000000"/>
              </w:rPr>
            </w:pPr>
            <w:r w:rsidRPr="00FE29DF">
              <w:rPr>
                <w:rFonts w:cstheme="minorHAnsi"/>
                <w:color w:val="000000"/>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A6A3C" w14:textId="77777777" w:rsidR="00A75088" w:rsidRPr="00FE29DF" w:rsidRDefault="00A75088" w:rsidP="00EE1FDD">
            <w:pPr>
              <w:rPr>
                <w:rFonts w:cstheme="minorHAnsi"/>
                <w:color w:val="000000"/>
              </w:rPr>
            </w:pPr>
            <w:r w:rsidRPr="00FE29DF">
              <w:rPr>
                <w:rFonts w:cstheme="minorHAnsi"/>
                <w:color w:val="000000"/>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A45DA" w14:textId="77777777" w:rsidR="00A75088" w:rsidRPr="00FE29DF" w:rsidRDefault="00A75088" w:rsidP="00EE1FDD">
            <w:pPr>
              <w:rPr>
                <w:rFonts w:cstheme="minorHAnsi"/>
                <w:color w:val="000000"/>
              </w:rPr>
            </w:pPr>
            <w:r w:rsidRPr="00FE29DF">
              <w:rPr>
                <w:rFonts w:cstheme="minorHAnsi"/>
                <w:color w:val="000000"/>
              </w:rPr>
              <w:t>263</w:t>
            </w:r>
          </w:p>
        </w:tc>
      </w:tr>
      <w:tr w:rsidR="00A75088" w:rsidRPr="00FE29DF" w14:paraId="08357698"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C211DF" w14:textId="77777777" w:rsidR="00A75088" w:rsidRPr="00FE29DF" w:rsidRDefault="00A75088" w:rsidP="00EE1FDD">
            <w:pPr>
              <w:rPr>
                <w:rFonts w:cstheme="minorHAnsi"/>
                <w:color w:val="000000"/>
              </w:rPr>
            </w:pPr>
            <w:r w:rsidRPr="00FE29DF">
              <w:rPr>
                <w:rFonts w:cstheme="minorHAnsi"/>
                <w:color w:val="000000"/>
              </w:rPr>
              <w:t>Oregon</w:t>
            </w:r>
          </w:p>
        </w:tc>
        <w:tc>
          <w:tcPr>
            <w:tcW w:w="667" w:type="dxa"/>
            <w:tcBorders>
              <w:top w:val="single" w:sz="4" w:space="0" w:color="auto"/>
              <w:left w:val="single" w:sz="4" w:space="0" w:color="auto"/>
              <w:bottom w:val="single" w:sz="4" w:space="0" w:color="auto"/>
              <w:right w:val="single" w:sz="4" w:space="0" w:color="auto"/>
            </w:tcBorders>
          </w:tcPr>
          <w:p w14:paraId="5C345E11" w14:textId="77777777" w:rsidR="00A75088" w:rsidRPr="00FE29DF" w:rsidRDefault="00A75088" w:rsidP="00EE1FDD">
            <w:pPr>
              <w:rPr>
                <w:rFonts w:cstheme="minorHAnsi"/>
                <w:color w:val="000000"/>
              </w:rPr>
            </w:pPr>
            <w:r w:rsidRPr="00FE29DF">
              <w:rPr>
                <w:rFonts w:cstheme="minorHAnsi"/>
                <w:color w:val="000000"/>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9AC02" w14:textId="77777777" w:rsidR="00A75088" w:rsidRPr="00FE29DF" w:rsidRDefault="00A75088" w:rsidP="00EE1FDD">
            <w:pPr>
              <w:rPr>
                <w:rFonts w:cstheme="minorHAnsi"/>
                <w:color w:val="000000"/>
              </w:rPr>
            </w:pPr>
            <w:r w:rsidRPr="00FE29DF">
              <w:rPr>
                <w:rFonts w:cstheme="minorHAnsi"/>
                <w:color w:val="000000"/>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8AFE6"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10F54"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55DE42"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C7486" w14:textId="77777777" w:rsidR="00A75088" w:rsidRPr="00FE29DF" w:rsidRDefault="00A75088" w:rsidP="00EE1FDD">
            <w:pPr>
              <w:rPr>
                <w:rFonts w:cstheme="minorHAnsi"/>
                <w:color w:val="000000"/>
              </w:rPr>
            </w:pPr>
            <w:r w:rsidRPr="00FE29DF">
              <w:rPr>
                <w:rFonts w:cstheme="minorHAnsi"/>
                <w:color w:val="000000"/>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4F1DC2"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5FB4494F"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61353E7" w14:textId="77777777" w:rsidR="00A75088" w:rsidRPr="00FE29DF" w:rsidRDefault="00A75088" w:rsidP="00EE1FDD">
            <w:pPr>
              <w:rPr>
                <w:rFonts w:cstheme="minorHAnsi"/>
                <w:color w:val="000000"/>
              </w:rPr>
            </w:pPr>
            <w:r w:rsidRPr="00FE29DF">
              <w:rPr>
                <w:rFonts w:cstheme="minorHAnsi"/>
                <w:color w:val="000000"/>
              </w:rPr>
              <w:t>Utah</w:t>
            </w:r>
          </w:p>
        </w:tc>
        <w:tc>
          <w:tcPr>
            <w:tcW w:w="667" w:type="dxa"/>
            <w:tcBorders>
              <w:top w:val="single" w:sz="4" w:space="0" w:color="auto"/>
              <w:left w:val="single" w:sz="4" w:space="0" w:color="auto"/>
              <w:bottom w:val="single" w:sz="4" w:space="0" w:color="auto"/>
              <w:right w:val="single" w:sz="4" w:space="0" w:color="auto"/>
            </w:tcBorders>
          </w:tcPr>
          <w:p w14:paraId="2E867E9D" w14:textId="77777777" w:rsidR="00A75088" w:rsidRPr="00FE29DF" w:rsidRDefault="00A75088" w:rsidP="00EE1FDD">
            <w:pPr>
              <w:rPr>
                <w:rFonts w:cstheme="minorHAnsi"/>
                <w:color w:val="000000"/>
              </w:rPr>
            </w:pPr>
            <w:r w:rsidRPr="00FE29DF">
              <w:rPr>
                <w:rFonts w:cstheme="minorHAnsi"/>
                <w:color w:val="000000"/>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421A0" w14:textId="77777777" w:rsidR="00A75088" w:rsidRPr="00FE29DF" w:rsidRDefault="00A75088" w:rsidP="00EE1FDD">
            <w:pPr>
              <w:rPr>
                <w:rFonts w:cstheme="minorHAnsi"/>
                <w:color w:val="000000"/>
              </w:rPr>
            </w:pPr>
            <w:r w:rsidRPr="00FE29DF">
              <w:rPr>
                <w:rFonts w:cstheme="minorHAnsi"/>
                <w:color w:val="000000"/>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AFA1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97E67"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30FC9"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7BF"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A26ED" w14:textId="77777777" w:rsidR="00A75088" w:rsidRPr="00FE29DF" w:rsidRDefault="00A75088" w:rsidP="00EE1FDD">
            <w:pPr>
              <w:rPr>
                <w:rFonts w:cstheme="minorHAnsi"/>
                <w:color w:val="000000"/>
              </w:rPr>
            </w:pPr>
            <w:r w:rsidRPr="00FE29DF">
              <w:rPr>
                <w:rFonts w:cstheme="minorHAnsi"/>
                <w:color w:val="000000"/>
              </w:rPr>
              <w:t>225.25</w:t>
            </w:r>
          </w:p>
        </w:tc>
      </w:tr>
      <w:tr w:rsidR="00A75088" w:rsidRPr="00FE29DF" w14:paraId="763FEE3E"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6D352A" w14:textId="77777777" w:rsidR="00A75088" w:rsidRPr="00FE29DF" w:rsidRDefault="00A75088" w:rsidP="00EE1FDD">
            <w:pPr>
              <w:rPr>
                <w:rFonts w:cstheme="minorHAnsi"/>
                <w:color w:val="000000"/>
              </w:rPr>
            </w:pPr>
            <w:r w:rsidRPr="00FE29DF">
              <w:rPr>
                <w:rFonts w:cstheme="minorHAnsi"/>
                <w:color w:val="000000"/>
              </w:rPr>
              <w:t>Washington</w:t>
            </w:r>
          </w:p>
        </w:tc>
        <w:tc>
          <w:tcPr>
            <w:tcW w:w="667" w:type="dxa"/>
            <w:tcBorders>
              <w:top w:val="single" w:sz="4" w:space="0" w:color="auto"/>
              <w:left w:val="single" w:sz="4" w:space="0" w:color="auto"/>
              <w:bottom w:val="single" w:sz="4" w:space="0" w:color="auto"/>
              <w:right w:val="single" w:sz="4" w:space="0" w:color="auto"/>
            </w:tcBorders>
          </w:tcPr>
          <w:p w14:paraId="529D6173" w14:textId="77777777" w:rsidR="00A75088" w:rsidRPr="00FE29DF" w:rsidRDefault="00A75088" w:rsidP="00EE1FDD">
            <w:pPr>
              <w:rPr>
                <w:rFonts w:cstheme="minorHAnsi"/>
                <w:color w:val="000000"/>
              </w:rPr>
            </w:pPr>
            <w:r w:rsidRPr="00FE29DF">
              <w:rPr>
                <w:rFonts w:cstheme="minorHAnsi"/>
                <w:color w:val="000000"/>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066C5" w14:textId="77777777" w:rsidR="00A75088" w:rsidRPr="00FE29DF" w:rsidRDefault="00A75088" w:rsidP="00EE1FDD">
            <w:pPr>
              <w:rPr>
                <w:rFonts w:cstheme="minorHAnsi"/>
                <w:color w:val="000000"/>
              </w:rPr>
            </w:pPr>
            <w:r w:rsidRPr="00FE29DF">
              <w:rPr>
                <w:rFonts w:cstheme="minorHAnsi"/>
                <w:color w:val="000000"/>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38648"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35597" w14:textId="77777777" w:rsidR="00A75088" w:rsidRPr="00FE29DF" w:rsidRDefault="00A75088" w:rsidP="00EE1FDD">
            <w:pPr>
              <w:rPr>
                <w:rFonts w:cstheme="minorHAnsi"/>
                <w:color w:val="000000"/>
              </w:rPr>
            </w:pPr>
            <w:r w:rsidRPr="00FE29DF">
              <w:rPr>
                <w:rFonts w:cstheme="minorHAnsi"/>
                <w:color w:val="000000"/>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6F19" w14:textId="77777777" w:rsidR="00A75088" w:rsidRPr="00FE29DF" w:rsidRDefault="00A75088" w:rsidP="00EE1FDD">
            <w:pPr>
              <w:rPr>
                <w:rFonts w:cstheme="minorHAnsi"/>
                <w:color w:val="000000"/>
              </w:rPr>
            </w:pPr>
            <w:r w:rsidRPr="00FE29DF">
              <w:rPr>
                <w:rFonts w:cstheme="minorHAnsi"/>
                <w:color w:val="000000"/>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0BFE" w14:textId="77777777" w:rsidR="00A75088" w:rsidRPr="00FE29DF" w:rsidRDefault="00A75088" w:rsidP="00EE1FDD">
            <w:pPr>
              <w:rPr>
                <w:rFonts w:cstheme="minorHAnsi"/>
                <w:color w:val="000000"/>
              </w:rPr>
            </w:pPr>
            <w:r w:rsidRPr="00FE29DF">
              <w:rPr>
                <w:rFonts w:cstheme="minorHAnsi"/>
                <w:color w:val="000000"/>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D721"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31D2141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DA3B7E3" w14:textId="77777777" w:rsidR="00A75088" w:rsidRPr="00FE29DF" w:rsidRDefault="00A75088" w:rsidP="00EE1FDD">
            <w:pPr>
              <w:rPr>
                <w:rFonts w:cstheme="minorHAnsi"/>
                <w:color w:val="000000"/>
              </w:rPr>
            </w:pPr>
            <w:r w:rsidRPr="00FE29DF">
              <w:rPr>
                <w:rFonts w:cstheme="minorHAnsi"/>
                <w:color w:val="000000"/>
              </w:rPr>
              <w:t>Wyoming</w:t>
            </w:r>
          </w:p>
        </w:tc>
        <w:tc>
          <w:tcPr>
            <w:tcW w:w="667" w:type="dxa"/>
            <w:tcBorders>
              <w:top w:val="single" w:sz="4" w:space="0" w:color="auto"/>
              <w:left w:val="single" w:sz="4" w:space="0" w:color="auto"/>
              <w:bottom w:val="single" w:sz="4" w:space="0" w:color="auto"/>
              <w:right w:val="single" w:sz="4" w:space="0" w:color="auto"/>
            </w:tcBorders>
          </w:tcPr>
          <w:p w14:paraId="5CD24093" w14:textId="77777777" w:rsidR="00A75088" w:rsidRPr="00FE29DF" w:rsidRDefault="00A75088" w:rsidP="00EE1FDD">
            <w:pPr>
              <w:rPr>
                <w:rFonts w:cstheme="minorHAnsi"/>
                <w:color w:val="000000"/>
              </w:rPr>
            </w:pPr>
            <w:r w:rsidRPr="00FE29DF">
              <w:rPr>
                <w:rFonts w:cstheme="minorHAnsi"/>
                <w:color w:val="000000"/>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441B0" w14:textId="77777777" w:rsidR="00A75088" w:rsidRPr="00FE29DF" w:rsidRDefault="00A75088" w:rsidP="00EE1FDD">
            <w:pPr>
              <w:rPr>
                <w:rFonts w:cstheme="minorHAnsi"/>
                <w:color w:val="000000"/>
              </w:rPr>
            </w:pPr>
            <w:r w:rsidRPr="00FE29DF">
              <w:rPr>
                <w:rFonts w:cstheme="minorHAnsi"/>
                <w:color w:val="000000"/>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8C13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88735" w14:textId="77777777" w:rsidR="00A75088" w:rsidRPr="00FE29DF" w:rsidRDefault="00A75088" w:rsidP="00EE1FDD">
            <w:pPr>
              <w:rPr>
                <w:rFonts w:cstheme="minorHAnsi"/>
                <w:color w:val="000000"/>
              </w:rPr>
            </w:pPr>
            <w:r w:rsidRPr="00FE29DF">
              <w:rPr>
                <w:rFonts w:cstheme="minorHAnsi"/>
                <w:color w:val="000000"/>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7F99C" w14:textId="77777777" w:rsidR="00A75088" w:rsidRPr="00FE29DF" w:rsidRDefault="00A75088" w:rsidP="00EE1FDD">
            <w:pPr>
              <w:rPr>
                <w:rFonts w:cstheme="minorHAnsi"/>
                <w:color w:val="000000"/>
              </w:rPr>
            </w:pPr>
            <w:r w:rsidRPr="00FE29DF">
              <w:rPr>
                <w:rFonts w:cstheme="minorHAnsi"/>
                <w:color w:val="000000"/>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FAB2A"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64DC4" w14:textId="77777777" w:rsidR="00A75088" w:rsidRPr="00FE29DF" w:rsidRDefault="00A75088" w:rsidP="00EE1FDD">
            <w:pPr>
              <w:rPr>
                <w:rFonts w:cstheme="minorHAnsi"/>
                <w:color w:val="000000"/>
              </w:rPr>
            </w:pPr>
            <w:r w:rsidRPr="00FE29DF">
              <w:rPr>
                <w:rFonts w:cstheme="minorHAnsi"/>
                <w:color w:val="000000"/>
              </w:rPr>
              <w:t>513.417</w:t>
            </w:r>
          </w:p>
        </w:tc>
      </w:tr>
      <w:tr w:rsidR="00A75088" w:rsidRPr="00FE29DF" w14:paraId="69C0CDE1" w14:textId="77777777" w:rsidTr="00EE1FDD">
        <w:trPr>
          <w:trHeight w:val="300"/>
        </w:trPr>
        <w:tc>
          <w:tcPr>
            <w:tcW w:w="1705" w:type="dxa"/>
            <w:tcBorders>
              <w:top w:val="single" w:sz="4" w:space="0" w:color="auto"/>
              <w:left w:val="single" w:sz="4" w:space="0" w:color="auto"/>
              <w:bottom w:val="single" w:sz="4" w:space="0" w:color="auto"/>
              <w:right w:val="nil"/>
            </w:tcBorders>
            <w:vAlign w:val="bottom"/>
          </w:tcPr>
          <w:p w14:paraId="6358D565" w14:textId="77777777" w:rsidR="00A75088" w:rsidRPr="00FE29DF" w:rsidRDefault="00A75088" w:rsidP="00EE1FDD">
            <w:pPr>
              <w:rPr>
                <w:rFonts w:cstheme="minorHAnsi"/>
                <w:b/>
                <w:bCs/>
                <w:color w:val="000000"/>
              </w:rPr>
            </w:pPr>
            <w:r w:rsidRPr="00FE29DF">
              <w:rPr>
                <w:rFonts w:cstheme="minorHAnsi"/>
                <w:b/>
                <w:bCs/>
                <w:color w:val="000000"/>
              </w:rPr>
              <w:t>Season</w:t>
            </w:r>
          </w:p>
        </w:tc>
        <w:tc>
          <w:tcPr>
            <w:tcW w:w="667" w:type="dxa"/>
            <w:tcBorders>
              <w:top w:val="single" w:sz="4" w:space="0" w:color="auto"/>
              <w:left w:val="nil"/>
              <w:bottom w:val="single" w:sz="4" w:space="0" w:color="auto"/>
              <w:right w:val="nil"/>
            </w:tcBorders>
          </w:tcPr>
          <w:p w14:paraId="61FF823E"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22347CB6"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52A11314"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0865D29E" w14:textId="77777777" w:rsidR="00A75088" w:rsidRPr="00FE29DF" w:rsidRDefault="00A75088" w:rsidP="00EE1FDD">
            <w:pPr>
              <w:rPr>
                <w:rFonts w:cstheme="minorHAnsi"/>
                <w:color w:val="000000"/>
              </w:rPr>
            </w:pPr>
          </w:p>
        </w:tc>
        <w:tc>
          <w:tcPr>
            <w:tcW w:w="1003" w:type="dxa"/>
            <w:tcBorders>
              <w:top w:val="single" w:sz="4" w:space="0" w:color="auto"/>
              <w:left w:val="nil"/>
              <w:bottom w:val="single" w:sz="4" w:space="0" w:color="auto"/>
              <w:right w:val="nil"/>
            </w:tcBorders>
            <w:shd w:val="clear" w:color="auto" w:fill="auto"/>
            <w:noWrap/>
            <w:vAlign w:val="bottom"/>
          </w:tcPr>
          <w:p w14:paraId="454D9D89"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nil"/>
            </w:tcBorders>
            <w:shd w:val="clear" w:color="auto" w:fill="auto"/>
            <w:noWrap/>
            <w:vAlign w:val="bottom"/>
          </w:tcPr>
          <w:p w14:paraId="4DA17C11"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47217636" w14:textId="77777777" w:rsidR="00A75088" w:rsidRPr="00FE29DF" w:rsidRDefault="00A75088" w:rsidP="00EE1FDD">
            <w:pPr>
              <w:rPr>
                <w:rFonts w:cstheme="minorHAnsi"/>
                <w:color w:val="000000"/>
              </w:rPr>
            </w:pPr>
          </w:p>
        </w:tc>
      </w:tr>
      <w:tr w:rsidR="00A75088" w:rsidRPr="00FE29DF" w14:paraId="6A3052D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4A72FE5" w14:textId="77777777" w:rsidR="00A75088" w:rsidRPr="00FE29DF" w:rsidRDefault="00A75088" w:rsidP="00EE1FDD">
            <w:pPr>
              <w:rPr>
                <w:rFonts w:cstheme="minorHAnsi"/>
                <w:color w:val="000000"/>
              </w:rPr>
            </w:pPr>
            <w:r w:rsidRPr="00FE29DF">
              <w:rPr>
                <w:rFonts w:cstheme="minorHAnsi"/>
                <w:color w:val="000000"/>
              </w:rPr>
              <w:t>Fall</w:t>
            </w:r>
          </w:p>
        </w:tc>
        <w:tc>
          <w:tcPr>
            <w:tcW w:w="667" w:type="dxa"/>
            <w:tcBorders>
              <w:top w:val="single" w:sz="4" w:space="0" w:color="auto"/>
              <w:left w:val="single" w:sz="4" w:space="0" w:color="auto"/>
              <w:bottom w:val="single" w:sz="4" w:space="0" w:color="auto"/>
              <w:right w:val="single" w:sz="4" w:space="0" w:color="auto"/>
            </w:tcBorders>
          </w:tcPr>
          <w:p w14:paraId="3CE52109" w14:textId="77777777" w:rsidR="00A75088" w:rsidRPr="00FE29DF" w:rsidRDefault="00A75088" w:rsidP="00EE1FDD">
            <w:pPr>
              <w:rPr>
                <w:rFonts w:cstheme="minorHAnsi"/>
                <w:color w:val="000000"/>
              </w:rPr>
            </w:pPr>
            <w:r w:rsidRPr="00FE29DF">
              <w:rPr>
                <w:rFonts w:cstheme="minorHAnsi"/>
                <w:color w:val="000000"/>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11CA1" w14:textId="77777777" w:rsidR="00A75088" w:rsidRPr="00FE29DF" w:rsidRDefault="00A75088" w:rsidP="00EE1FDD">
            <w:pPr>
              <w:rPr>
                <w:rFonts w:cstheme="minorHAnsi"/>
                <w:color w:val="000000"/>
              </w:rPr>
            </w:pPr>
            <w:r w:rsidRPr="00FE29DF">
              <w:rPr>
                <w:rFonts w:cstheme="minorHAnsi"/>
                <w:color w:val="000000"/>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4157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8734A" w14:textId="77777777" w:rsidR="00A75088" w:rsidRPr="00FE29DF" w:rsidRDefault="00A75088" w:rsidP="00EE1FDD">
            <w:pPr>
              <w:rPr>
                <w:rFonts w:cstheme="minorHAnsi"/>
                <w:color w:val="000000"/>
              </w:rPr>
            </w:pPr>
            <w:r w:rsidRPr="00FE29DF">
              <w:rPr>
                <w:rFonts w:cstheme="minorHAnsi"/>
                <w:color w:val="000000"/>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B976E" w14:textId="77777777" w:rsidR="00A75088" w:rsidRPr="00FE29DF" w:rsidRDefault="00A75088" w:rsidP="00EE1FDD">
            <w:pPr>
              <w:rPr>
                <w:rFonts w:cstheme="minorHAnsi"/>
                <w:color w:val="000000"/>
              </w:rPr>
            </w:pPr>
            <w:r w:rsidRPr="00FE29DF">
              <w:rPr>
                <w:rFonts w:cstheme="minorHAnsi"/>
                <w:color w:val="000000"/>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D1D9E" w14:textId="77777777" w:rsidR="00A75088" w:rsidRPr="00FE29DF" w:rsidRDefault="00A75088" w:rsidP="00EE1FDD">
            <w:pPr>
              <w:rPr>
                <w:rFonts w:cstheme="minorHAnsi"/>
                <w:color w:val="000000"/>
              </w:rPr>
            </w:pPr>
            <w:r w:rsidRPr="00FE29DF">
              <w:rPr>
                <w:rFonts w:cstheme="minorHAnsi"/>
                <w:color w:val="000000"/>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61B40"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239DF6D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E623B2" w14:textId="77777777" w:rsidR="00A75088" w:rsidRPr="00FE29DF" w:rsidRDefault="00A75088" w:rsidP="00EE1FDD">
            <w:pPr>
              <w:rPr>
                <w:rFonts w:cstheme="minorHAnsi"/>
                <w:color w:val="000000"/>
              </w:rPr>
            </w:pPr>
            <w:r w:rsidRPr="00FE29DF">
              <w:rPr>
                <w:rFonts w:cstheme="minorHAnsi"/>
                <w:color w:val="000000"/>
              </w:rPr>
              <w:t>Spring</w:t>
            </w:r>
          </w:p>
        </w:tc>
        <w:tc>
          <w:tcPr>
            <w:tcW w:w="667" w:type="dxa"/>
            <w:tcBorders>
              <w:top w:val="single" w:sz="4" w:space="0" w:color="auto"/>
              <w:left w:val="single" w:sz="4" w:space="0" w:color="auto"/>
              <w:bottom w:val="single" w:sz="4" w:space="0" w:color="auto"/>
              <w:right w:val="single" w:sz="4" w:space="0" w:color="auto"/>
            </w:tcBorders>
          </w:tcPr>
          <w:p w14:paraId="49F44299" w14:textId="77777777" w:rsidR="00A75088" w:rsidRPr="00FE29DF" w:rsidRDefault="00A75088" w:rsidP="00EE1FDD">
            <w:pPr>
              <w:rPr>
                <w:rFonts w:cstheme="minorHAnsi"/>
                <w:color w:val="000000"/>
              </w:rPr>
            </w:pPr>
            <w:r w:rsidRPr="00FE29DF">
              <w:rPr>
                <w:rFonts w:cstheme="minorHAnsi"/>
                <w:color w:val="000000"/>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BC6BE" w14:textId="77777777" w:rsidR="00A75088" w:rsidRPr="00FE29DF" w:rsidRDefault="00A75088" w:rsidP="00EE1FDD">
            <w:pPr>
              <w:rPr>
                <w:rFonts w:cstheme="minorHAnsi"/>
                <w:color w:val="000000"/>
              </w:rPr>
            </w:pPr>
            <w:r w:rsidRPr="00FE29DF">
              <w:rPr>
                <w:rFonts w:cstheme="minorHAnsi"/>
                <w:color w:val="000000"/>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434B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784E9"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2A11C" w14:textId="77777777" w:rsidR="00A75088" w:rsidRPr="00FE29DF" w:rsidRDefault="00A75088" w:rsidP="00EE1FDD">
            <w:pPr>
              <w:rPr>
                <w:rFonts w:cstheme="minorHAnsi"/>
                <w:color w:val="000000"/>
              </w:rPr>
            </w:pPr>
            <w:r w:rsidRPr="00FE29DF">
              <w:rPr>
                <w:rFonts w:cstheme="minorHAnsi"/>
                <w:color w:val="000000"/>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6711"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E459" w14:textId="77777777" w:rsidR="00A75088" w:rsidRPr="00FE29DF" w:rsidRDefault="00A75088" w:rsidP="00EE1FDD">
            <w:pPr>
              <w:rPr>
                <w:rFonts w:cstheme="minorHAnsi"/>
                <w:color w:val="000000"/>
              </w:rPr>
            </w:pPr>
            <w:r w:rsidRPr="00FE29DF">
              <w:rPr>
                <w:rFonts w:cstheme="minorHAnsi"/>
                <w:color w:val="000000"/>
              </w:rPr>
              <w:t>189.9</w:t>
            </w:r>
          </w:p>
        </w:tc>
      </w:tr>
      <w:tr w:rsidR="00A75088" w:rsidRPr="00FE29DF" w14:paraId="0BE511B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E1334AC" w14:textId="77777777" w:rsidR="00A75088" w:rsidRPr="00FE29DF" w:rsidRDefault="00A75088" w:rsidP="00EE1FDD">
            <w:pPr>
              <w:rPr>
                <w:rFonts w:cstheme="minorHAnsi"/>
                <w:color w:val="000000"/>
              </w:rPr>
            </w:pPr>
            <w:r w:rsidRPr="00FE29DF">
              <w:rPr>
                <w:rFonts w:cstheme="minorHAnsi"/>
                <w:color w:val="000000"/>
              </w:rPr>
              <w:t>Summer</w:t>
            </w:r>
          </w:p>
        </w:tc>
        <w:tc>
          <w:tcPr>
            <w:tcW w:w="667" w:type="dxa"/>
            <w:tcBorders>
              <w:top w:val="single" w:sz="4" w:space="0" w:color="auto"/>
              <w:left w:val="single" w:sz="4" w:space="0" w:color="auto"/>
              <w:bottom w:val="single" w:sz="4" w:space="0" w:color="auto"/>
              <w:right w:val="single" w:sz="4" w:space="0" w:color="auto"/>
            </w:tcBorders>
          </w:tcPr>
          <w:p w14:paraId="41D8AEE2" w14:textId="77777777" w:rsidR="00A75088" w:rsidRPr="00FE29DF" w:rsidRDefault="00A75088" w:rsidP="00EE1FDD">
            <w:pPr>
              <w:rPr>
                <w:rFonts w:cstheme="minorHAnsi"/>
                <w:color w:val="000000"/>
              </w:rPr>
            </w:pPr>
            <w:r w:rsidRPr="00FE29DF">
              <w:rPr>
                <w:rFonts w:cstheme="minorHAnsi"/>
                <w:color w:val="000000"/>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EC71" w14:textId="77777777" w:rsidR="00A75088" w:rsidRPr="00FE29DF" w:rsidRDefault="00A75088" w:rsidP="00EE1FDD">
            <w:pPr>
              <w:rPr>
                <w:rFonts w:cstheme="minorHAnsi"/>
                <w:color w:val="000000"/>
              </w:rPr>
            </w:pPr>
            <w:r w:rsidRPr="00FE29DF">
              <w:rPr>
                <w:rFonts w:cstheme="minorHAnsi"/>
                <w:color w:val="000000"/>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08ACF"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0648" w14:textId="77777777" w:rsidR="00A75088" w:rsidRPr="00FE29DF" w:rsidRDefault="00A75088" w:rsidP="00EE1FDD">
            <w:pPr>
              <w:rPr>
                <w:rFonts w:cstheme="minorHAnsi"/>
                <w:color w:val="000000"/>
              </w:rPr>
            </w:pPr>
            <w:r w:rsidRPr="00FE29DF">
              <w:rPr>
                <w:rFonts w:cstheme="minorHAnsi"/>
                <w:color w:val="000000"/>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FE541" w14:textId="77777777" w:rsidR="00A75088" w:rsidRPr="00FE29DF" w:rsidRDefault="00A75088" w:rsidP="00EE1FDD">
            <w:pPr>
              <w:rPr>
                <w:rFonts w:cstheme="minorHAnsi"/>
                <w:color w:val="000000"/>
              </w:rPr>
            </w:pPr>
            <w:r w:rsidRPr="00FE29DF">
              <w:rPr>
                <w:rFonts w:cstheme="minorHAnsi"/>
                <w:color w:val="000000"/>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B413" w14:textId="77777777" w:rsidR="00A75088" w:rsidRPr="00FE29DF" w:rsidRDefault="00A75088" w:rsidP="00EE1FDD">
            <w:pPr>
              <w:rPr>
                <w:rFonts w:cstheme="minorHAnsi"/>
                <w:color w:val="000000"/>
              </w:rPr>
            </w:pPr>
            <w:r w:rsidRPr="00FE29DF">
              <w:rPr>
                <w:rFonts w:cstheme="minorHAnsi"/>
                <w:color w:val="000000"/>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AFEFD" w14:textId="77777777" w:rsidR="00A75088" w:rsidRPr="00FE29DF" w:rsidRDefault="00A75088" w:rsidP="00EE1FDD">
            <w:pPr>
              <w:rPr>
                <w:rFonts w:cstheme="minorHAnsi"/>
                <w:color w:val="000000"/>
              </w:rPr>
            </w:pPr>
            <w:r w:rsidRPr="00FE29DF">
              <w:rPr>
                <w:rFonts w:cstheme="minorHAnsi"/>
                <w:color w:val="000000"/>
              </w:rPr>
              <w:t>712.917</w:t>
            </w:r>
          </w:p>
        </w:tc>
      </w:tr>
      <w:tr w:rsidR="00A75088" w:rsidRPr="00FE29DF" w14:paraId="26EC5BC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DE49A2D" w14:textId="77777777" w:rsidR="00A75088" w:rsidRPr="00FE29DF" w:rsidRDefault="00A75088" w:rsidP="00EE1FDD">
            <w:pPr>
              <w:rPr>
                <w:rFonts w:cstheme="minorHAnsi"/>
                <w:color w:val="000000"/>
              </w:rPr>
            </w:pPr>
            <w:r w:rsidRPr="00FE29DF">
              <w:rPr>
                <w:rFonts w:cstheme="minorHAnsi"/>
                <w:color w:val="000000"/>
              </w:rPr>
              <w:t>Winter</w:t>
            </w:r>
          </w:p>
        </w:tc>
        <w:tc>
          <w:tcPr>
            <w:tcW w:w="667" w:type="dxa"/>
            <w:tcBorders>
              <w:top w:val="single" w:sz="4" w:space="0" w:color="auto"/>
              <w:left w:val="single" w:sz="4" w:space="0" w:color="auto"/>
              <w:bottom w:val="single" w:sz="4" w:space="0" w:color="auto"/>
              <w:right w:val="single" w:sz="4" w:space="0" w:color="auto"/>
            </w:tcBorders>
          </w:tcPr>
          <w:p w14:paraId="75FB993F" w14:textId="77777777" w:rsidR="00A75088" w:rsidRPr="00FE29DF" w:rsidRDefault="00A75088" w:rsidP="00EE1FDD">
            <w:pPr>
              <w:rPr>
                <w:rFonts w:cstheme="minorHAnsi"/>
                <w:color w:val="000000"/>
              </w:rPr>
            </w:pPr>
            <w:r w:rsidRPr="00FE29DF">
              <w:rPr>
                <w:rFonts w:cstheme="minorHAnsi"/>
                <w:color w:val="000000"/>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2EB1D" w14:textId="77777777" w:rsidR="00A75088" w:rsidRPr="00FE29DF" w:rsidRDefault="00A75088" w:rsidP="00EE1FDD">
            <w:pPr>
              <w:rPr>
                <w:rFonts w:cstheme="minorHAnsi"/>
                <w:color w:val="000000"/>
              </w:rPr>
            </w:pPr>
            <w:r w:rsidRPr="00FE29DF">
              <w:rPr>
                <w:rFonts w:cstheme="minorHAnsi"/>
                <w:color w:val="000000"/>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A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A472A" w14:textId="77777777" w:rsidR="00A75088" w:rsidRPr="00FE29DF" w:rsidRDefault="00A75088" w:rsidP="00EE1FDD">
            <w:pPr>
              <w:rPr>
                <w:rFonts w:cstheme="minorHAnsi"/>
                <w:color w:val="000000"/>
              </w:rPr>
            </w:pPr>
            <w:r w:rsidRPr="00FE29DF">
              <w:rPr>
                <w:rFonts w:cstheme="minorHAnsi"/>
                <w:color w:val="000000"/>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8F2F2" w14:textId="77777777" w:rsidR="00A75088" w:rsidRPr="00FE29DF" w:rsidRDefault="00A75088" w:rsidP="00EE1FDD">
            <w:pPr>
              <w:rPr>
                <w:rFonts w:cstheme="minorHAnsi"/>
                <w:color w:val="000000"/>
              </w:rPr>
            </w:pPr>
            <w:r w:rsidRPr="00FE29DF">
              <w:rPr>
                <w:rFonts w:cstheme="minorHAnsi"/>
                <w:color w:val="000000"/>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CFBD7" w14:textId="77777777" w:rsidR="00A75088" w:rsidRPr="00FE29DF" w:rsidRDefault="00A75088" w:rsidP="00EE1FDD">
            <w:pPr>
              <w:rPr>
                <w:rFonts w:cstheme="minorHAnsi"/>
                <w:color w:val="000000"/>
              </w:rPr>
            </w:pPr>
            <w:r w:rsidRPr="00FE29DF">
              <w:rPr>
                <w:rFonts w:cstheme="minorHAnsi"/>
                <w:color w:val="000000"/>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63D59" w14:textId="77777777" w:rsidR="00A75088" w:rsidRPr="00FE29DF" w:rsidRDefault="00A75088" w:rsidP="00EE1FDD">
            <w:pPr>
              <w:rPr>
                <w:rFonts w:cstheme="minorHAnsi"/>
                <w:color w:val="000000"/>
              </w:rPr>
            </w:pPr>
            <w:r w:rsidRPr="00FE29DF">
              <w:rPr>
                <w:rFonts w:cstheme="minorHAnsi"/>
                <w:color w:val="000000"/>
              </w:rPr>
              <w:t>557</w:t>
            </w:r>
          </w:p>
        </w:tc>
      </w:tr>
    </w:tbl>
    <w:p w14:paraId="548A5A21" w14:textId="77777777" w:rsidR="00A75088" w:rsidRPr="00FE29DF" w:rsidRDefault="00A75088" w:rsidP="00A75088">
      <w:pPr>
        <w:rPr>
          <w:rFonts w:cstheme="minorHAnsi"/>
        </w:rPr>
      </w:pPr>
    </w:p>
    <w:p w14:paraId="5AB08698" w14:textId="3900709A" w:rsidR="00A75088" w:rsidRPr="00FE29DF" w:rsidRDefault="00A75088" w:rsidP="00A75088">
      <w:pPr>
        <w:rPr>
          <w:rFonts w:cstheme="minorHAnsi"/>
        </w:rPr>
      </w:pPr>
      <w:r w:rsidRPr="00FE29DF">
        <w:rPr>
          <w:rFonts w:cstheme="minorHAnsi"/>
        </w:rPr>
        <w:t xml:space="preserve">Table </w:t>
      </w:r>
      <w:r w:rsidR="006E2347">
        <w:rPr>
          <w:rFonts w:cstheme="minorHAnsi"/>
        </w:rPr>
        <w:t>3</w:t>
      </w:r>
      <w:r w:rsidRPr="00FE29DF">
        <w:rPr>
          <w:rFonts w:cstheme="minorHAnsi"/>
        </w:rPr>
        <w:t xml:space="preserve"> shows the performance metrics (RMSE and R</w:t>
      </w:r>
      <w:r w:rsidRPr="00FE29DF">
        <w:rPr>
          <w:rFonts w:cstheme="minorHAnsi"/>
          <w:vertAlign w:val="superscript"/>
        </w:rPr>
        <w:t>2</w:t>
      </w:r>
      <w:r w:rsidRPr="00FE29DF">
        <w:rPr>
          <w:rFonts w:cstheme="minorHAnsi"/>
        </w:rPr>
        <w:t>) of our ensemble machine learning models with spatial folds and random folds</w:t>
      </w:r>
      <w:r w:rsidR="006E2347">
        <w:rPr>
          <w:rFonts w:cstheme="minorHAnsi"/>
        </w:rPr>
        <w:t xml:space="preserve"> for the cross validation (CV)</w:t>
      </w:r>
      <w:r w:rsidRPr="00FE29DF">
        <w:rPr>
          <w:rFonts w:cstheme="minorHAnsi"/>
        </w:rPr>
        <w:t xml:space="preserve">. The models </w:t>
      </w:r>
      <w:r w:rsidR="006E2347">
        <w:rPr>
          <w:rFonts w:cstheme="minorHAnsi"/>
        </w:rPr>
        <w:t>that included</w:t>
      </w:r>
      <w:r w:rsidRPr="00FE29DF">
        <w:rPr>
          <w:rFonts w:cstheme="minorHAnsi"/>
        </w:rPr>
        <w:t xml:space="preserve"> CMAQ </w:t>
      </w:r>
      <w:commentRangeStart w:id="61"/>
      <w:r w:rsidRPr="00FE29DF">
        <w:rPr>
          <w:rFonts w:cstheme="minorHAnsi"/>
        </w:rPr>
        <w:t xml:space="preserve">output included as a predictor variable were run for the years 2008-2016 (the years for which we have CMAQ data), and the models without CMAQ were run for 2008-2018 to include 2017 and 2018 because there were so many large wildfires in the western US during these years. </w:t>
      </w:r>
      <w:commentRangeEnd w:id="61"/>
      <w:r w:rsidR="00D906F8">
        <w:rPr>
          <w:rFonts w:cstheme="minorHAnsi"/>
        </w:rPr>
        <w:t xml:space="preserve">The results for the training data are based on predictions for those observations when they are in the left-out fold within the 10-fold cross validation. </w:t>
      </w:r>
      <w:r w:rsidR="006E2347">
        <w:rPr>
          <w:rStyle w:val="CommentReference"/>
        </w:rPr>
        <w:commentReference w:id="61"/>
      </w:r>
      <w:commentRangeStart w:id="62"/>
      <w:r w:rsidR="00D557AE">
        <w:rPr>
          <w:rFonts w:cstheme="minorHAnsi"/>
        </w:rPr>
        <w:t xml:space="preserve">The results for the training sets are metrics based on predictions at locations that </w:t>
      </w:r>
      <w:proofErr w:type="gramStart"/>
      <w:r w:rsidR="00D557AE">
        <w:rPr>
          <w:rFonts w:cstheme="minorHAnsi"/>
        </w:rPr>
        <w:t>were ,</w:t>
      </w:r>
      <w:proofErr w:type="gramEnd"/>
      <w:r w:rsidR="00D557AE">
        <w:rPr>
          <w:rFonts w:cstheme="minorHAnsi"/>
        </w:rPr>
        <w:t xml:space="preserve"> whereas the testing RMSE and R2 are for the completely left-out 10% of the data, a good test of how our model will do predicting at locations on which it did not train. </w:t>
      </w:r>
      <w:commentRangeEnd w:id="62"/>
      <w:r w:rsidR="00D557AE">
        <w:rPr>
          <w:rStyle w:val="CommentReference"/>
        </w:rPr>
        <w:commentReference w:id="62"/>
      </w:r>
    </w:p>
    <w:p w14:paraId="4128508E" w14:textId="77777777" w:rsidR="00A75088" w:rsidRPr="00FE29DF" w:rsidRDefault="00A75088" w:rsidP="00A75088">
      <w:pPr>
        <w:rPr>
          <w:rFonts w:cstheme="minorHAnsi"/>
        </w:rPr>
      </w:pPr>
    </w:p>
    <w:tbl>
      <w:tblPr>
        <w:tblStyle w:val="TableGrid"/>
        <w:tblW w:w="0" w:type="auto"/>
        <w:tblLook w:val="04A0" w:firstRow="1" w:lastRow="0" w:firstColumn="1" w:lastColumn="0" w:noHBand="0" w:noVBand="1"/>
      </w:tblPr>
      <w:tblGrid>
        <w:gridCol w:w="1663"/>
        <w:gridCol w:w="1672"/>
        <w:gridCol w:w="1672"/>
        <w:gridCol w:w="1664"/>
        <w:gridCol w:w="1653"/>
      </w:tblGrid>
      <w:tr w:rsidR="006E2347" w:rsidRPr="00FE29DF" w14:paraId="6D68F3CC" w14:textId="77777777" w:rsidTr="00EE1FDD">
        <w:tc>
          <w:tcPr>
            <w:tcW w:w="1870" w:type="dxa"/>
          </w:tcPr>
          <w:p w14:paraId="42A74189" w14:textId="77777777" w:rsidR="00A75088" w:rsidRPr="00FE29DF" w:rsidRDefault="00A75088" w:rsidP="00EE1FDD">
            <w:pPr>
              <w:rPr>
                <w:rFonts w:eastAsia="Times New Roman" w:cstheme="minorHAnsi"/>
                <w:b/>
                <w:bCs/>
              </w:rPr>
            </w:pPr>
            <w:r w:rsidRPr="00FE29DF">
              <w:rPr>
                <w:rFonts w:eastAsia="Times New Roman" w:cstheme="minorHAnsi"/>
                <w:b/>
                <w:bCs/>
              </w:rPr>
              <w:t>Model</w:t>
            </w:r>
          </w:p>
        </w:tc>
        <w:tc>
          <w:tcPr>
            <w:tcW w:w="1870" w:type="dxa"/>
          </w:tcPr>
          <w:p w14:paraId="2589F877" w14:textId="77777777" w:rsidR="00A75088" w:rsidRPr="00FE29DF" w:rsidRDefault="00A75088" w:rsidP="00EE1FDD">
            <w:pPr>
              <w:rPr>
                <w:rFonts w:eastAsia="Times New Roman" w:cstheme="minorHAnsi"/>
                <w:b/>
                <w:bCs/>
              </w:rPr>
            </w:pPr>
            <w:r w:rsidRPr="00FE29DF">
              <w:rPr>
                <w:rFonts w:eastAsia="Times New Roman" w:cstheme="minorHAnsi"/>
                <w:b/>
                <w:bCs/>
              </w:rPr>
              <w:t>Training (10-fold CV)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390DC2F3" w14:textId="77777777" w:rsidR="00A75088" w:rsidRPr="00FE29DF" w:rsidRDefault="00A75088" w:rsidP="00EE1FDD">
            <w:pPr>
              <w:rPr>
                <w:rFonts w:eastAsia="Times New Roman" w:cstheme="minorHAnsi"/>
                <w:b/>
                <w:bCs/>
                <w:vertAlign w:val="superscript"/>
              </w:rPr>
            </w:pPr>
            <w:r w:rsidRPr="00FE29DF">
              <w:rPr>
                <w:rFonts w:eastAsia="Times New Roman" w:cstheme="minorHAnsi"/>
                <w:b/>
                <w:bCs/>
              </w:rPr>
              <w:t>Training (10-fold CV) R</w:t>
            </w:r>
            <w:r w:rsidRPr="00FE29DF">
              <w:rPr>
                <w:rFonts w:eastAsia="Times New Roman" w:cstheme="minorHAnsi"/>
                <w:b/>
                <w:bCs/>
                <w:vertAlign w:val="superscript"/>
              </w:rPr>
              <w:t>2</w:t>
            </w:r>
          </w:p>
        </w:tc>
        <w:tc>
          <w:tcPr>
            <w:tcW w:w="1870" w:type="dxa"/>
          </w:tcPr>
          <w:p w14:paraId="5FFCB652" w14:textId="77777777" w:rsidR="00A75088" w:rsidRPr="00FE29DF" w:rsidRDefault="00A75088" w:rsidP="00EE1FDD">
            <w:pPr>
              <w:rPr>
                <w:rFonts w:eastAsia="Times New Roman" w:cstheme="minorHAnsi"/>
                <w:b/>
                <w:bCs/>
              </w:rPr>
            </w:pPr>
            <w:r w:rsidRPr="00FE29DF">
              <w:rPr>
                <w:rFonts w:eastAsia="Times New Roman" w:cstheme="minorHAnsi"/>
                <w:b/>
                <w:bCs/>
              </w:rPr>
              <w:t>Testing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7CEB6404" w14:textId="77777777" w:rsidR="00A75088" w:rsidRPr="00FE29DF" w:rsidRDefault="00A75088" w:rsidP="00EE1FDD">
            <w:pPr>
              <w:rPr>
                <w:rFonts w:eastAsia="Times New Roman" w:cstheme="minorHAnsi"/>
                <w:b/>
                <w:bCs/>
              </w:rPr>
            </w:pPr>
            <w:r w:rsidRPr="00FE29DF">
              <w:rPr>
                <w:rFonts w:eastAsia="Times New Roman" w:cstheme="minorHAnsi"/>
                <w:b/>
                <w:bCs/>
              </w:rPr>
              <w:t>Testing R</w:t>
            </w:r>
            <w:r w:rsidRPr="00FE29DF">
              <w:rPr>
                <w:rFonts w:eastAsia="Times New Roman" w:cstheme="minorHAnsi"/>
                <w:b/>
                <w:bCs/>
                <w:vertAlign w:val="superscript"/>
              </w:rPr>
              <w:t>2</w:t>
            </w:r>
          </w:p>
        </w:tc>
      </w:tr>
      <w:tr w:rsidR="006E2347" w:rsidRPr="00FE29DF" w14:paraId="336BB4CC" w14:textId="77777777" w:rsidTr="00EE1FDD">
        <w:tc>
          <w:tcPr>
            <w:tcW w:w="1870" w:type="dxa"/>
          </w:tcPr>
          <w:p w14:paraId="6E5DCD2C" w14:textId="6C50014E" w:rsidR="00A75088" w:rsidRPr="00FE29DF" w:rsidRDefault="006E2347" w:rsidP="00EE1FDD">
            <w:pPr>
              <w:rPr>
                <w:rFonts w:eastAsia="Times New Roman" w:cstheme="minorHAnsi"/>
              </w:rPr>
            </w:pPr>
            <w:r>
              <w:rPr>
                <w:rFonts w:eastAsia="Times New Roman" w:cstheme="minorHAnsi"/>
              </w:rPr>
              <w:t xml:space="preserve">2008-2016 model with </w:t>
            </w:r>
            <w:r w:rsidR="00A75088" w:rsidRPr="00FE29DF">
              <w:rPr>
                <w:rFonts w:eastAsia="Times New Roman" w:cstheme="minorHAnsi"/>
              </w:rPr>
              <w:t>CMAQ, spatial folds</w:t>
            </w:r>
          </w:p>
        </w:tc>
        <w:tc>
          <w:tcPr>
            <w:tcW w:w="1870" w:type="dxa"/>
          </w:tcPr>
          <w:p w14:paraId="1F94F8C3" w14:textId="77777777" w:rsidR="00A75088" w:rsidRPr="00FE29DF" w:rsidRDefault="00A75088" w:rsidP="00EE1FDD">
            <w:pPr>
              <w:rPr>
                <w:rFonts w:eastAsia="Times New Roman" w:cstheme="minorHAnsi"/>
              </w:rPr>
            </w:pPr>
            <w:r w:rsidRPr="00FE29DF">
              <w:rPr>
                <w:rFonts w:cstheme="minorHAnsi"/>
                <w:shd w:val="clear" w:color="auto" w:fill="FFFFFF"/>
              </w:rPr>
              <w:t>5.061</w:t>
            </w:r>
          </w:p>
        </w:tc>
        <w:tc>
          <w:tcPr>
            <w:tcW w:w="1870" w:type="dxa"/>
          </w:tcPr>
          <w:p w14:paraId="31181A59" w14:textId="77777777" w:rsidR="00A75088" w:rsidRPr="00FE29DF" w:rsidRDefault="00A75088" w:rsidP="00EE1FDD">
            <w:pPr>
              <w:rPr>
                <w:rFonts w:eastAsia="Times New Roman" w:cstheme="minorHAnsi"/>
              </w:rPr>
            </w:pPr>
            <w:r w:rsidRPr="00FE29DF">
              <w:rPr>
                <w:rFonts w:cstheme="minorHAnsi"/>
                <w:shd w:val="clear" w:color="auto" w:fill="FFFFFF"/>
              </w:rPr>
              <w:t>0.659</w:t>
            </w:r>
          </w:p>
        </w:tc>
        <w:tc>
          <w:tcPr>
            <w:tcW w:w="1870" w:type="dxa"/>
          </w:tcPr>
          <w:p w14:paraId="04B78314" w14:textId="77777777" w:rsidR="00A75088" w:rsidRPr="00FE29DF" w:rsidRDefault="00A75088" w:rsidP="00EE1FDD">
            <w:pPr>
              <w:rPr>
                <w:rFonts w:eastAsia="Times New Roman" w:cstheme="minorHAnsi"/>
              </w:rPr>
            </w:pPr>
            <w:r w:rsidRPr="00FE29DF">
              <w:rPr>
                <w:rFonts w:cstheme="minorHAnsi"/>
                <w:shd w:val="clear" w:color="auto" w:fill="FFFFFF"/>
              </w:rPr>
              <w:t>5.420</w:t>
            </w:r>
          </w:p>
        </w:tc>
        <w:tc>
          <w:tcPr>
            <w:tcW w:w="1870" w:type="dxa"/>
          </w:tcPr>
          <w:p w14:paraId="0F2C5954" w14:textId="77777777" w:rsidR="00A75088" w:rsidRPr="00FE29DF" w:rsidRDefault="00A75088" w:rsidP="00EE1FDD">
            <w:pPr>
              <w:rPr>
                <w:rFonts w:eastAsia="Times New Roman" w:cstheme="minorHAnsi"/>
              </w:rPr>
            </w:pPr>
            <w:r w:rsidRPr="00FE29DF">
              <w:rPr>
                <w:rFonts w:cstheme="minorHAnsi"/>
                <w:shd w:val="clear" w:color="auto" w:fill="FFFFFF"/>
              </w:rPr>
              <w:t>0.589</w:t>
            </w:r>
          </w:p>
        </w:tc>
      </w:tr>
      <w:tr w:rsidR="006E2347" w:rsidRPr="00FE29DF" w14:paraId="0D105C00" w14:textId="77777777" w:rsidTr="00EE1FDD">
        <w:tc>
          <w:tcPr>
            <w:tcW w:w="1870" w:type="dxa"/>
          </w:tcPr>
          <w:p w14:paraId="4603C250" w14:textId="39CA5807" w:rsidR="00A75088" w:rsidRPr="00FE29DF" w:rsidRDefault="006E2347" w:rsidP="00EE1FDD">
            <w:pPr>
              <w:rPr>
                <w:rFonts w:eastAsia="Times New Roman" w:cstheme="minorHAnsi"/>
              </w:rPr>
            </w:pPr>
            <w:r>
              <w:rPr>
                <w:rFonts w:eastAsia="Times New Roman" w:cstheme="minorHAnsi"/>
              </w:rPr>
              <w:t xml:space="preserve">2008-2018 model without </w:t>
            </w:r>
            <w:r w:rsidR="00A75088" w:rsidRPr="00FE29DF">
              <w:rPr>
                <w:rFonts w:eastAsia="Times New Roman" w:cstheme="minorHAnsi"/>
              </w:rPr>
              <w:t>CMAQ, spatial folds</w:t>
            </w:r>
          </w:p>
        </w:tc>
        <w:tc>
          <w:tcPr>
            <w:tcW w:w="1870" w:type="dxa"/>
          </w:tcPr>
          <w:p w14:paraId="1942467D" w14:textId="77777777" w:rsidR="00A75088" w:rsidRPr="00FE29DF" w:rsidRDefault="00A75088" w:rsidP="00EE1FDD">
            <w:pPr>
              <w:rPr>
                <w:rFonts w:eastAsia="Times New Roman" w:cstheme="minorHAnsi"/>
              </w:rPr>
            </w:pPr>
            <w:r w:rsidRPr="00FE29DF">
              <w:rPr>
                <w:rFonts w:cstheme="minorHAnsi"/>
                <w:shd w:val="clear" w:color="auto" w:fill="FFFFFF"/>
              </w:rPr>
              <w:t>6.576</w:t>
            </w:r>
          </w:p>
        </w:tc>
        <w:tc>
          <w:tcPr>
            <w:tcW w:w="1870" w:type="dxa"/>
          </w:tcPr>
          <w:p w14:paraId="1E96F192" w14:textId="77777777" w:rsidR="00A75088" w:rsidRPr="00FE29DF" w:rsidRDefault="00A75088" w:rsidP="00EE1FDD">
            <w:pPr>
              <w:rPr>
                <w:rFonts w:eastAsia="Times New Roman" w:cstheme="minorHAnsi"/>
              </w:rPr>
            </w:pPr>
            <w:r w:rsidRPr="00FE29DF">
              <w:rPr>
                <w:rFonts w:cstheme="minorHAnsi"/>
                <w:shd w:val="clear" w:color="auto" w:fill="FFFFFF"/>
              </w:rPr>
              <w:t>0.598</w:t>
            </w:r>
          </w:p>
        </w:tc>
        <w:tc>
          <w:tcPr>
            <w:tcW w:w="1870" w:type="dxa"/>
          </w:tcPr>
          <w:p w14:paraId="1FBE1E72" w14:textId="77777777" w:rsidR="00A75088" w:rsidRPr="00FE29DF" w:rsidRDefault="00A75088" w:rsidP="00EE1FDD">
            <w:pPr>
              <w:rPr>
                <w:rFonts w:eastAsia="Times New Roman" w:cstheme="minorHAnsi"/>
              </w:rPr>
            </w:pPr>
            <w:r w:rsidRPr="00FE29DF">
              <w:rPr>
                <w:rFonts w:cstheme="minorHAnsi"/>
                <w:shd w:val="clear" w:color="auto" w:fill="FFFFFF"/>
              </w:rPr>
              <w:t>6.599</w:t>
            </w:r>
          </w:p>
        </w:tc>
        <w:tc>
          <w:tcPr>
            <w:tcW w:w="1870" w:type="dxa"/>
          </w:tcPr>
          <w:p w14:paraId="5BA2BBED" w14:textId="77777777" w:rsidR="00A75088" w:rsidRPr="00FE29DF" w:rsidRDefault="00A75088" w:rsidP="00EE1FDD">
            <w:pPr>
              <w:rPr>
                <w:rFonts w:eastAsia="Times New Roman" w:cstheme="minorHAnsi"/>
              </w:rPr>
            </w:pPr>
            <w:r w:rsidRPr="00FE29DF">
              <w:rPr>
                <w:rFonts w:cstheme="minorHAnsi"/>
                <w:shd w:val="clear" w:color="auto" w:fill="FFFFFF"/>
              </w:rPr>
              <w:t>0.593</w:t>
            </w:r>
          </w:p>
        </w:tc>
      </w:tr>
      <w:tr w:rsidR="006E2347" w:rsidRPr="00FE29DF" w14:paraId="0CE86ABB" w14:textId="77777777" w:rsidTr="00EE1FDD">
        <w:tc>
          <w:tcPr>
            <w:tcW w:w="1870" w:type="dxa"/>
          </w:tcPr>
          <w:p w14:paraId="47A62ADD" w14:textId="6FD08A03" w:rsidR="00A75088" w:rsidRPr="00FE29DF" w:rsidRDefault="006E2347" w:rsidP="00EE1FDD">
            <w:pPr>
              <w:rPr>
                <w:rFonts w:eastAsia="Times New Roman" w:cstheme="minorHAnsi"/>
              </w:rPr>
            </w:pPr>
            <w:r>
              <w:rPr>
                <w:rFonts w:eastAsia="Times New Roman" w:cstheme="minorHAnsi"/>
              </w:rPr>
              <w:t xml:space="preserve">2008-2016 model with </w:t>
            </w:r>
            <w:r w:rsidRPr="00FE29DF">
              <w:rPr>
                <w:rFonts w:eastAsia="Times New Roman" w:cstheme="minorHAnsi"/>
              </w:rPr>
              <w:t>CMAQ</w:t>
            </w:r>
            <w:r w:rsidR="00A75088" w:rsidRPr="00FE29DF">
              <w:rPr>
                <w:rFonts w:eastAsia="Times New Roman" w:cstheme="minorHAnsi"/>
              </w:rPr>
              <w:t>, random folds</w:t>
            </w:r>
          </w:p>
        </w:tc>
        <w:tc>
          <w:tcPr>
            <w:tcW w:w="1870" w:type="dxa"/>
          </w:tcPr>
          <w:p w14:paraId="4CC74956" w14:textId="77777777" w:rsidR="00A75088" w:rsidRPr="00FE29DF" w:rsidRDefault="00A75088" w:rsidP="00EE1FDD">
            <w:pPr>
              <w:rPr>
                <w:rFonts w:eastAsia="Times New Roman" w:cstheme="minorHAnsi"/>
              </w:rPr>
            </w:pPr>
            <w:r w:rsidRPr="00FE29DF">
              <w:rPr>
                <w:rFonts w:cstheme="minorHAnsi"/>
                <w:shd w:val="clear" w:color="auto" w:fill="FFFFFF"/>
              </w:rPr>
              <w:t>4.482</w:t>
            </w:r>
          </w:p>
        </w:tc>
        <w:tc>
          <w:tcPr>
            <w:tcW w:w="1870" w:type="dxa"/>
          </w:tcPr>
          <w:p w14:paraId="1455350C" w14:textId="77777777" w:rsidR="00A75088" w:rsidRPr="00FE29DF" w:rsidRDefault="00A75088" w:rsidP="00EE1FDD">
            <w:pPr>
              <w:rPr>
                <w:rFonts w:eastAsia="Times New Roman" w:cstheme="minorHAnsi"/>
              </w:rPr>
            </w:pPr>
            <w:r w:rsidRPr="00FE29DF">
              <w:rPr>
                <w:rFonts w:cstheme="minorHAnsi"/>
                <w:shd w:val="clear" w:color="auto" w:fill="FFFFFF"/>
              </w:rPr>
              <w:t>0.732</w:t>
            </w:r>
          </w:p>
        </w:tc>
        <w:tc>
          <w:tcPr>
            <w:tcW w:w="1870" w:type="dxa"/>
          </w:tcPr>
          <w:p w14:paraId="23E0C7CE" w14:textId="77777777" w:rsidR="00A75088" w:rsidRPr="00FE29DF" w:rsidRDefault="00A75088" w:rsidP="00EE1FDD">
            <w:pPr>
              <w:rPr>
                <w:rFonts w:eastAsia="Times New Roman" w:cstheme="minorHAnsi"/>
              </w:rPr>
            </w:pPr>
            <w:r w:rsidRPr="00FE29DF">
              <w:rPr>
                <w:rFonts w:cstheme="minorHAnsi"/>
                <w:shd w:val="clear" w:color="auto" w:fill="FFFFFF"/>
              </w:rPr>
              <w:t>4.642</w:t>
            </w:r>
          </w:p>
        </w:tc>
        <w:tc>
          <w:tcPr>
            <w:tcW w:w="1870" w:type="dxa"/>
          </w:tcPr>
          <w:p w14:paraId="015DF764" w14:textId="77777777" w:rsidR="00A75088" w:rsidRPr="00FE29DF" w:rsidRDefault="00A75088" w:rsidP="00EE1FDD">
            <w:pPr>
              <w:rPr>
                <w:rFonts w:eastAsia="Times New Roman" w:cstheme="minorHAnsi"/>
              </w:rPr>
            </w:pPr>
            <w:r w:rsidRPr="00FE29DF">
              <w:rPr>
                <w:rFonts w:cstheme="minorHAnsi"/>
                <w:shd w:val="clear" w:color="auto" w:fill="FFFFFF"/>
              </w:rPr>
              <w:t>0.715</w:t>
            </w:r>
          </w:p>
        </w:tc>
      </w:tr>
      <w:tr w:rsidR="006E2347" w:rsidRPr="00FE29DF" w14:paraId="27091140" w14:textId="77777777" w:rsidTr="00EE1FDD">
        <w:tc>
          <w:tcPr>
            <w:tcW w:w="1870" w:type="dxa"/>
          </w:tcPr>
          <w:p w14:paraId="4B5352A3" w14:textId="0529718E" w:rsidR="00A75088" w:rsidRPr="00FE29DF" w:rsidRDefault="00D557AE" w:rsidP="00EE1FDD">
            <w:pPr>
              <w:rPr>
                <w:rFonts w:eastAsia="Times New Roman" w:cstheme="minorHAnsi"/>
              </w:rPr>
            </w:pPr>
            <w:r>
              <w:rPr>
                <w:rFonts w:eastAsia="Times New Roman" w:cstheme="minorHAnsi"/>
              </w:rPr>
              <w:t xml:space="preserve">2008-2018 model without </w:t>
            </w:r>
            <w:r w:rsidRPr="00FE29DF">
              <w:rPr>
                <w:rFonts w:eastAsia="Times New Roman" w:cstheme="minorHAnsi"/>
              </w:rPr>
              <w:t>CMAQ</w:t>
            </w:r>
            <w:r w:rsidR="00A75088" w:rsidRPr="00FE29DF">
              <w:rPr>
                <w:rFonts w:eastAsia="Times New Roman" w:cstheme="minorHAnsi"/>
              </w:rPr>
              <w:t>, random folds</w:t>
            </w:r>
          </w:p>
        </w:tc>
        <w:tc>
          <w:tcPr>
            <w:tcW w:w="1870" w:type="dxa"/>
          </w:tcPr>
          <w:p w14:paraId="5696203A" w14:textId="77777777" w:rsidR="00A75088" w:rsidRPr="00FE29DF" w:rsidRDefault="00A75088" w:rsidP="00EE1FDD">
            <w:pPr>
              <w:rPr>
                <w:rFonts w:eastAsia="Times New Roman" w:cstheme="minorHAnsi"/>
              </w:rPr>
            </w:pPr>
            <w:r w:rsidRPr="00FE29DF">
              <w:rPr>
                <w:rFonts w:cstheme="minorHAnsi"/>
                <w:shd w:val="clear" w:color="auto" w:fill="FFFFFF"/>
              </w:rPr>
              <w:t>5.482</w:t>
            </w:r>
          </w:p>
        </w:tc>
        <w:tc>
          <w:tcPr>
            <w:tcW w:w="1870" w:type="dxa"/>
          </w:tcPr>
          <w:p w14:paraId="585F2D88" w14:textId="77777777" w:rsidR="00A75088" w:rsidRPr="00FE29DF" w:rsidRDefault="00A75088" w:rsidP="00EE1FDD">
            <w:pPr>
              <w:rPr>
                <w:rFonts w:eastAsia="Times New Roman" w:cstheme="minorHAnsi"/>
              </w:rPr>
            </w:pPr>
            <w:r w:rsidRPr="00FE29DF">
              <w:rPr>
                <w:rFonts w:cstheme="minorHAnsi"/>
                <w:shd w:val="clear" w:color="auto" w:fill="FFFFFF"/>
              </w:rPr>
              <w:t>0.719</w:t>
            </w:r>
          </w:p>
        </w:tc>
        <w:tc>
          <w:tcPr>
            <w:tcW w:w="1870" w:type="dxa"/>
          </w:tcPr>
          <w:p w14:paraId="566299CA" w14:textId="77777777" w:rsidR="00A75088" w:rsidRPr="00FE29DF" w:rsidRDefault="00A75088" w:rsidP="00EE1FDD">
            <w:pPr>
              <w:rPr>
                <w:rFonts w:eastAsia="Times New Roman" w:cstheme="minorHAnsi"/>
              </w:rPr>
            </w:pPr>
            <w:r w:rsidRPr="00FE29DF">
              <w:rPr>
                <w:rFonts w:cstheme="minorHAnsi"/>
                <w:shd w:val="clear" w:color="auto" w:fill="FFFFFF"/>
              </w:rPr>
              <w:t>5.954</w:t>
            </w:r>
          </w:p>
        </w:tc>
        <w:tc>
          <w:tcPr>
            <w:tcW w:w="1870" w:type="dxa"/>
          </w:tcPr>
          <w:p w14:paraId="1FB2BCFE" w14:textId="77777777" w:rsidR="00A75088" w:rsidRPr="00FE29DF" w:rsidRDefault="00A75088" w:rsidP="00EE1FDD">
            <w:pPr>
              <w:rPr>
                <w:rFonts w:eastAsia="Times New Roman" w:cstheme="minorHAnsi"/>
              </w:rPr>
            </w:pPr>
            <w:r w:rsidRPr="00FE29DF">
              <w:rPr>
                <w:rFonts w:cstheme="minorHAnsi"/>
                <w:shd w:val="clear" w:color="auto" w:fill="FFFFFF"/>
              </w:rPr>
              <w:t>0.680</w:t>
            </w:r>
          </w:p>
        </w:tc>
      </w:tr>
    </w:tbl>
    <w:p w14:paraId="21E787D6" w14:textId="77777777" w:rsidR="00A75088" w:rsidRPr="00FE29DF" w:rsidRDefault="00A75088" w:rsidP="00A75088">
      <w:pPr>
        <w:rPr>
          <w:rFonts w:cstheme="minorHAnsi"/>
          <w:color w:val="000000"/>
          <w:bdr w:val="none" w:sz="0" w:space="0" w:color="auto" w:frame="1"/>
        </w:rPr>
      </w:pPr>
    </w:p>
    <w:p w14:paraId="4A52F070" w14:textId="46BC888A" w:rsidR="00A75088" w:rsidRPr="00FE29DF" w:rsidRDefault="00A75088" w:rsidP="00A75088">
      <w:pPr>
        <w:rPr>
          <w:rFonts w:cstheme="minorHAnsi"/>
        </w:rPr>
      </w:pPr>
      <w:r w:rsidRPr="00FE29DF">
        <w:rPr>
          <w:rFonts w:cstheme="minorHAnsi"/>
          <w:color w:val="000000"/>
          <w:bdr w:val="none" w:sz="0" w:space="0" w:color="auto" w:frame="1"/>
        </w:rPr>
        <w:t>Overall, models including CMAQ perform better (have lower RMSE and higher R</w:t>
      </w:r>
      <w:r w:rsidRPr="00FE29DF">
        <w:rPr>
          <w:rFonts w:cstheme="minorHAnsi"/>
          <w:color w:val="000000"/>
          <w:bdr w:val="none" w:sz="0" w:space="0" w:color="auto" w:frame="1"/>
          <w:vertAlign w:val="superscript"/>
        </w:rPr>
        <w:t>2</w:t>
      </w:r>
      <w:r w:rsidRPr="00FE29DF">
        <w:rPr>
          <w:rFonts w:cstheme="minorHAnsi"/>
          <w:color w:val="000000"/>
          <w:bdr w:val="none" w:sz="0" w:space="0" w:color="auto" w:frame="1"/>
        </w:rPr>
        <w:t xml:space="preserve"> values) than models </w:t>
      </w:r>
      <w:r w:rsidR="00D557AE">
        <w:rPr>
          <w:rFonts w:cstheme="minorHAnsi"/>
          <w:color w:val="000000"/>
          <w:bdr w:val="none" w:sz="0" w:space="0" w:color="auto" w:frame="1"/>
        </w:rPr>
        <w:t>without</w:t>
      </w:r>
      <w:r w:rsidRPr="00FE29DF">
        <w:rPr>
          <w:rFonts w:cstheme="minorHAnsi"/>
          <w:color w:val="000000"/>
          <w:bdr w:val="none" w:sz="0" w:space="0" w:color="auto" w:frame="1"/>
        </w:rPr>
        <w:t xml:space="preserve"> CMAQ. This may be due to the additional information provided by the CMAQ output or could be because the models without CMAQ include two additional years of data that </w:t>
      </w:r>
      <w:r w:rsidR="00D557AE">
        <w:rPr>
          <w:rFonts w:cstheme="minorHAnsi"/>
          <w:color w:val="000000"/>
          <w:bdr w:val="none" w:sz="0" w:space="0" w:color="auto" w:frame="1"/>
        </w:rPr>
        <w:t>more days with high</w:t>
      </w:r>
      <w:r w:rsidRPr="00FE29DF">
        <w:rPr>
          <w:rFonts w:cstheme="minorHAnsi"/>
        </w:rPr>
        <w:t xml:space="preserve"> PM</w:t>
      </w:r>
      <w:r w:rsidRPr="00FE29DF">
        <w:rPr>
          <w:rFonts w:cstheme="minorHAnsi"/>
          <w:vertAlign w:val="subscript"/>
        </w:rPr>
        <w:t>2.5</w:t>
      </w:r>
      <w:r w:rsidRPr="00FE29DF">
        <w:rPr>
          <w:rFonts w:cstheme="minorHAnsi"/>
        </w:rPr>
        <w:t>, which are much harder to predict accurately than lower values</w:t>
      </w:r>
      <w:r w:rsidR="00D557AE">
        <w:rPr>
          <w:rFonts w:cstheme="minorHAnsi"/>
        </w:rPr>
        <w:t>.</w:t>
      </w:r>
      <w:r w:rsidRPr="00FE29DF">
        <w:rPr>
          <w:rFonts w:cstheme="minorHAnsi"/>
          <w:vertAlign w:val="subscript"/>
        </w:rPr>
        <w:t xml:space="preserve"> </w:t>
      </w:r>
      <w:r w:rsidR="00D557AE">
        <w:rPr>
          <w:rFonts w:cstheme="minorHAnsi"/>
        </w:rPr>
        <w:t>For comparison, results for a</w:t>
      </w:r>
      <w:r w:rsidRPr="00FE29DF">
        <w:rPr>
          <w:rFonts w:cstheme="minorHAnsi"/>
        </w:rPr>
        <w:t xml:space="preserve"> model without CMAQ on the years 2008-2016 only</w:t>
      </w:r>
      <w:r w:rsidR="00D557AE">
        <w:rPr>
          <w:rFonts w:cstheme="minorHAnsi"/>
        </w:rPr>
        <w:t xml:space="preserve"> gave </w:t>
      </w:r>
      <w:r w:rsidR="00D557AE" w:rsidRPr="00FE29DF">
        <w:rPr>
          <w:rFonts w:cstheme="minorHAnsi"/>
        </w:rPr>
        <w:lastRenderedPageBreak/>
        <w:t xml:space="preserve">test set RMSE = </w:t>
      </w:r>
      <w:r w:rsidR="00D557AE" w:rsidRPr="00FE29DF">
        <w:rPr>
          <w:rFonts w:cstheme="minorHAnsi"/>
          <w:color w:val="000000"/>
          <w:shd w:val="clear" w:color="auto" w:fill="FFFFFF"/>
        </w:rPr>
        <w:t xml:space="preserve">4.747 </w:t>
      </w:r>
      <w:r w:rsidR="00D557AE" w:rsidRPr="00FE29DF">
        <w:rPr>
          <w:rFonts w:cstheme="minorHAnsi"/>
          <w:color w:val="000000"/>
        </w:rPr>
        <w:t>µg/m</w:t>
      </w:r>
      <w:r w:rsidR="00D557AE" w:rsidRPr="00FE29DF">
        <w:rPr>
          <w:rFonts w:cstheme="minorHAnsi"/>
          <w:color w:val="000000"/>
          <w:vertAlign w:val="superscript"/>
        </w:rPr>
        <w:t>3</w:t>
      </w:r>
      <w:r w:rsidR="00D557AE" w:rsidRPr="00FE29DF">
        <w:rPr>
          <w:rFonts w:cstheme="minorHAnsi"/>
          <w:color w:val="000000"/>
          <w:shd w:val="clear" w:color="auto" w:fill="FFFFFF"/>
        </w:rPr>
        <w:t xml:space="preserve"> and </w:t>
      </w:r>
      <w:r w:rsidR="00D557AE" w:rsidRPr="00FE29DF">
        <w:rPr>
          <w:rFonts w:cstheme="minorHAnsi"/>
          <w:color w:val="000000"/>
          <w:bdr w:val="none" w:sz="0" w:space="0" w:color="auto" w:frame="1"/>
        </w:rPr>
        <w:t>R</w:t>
      </w:r>
      <w:r w:rsidR="00D557AE" w:rsidRPr="00FE29DF">
        <w:rPr>
          <w:rFonts w:cstheme="minorHAnsi"/>
          <w:color w:val="000000"/>
          <w:bdr w:val="none" w:sz="0" w:space="0" w:color="auto" w:frame="1"/>
          <w:vertAlign w:val="superscript"/>
        </w:rPr>
        <w:t>2</w:t>
      </w:r>
      <w:r w:rsidR="00D557AE" w:rsidRPr="00FE29DF">
        <w:rPr>
          <w:rFonts w:cstheme="minorHAnsi"/>
          <w:color w:val="000000"/>
          <w:bdr w:val="none" w:sz="0" w:space="0" w:color="auto" w:frame="1"/>
        </w:rPr>
        <w:t xml:space="preserve"> =</w:t>
      </w:r>
      <w:r w:rsidR="00D557AE" w:rsidRPr="00FE29DF">
        <w:rPr>
          <w:rFonts w:cstheme="minorHAnsi"/>
          <w:color w:val="000000"/>
          <w:shd w:val="clear" w:color="auto" w:fill="FFFFFF"/>
        </w:rPr>
        <w:t xml:space="preserve"> 0.702</w:t>
      </w:r>
      <w:r w:rsidRPr="00FE29DF">
        <w:rPr>
          <w:rFonts w:cstheme="minorHAnsi"/>
        </w:rPr>
        <w:t xml:space="preserve">, slightly better than </w:t>
      </w:r>
      <w:r w:rsidR="00D557AE">
        <w:rPr>
          <w:rFonts w:cstheme="minorHAnsi"/>
        </w:rPr>
        <w:t xml:space="preserve">the model </w:t>
      </w:r>
      <w:r w:rsidRPr="00FE29DF">
        <w:rPr>
          <w:rFonts w:cstheme="minorHAnsi"/>
        </w:rPr>
        <w:t xml:space="preserve">without CMAQ that included 2017 and 2018, but worse than the model with CMAQ </w:t>
      </w:r>
      <w:r w:rsidR="00D557AE">
        <w:rPr>
          <w:rFonts w:cstheme="minorHAnsi"/>
        </w:rPr>
        <w:t xml:space="preserve">for years 2008-2016. </w:t>
      </w:r>
    </w:p>
    <w:p w14:paraId="6ADECE67" w14:textId="77777777" w:rsidR="00A75088" w:rsidRPr="00FE29DF" w:rsidRDefault="00A75088" w:rsidP="00A75088">
      <w:pPr>
        <w:rPr>
          <w:rFonts w:cstheme="minorHAnsi"/>
        </w:rPr>
      </w:pPr>
    </w:p>
    <w:p w14:paraId="00A13DD5" w14:textId="77777777" w:rsidR="00A75088" w:rsidRPr="00FE29DF" w:rsidRDefault="00A75088" w:rsidP="00A75088">
      <w:pPr>
        <w:rPr>
          <w:rFonts w:cstheme="minorHAnsi"/>
        </w:rPr>
      </w:pPr>
      <w:r w:rsidRPr="00FE29DF">
        <w:rPr>
          <w:rFonts w:cstheme="minorHAnsi"/>
        </w:rPr>
        <w:t>The spatial-folds models perform worse than the random-folds models. This is not surprising because the spatial folds do not allow for observations from the same location to be in multiple folds, therefore the models are predicting to locations that they did not train on, whereas random folds have likely trained on observations at all locations, thus are more likely to predict values better for those locations. Using solely random folds can therefore be misleading as to the performance of the models when they are predicting at locations without monitoring data. Thus, we posit that most of the models presented in the literature previously that use random folds are reporting R</w:t>
      </w:r>
      <w:r w:rsidRPr="00FE29DF">
        <w:rPr>
          <w:rFonts w:cstheme="minorHAnsi"/>
          <w:vertAlign w:val="superscript"/>
        </w:rPr>
        <w:t>2</w:t>
      </w:r>
      <w:r w:rsidRPr="00FE29DF">
        <w:rPr>
          <w:rFonts w:cstheme="minorHAnsi"/>
        </w:rPr>
        <w:t xml:space="preserve"> values that are likely higher than their predictive performance at non-sampled locations. </w:t>
      </w:r>
    </w:p>
    <w:p w14:paraId="44CDC3F5" w14:textId="77777777" w:rsidR="00A75088" w:rsidRPr="00FE29DF" w:rsidRDefault="00A75088" w:rsidP="00A75088">
      <w:pPr>
        <w:rPr>
          <w:rFonts w:cstheme="minorHAnsi"/>
        </w:rPr>
      </w:pPr>
    </w:p>
    <w:p w14:paraId="24E374F5" w14:textId="25DB1AF9" w:rsidR="00A75088" w:rsidRPr="00FE29DF" w:rsidRDefault="00A75088" w:rsidP="00A75088">
      <w:pPr>
        <w:rPr>
          <w:rFonts w:cstheme="minorHAnsi"/>
        </w:rPr>
      </w:pPr>
      <w:r w:rsidRPr="00FE29DF">
        <w:rPr>
          <w:rFonts w:cstheme="minorHAnsi"/>
        </w:rPr>
        <w:t xml:space="preserve">Performance of our models on our completely left-out testing data set provide worse metrics than their training (10-fold CV) counterparts. Some of the discrepancy between training and testing set results is because </w:t>
      </w:r>
      <w:r w:rsidR="00D906F8">
        <w:rPr>
          <w:rFonts w:cstheme="minorHAnsi"/>
        </w:rPr>
        <w:t>t</w:t>
      </w:r>
      <w:r w:rsidRPr="00FE29DF">
        <w:rPr>
          <w:rFonts w:cstheme="minorHAnsi"/>
        </w:rPr>
        <w:t xml:space="preserve">he testing data set </w:t>
      </w:r>
      <w:r w:rsidR="00D906F8">
        <w:rPr>
          <w:rFonts w:cstheme="minorHAnsi"/>
        </w:rPr>
        <w:t xml:space="preserve">was </w:t>
      </w:r>
      <w:r w:rsidRPr="00FE29DF">
        <w:rPr>
          <w:rFonts w:cstheme="minorHAnsi"/>
        </w:rPr>
        <w:t xml:space="preserve">not used to inform the development of the model; some of the discrepancy is because of random chance of a given monitoring site being in the testing data set. </w:t>
      </w:r>
    </w:p>
    <w:p w14:paraId="450AAFF9" w14:textId="77777777" w:rsidR="00A75088" w:rsidRPr="00FE29DF" w:rsidRDefault="00A75088" w:rsidP="00A75088">
      <w:pPr>
        <w:rPr>
          <w:rFonts w:cstheme="minorHAnsi"/>
          <w:color w:val="000000"/>
          <w:bdr w:val="none" w:sz="0" w:space="0" w:color="auto" w:frame="1"/>
        </w:rPr>
      </w:pPr>
    </w:p>
    <w:p w14:paraId="460DBC8C" w14:textId="48D45B5E" w:rsidR="00A75088" w:rsidRPr="00FE29DF" w:rsidRDefault="00A75088" w:rsidP="00A75088">
      <w:pPr>
        <w:rPr>
          <w:rFonts w:cstheme="minorHAnsi"/>
          <w:color w:val="000000"/>
          <w:bdr w:val="none" w:sz="0" w:space="0" w:color="auto" w:frame="1"/>
        </w:rPr>
      </w:pPr>
      <w:r w:rsidRPr="00FE29DF">
        <w:rPr>
          <w:rFonts w:cstheme="minorHAnsi"/>
        </w:rPr>
        <w:t xml:space="preserve">For comparison: the performance metrics for full models (without any cross-validation folds) on the </w:t>
      </w:r>
      <w:r w:rsidR="00D906F8">
        <w:rPr>
          <w:rFonts w:cstheme="minorHAnsi"/>
        </w:rPr>
        <w:t xml:space="preserve">2008-2016 </w:t>
      </w:r>
      <w:r w:rsidRPr="00FE29DF">
        <w:rPr>
          <w:rFonts w:cstheme="minorHAnsi"/>
        </w:rPr>
        <w:t xml:space="preserve">CMAQ and </w:t>
      </w:r>
      <w:r w:rsidR="00D906F8">
        <w:rPr>
          <w:rFonts w:cstheme="minorHAnsi"/>
        </w:rPr>
        <w:t xml:space="preserve">the 2008-2018 </w:t>
      </w:r>
      <w:r w:rsidRPr="00FE29DF">
        <w:rPr>
          <w:rFonts w:cstheme="minorHAnsi"/>
        </w:rPr>
        <w:t xml:space="preserve">non-CMAQ datasets are, respectively, RMSE = 1.726 </w:t>
      </w:r>
      <w:r w:rsidRPr="00FE29DF">
        <w:rPr>
          <w:rFonts w:cstheme="minorHAnsi"/>
          <w:color w:val="000000"/>
        </w:rPr>
        <w:t>µg/m</w:t>
      </w:r>
      <w:r w:rsidRPr="00FE29DF">
        <w:rPr>
          <w:rFonts w:cstheme="minorHAnsi"/>
          <w:color w:val="000000"/>
          <w:vertAlign w:val="superscript"/>
        </w:rPr>
        <w:t>3</w:t>
      </w:r>
      <w:r w:rsidRPr="00FE29DF">
        <w:rPr>
          <w:rFonts w:cstheme="minorHAnsi"/>
        </w:rPr>
        <w:t xml:space="preserve"> and R</w:t>
      </w:r>
      <w:r w:rsidRPr="00FE29DF">
        <w:rPr>
          <w:rFonts w:cstheme="minorHAnsi"/>
          <w:vertAlign w:val="superscript"/>
        </w:rPr>
        <w:t>2</w:t>
      </w:r>
      <w:r w:rsidRPr="00FE29DF">
        <w:rPr>
          <w:rFonts w:cstheme="minorHAnsi"/>
        </w:rPr>
        <w:t xml:space="preserve"> = 0.960; RMSE = 2.027 </w:t>
      </w:r>
      <w:r w:rsidRPr="00FE29DF">
        <w:rPr>
          <w:rFonts w:cstheme="minorHAnsi"/>
          <w:color w:val="000000"/>
        </w:rPr>
        <w:t>µg/m</w:t>
      </w:r>
      <w:r w:rsidRPr="00FE29DF">
        <w:rPr>
          <w:rFonts w:cstheme="minorHAnsi"/>
          <w:color w:val="000000"/>
          <w:vertAlign w:val="superscript"/>
        </w:rPr>
        <w:t xml:space="preserve">3 </w:t>
      </w:r>
      <w:r w:rsidRPr="00FE29DF">
        <w:rPr>
          <w:rFonts w:cstheme="minorHAnsi"/>
        </w:rPr>
        <w:t>and R</w:t>
      </w:r>
      <w:r w:rsidRPr="00FE29DF">
        <w:rPr>
          <w:rFonts w:cstheme="minorHAnsi"/>
          <w:vertAlign w:val="superscript"/>
        </w:rPr>
        <w:t>2</w:t>
      </w:r>
      <w:r w:rsidRPr="00FE29DF">
        <w:rPr>
          <w:rFonts w:cstheme="minorHAnsi"/>
        </w:rPr>
        <w:t xml:space="preserve"> = 0.961.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18071F94" w14:textId="77777777" w:rsidR="00A75088" w:rsidRPr="00FE29DF" w:rsidRDefault="00A75088" w:rsidP="00A75088">
      <w:pPr>
        <w:rPr>
          <w:rFonts w:cstheme="minorHAnsi"/>
          <w:color w:val="000000"/>
          <w:bdr w:val="none" w:sz="0" w:space="0" w:color="auto" w:frame="1"/>
        </w:rPr>
      </w:pPr>
    </w:p>
    <w:p w14:paraId="645326A3" w14:textId="15C21026"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Henceforth all results in this section refer to the spatial-folds analysis. Results from the random-folds analysis are in the Supplementary Material.</w:t>
      </w:r>
    </w:p>
    <w:p w14:paraId="64FE2C0E" w14:textId="77777777" w:rsidR="00A75088" w:rsidRPr="00FE29DF" w:rsidRDefault="00A75088" w:rsidP="00A75088">
      <w:pPr>
        <w:rPr>
          <w:rFonts w:cstheme="minorHAnsi"/>
          <w:color w:val="000000"/>
          <w:bdr w:val="none" w:sz="0" w:space="0" w:color="auto" w:frame="1"/>
        </w:rPr>
      </w:pPr>
    </w:p>
    <w:p w14:paraId="05ED040F" w14:textId="0839CC38"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The predicted-versus-observed plots in Figure XX illustrate the variation in both predictions from our models and observation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It is clear from these plots that there were many more high values in the years 2017 and 2018 (on the non-CMAQ </w:t>
      </w:r>
      <w:r w:rsidR="00D906F8">
        <w:rPr>
          <w:rFonts w:cstheme="minorHAnsi"/>
          <w:color w:val="000000"/>
          <w:bdr w:val="none" w:sz="0" w:space="0" w:color="auto" w:frame="1"/>
        </w:rPr>
        <w:t xml:space="preserve">model </w:t>
      </w:r>
      <w:r w:rsidRPr="00FE29DF">
        <w:rPr>
          <w:rFonts w:cstheme="minorHAnsi"/>
          <w:color w:val="000000"/>
          <w:bdr w:val="none" w:sz="0" w:space="0" w:color="auto" w:frame="1"/>
        </w:rPr>
        <w:t>plots). Also, all models tend to dramatically underpredict value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higher than 200 </w:t>
      </w:r>
      <w:r w:rsidRPr="00FE29DF">
        <w:rPr>
          <w:rFonts w:cstheme="minorHAnsi"/>
          <w:color w:val="000000"/>
        </w:rPr>
        <w:t>µg/m</w:t>
      </w:r>
      <w:r w:rsidRPr="00FE29DF">
        <w:rPr>
          <w:rFonts w:cstheme="minorHAnsi"/>
          <w:color w:val="000000"/>
          <w:vertAlign w:val="superscript"/>
        </w:rPr>
        <w:t>3</w:t>
      </w:r>
      <w:r w:rsidRPr="00FE29DF">
        <w:rPr>
          <w:rFonts w:cstheme="minorHAnsi"/>
          <w:color w:val="000000"/>
        </w:rPr>
        <w:t xml:space="preserve">, which is likely because </w:t>
      </w:r>
      <w:commentRangeStart w:id="63"/>
      <w:commentRangeStart w:id="64"/>
      <w:r w:rsidRPr="00FE29DF">
        <w:rPr>
          <w:rFonts w:cstheme="minorHAnsi"/>
          <w:color w:val="000000"/>
        </w:rPr>
        <w:t xml:space="preserve">there are fewer high values than low values in the training set. </w:t>
      </w:r>
      <w:commentRangeEnd w:id="63"/>
      <w:r w:rsidRPr="00FE29DF">
        <w:rPr>
          <w:rStyle w:val="CommentReference"/>
          <w:rFonts w:cstheme="minorHAnsi"/>
        </w:rPr>
        <w:commentReference w:id="63"/>
      </w:r>
      <w:commentRangeEnd w:id="64"/>
      <w:r w:rsidR="00D906F8">
        <w:rPr>
          <w:rStyle w:val="CommentReference"/>
        </w:rPr>
        <w:commentReference w:id="64"/>
      </w:r>
    </w:p>
    <w:p w14:paraId="70C1674C" w14:textId="77777777" w:rsidR="00A75088" w:rsidRPr="00FE29DF" w:rsidRDefault="00A75088" w:rsidP="00A75088">
      <w:pPr>
        <w:rPr>
          <w:rFonts w:cstheme="minorHAnsi"/>
          <w:color w:val="000000"/>
          <w:bdr w:val="none" w:sz="0" w:space="0" w:color="auto" w:frame="1"/>
        </w:rPr>
      </w:pPr>
    </w:p>
    <w:p w14:paraId="46A4C31F" w14:textId="77777777" w:rsidR="00A75088" w:rsidRPr="00FE29DF" w:rsidRDefault="00A75088" w:rsidP="00A75088">
      <w:pPr>
        <w:rPr>
          <w:rFonts w:cstheme="minorHAnsi"/>
        </w:rPr>
      </w:pPr>
      <w:commentRangeStart w:id="65"/>
      <w:r w:rsidRPr="00FE29DF">
        <w:rPr>
          <w:rFonts w:cstheme="minorHAnsi"/>
          <w:noProof/>
          <w:color w:val="000000"/>
          <w:bdr w:val="none" w:sz="0" w:space="0" w:color="auto" w:frame="1"/>
        </w:rPr>
        <w:lastRenderedPageBreak/>
        <w:drawing>
          <wp:inline distT="0" distB="0" distL="0" distR="0" wp14:anchorId="30453F15" wp14:editId="6B91D4D4">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commentRangeEnd w:id="65"/>
      <w:r w:rsidR="00C97D31">
        <w:rPr>
          <w:rStyle w:val="CommentReference"/>
        </w:rPr>
        <w:commentReference w:id="65"/>
      </w:r>
      <w:r w:rsidRPr="00FE29DF">
        <w:rPr>
          <w:rFonts w:cstheme="minorHAnsi"/>
          <w:noProof/>
          <w:color w:val="000000"/>
          <w:bdr w:val="none" w:sz="0" w:space="0" w:color="auto" w:frame="1"/>
        </w:rPr>
        <w:drawing>
          <wp:inline distT="0" distB="0" distL="0" distR="0" wp14:anchorId="549EBECD" wp14:editId="690AACFD">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9DE677C" w14:textId="77777777" w:rsidR="00A75088" w:rsidRPr="00FE29DF" w:rsidRDefault="00A75088" w:rsidP="00A75088">
      <w:pPr>
        <w:rPr>
          <w:rFonts w:cstheme="minorHAnsi"/>
          <w:color w:val="000000"/>
          <w:bdr w:val="none" w:sz="0" w:space="0" w:color="auto" w:frame="1"/>
        </w:rPr>
      </w:pPr>
      <w:r w:rsidRPr="00FE29DF">
        <w:rPr>
          <w:rFonts w:cstheme="minorHAnsi"/>
          <w:noProof/>
          <w:color w:val="000000"/>
          <w:bdr w:val="none" w:sz="0" w:space="0" w:color="auto" w:frame="1"/>
        </w:rPr>
        <w:lastRenderedPageBreak/>
        <w:drawing>
          <wp:inline distT="0" distB="0" distL="0" distR="0" wp14:anchorId="599B630A" wp14:editId="39335D8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Pr="00FE29DF">
        <w:rPr>
          <w:rFonts w:cstheme="minorHAnsi"/>
          <w:color w:val="000000"/>
          <w:bdr w:val="none" w:sz="0" w:space="0" w:color="auto" w:frame="1"/>
        </w:rPr>
        <w:t xml:space="preserve"> </w:t>
      </w:r>
      <w:r w:rsidRPr="00FE29DF">
        <w:rPr>
          <w:rFonts w:cstheme="minorHAnsi"/>
          <w:noProof/>
          <w:color w:val="000000"/>
          <w:bdr w:val="none" w:sz="0" w:space="0" w:color="auto" w:frame="1"/>
        </w:rPr>
        <w:drawing>
          <wp:inline distT="0" distB="0" distL="0" distR="0" wp14:anchorId="02972D21" wp14:editId="7CAB09D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2434D71E" w14:textId="77777777" w:rsidR="00A75088" w:rsidRPr="00FE29DF" w:rsidRDefault="00A75088" w:rsidP="00A75088">
      <w:pPr>
        <w:rPr>
          <w:rFonts w:cstheme="minorHAnsi"/>
          <w:color w:val="000000"/>
        </w:rPr>
      </w:pPr>
      <w:commentRangeStart w:id="66"/>
      <w:commentRangeStart w:id="67"/>
      <w:r w:rsidRPr="00FE29DF">
        <w:rPr>
          <w:rFonts w:cstheme="minorHAnsi"/>
          <w:color w:val="000000"/>
        </w:rPr>
        <w:t xml:space="preserve">Tables XX </w:t>
      </w:r>
      <w:commentRangeEnd w:id="66"/>
      <w:r w:rsidRPr="00FE29DF">
        <w:rPr>
          <w:rStyle w:val="CommentReference"/>
          <w:rFonts w:cstheme="minorHAnsi"/>
        </w:rPr>
        <w:commentReference w:id="66"/>
      </w:r>
      <w:commentRangeEnd w:id="67"/>
      <w:r w:rsidR="00C97D31">
        <w:rPr>
          <w:rStyle w:val="CommentReference"/>
        </w:rPr>
        <w:commentReference w:id="67"/>
      </w:r>
      <w:r w:rsidRPr="00FE29DF">
        <w:rPr>
          <w:rFonts w:cstheme="minorHAnsi"/>
          <w:color w:val="000000"/>
        </w:rPr>
        <w:t>shows the RMSE values of our models on different levels of PM</w:t>
      </w:r>
      <w:r w:rsidRPr="00FE29DF">
        <w:rPr>
          <w:rFonts w:cstheme="minorHAnsi"/>
          <w:color w:val="000000"/>
          <w:vertAlign w:val="subscript"/>
        </w:rPr>
        <w:t>2.5</w:t>
      </w:r>
      <w:r w:rsidRPr="00FE29DF">
        <w:rPr>
          <w:rFonts w:cstheme="minorHAnsi"/>
          <w:color w:val="000000"/>
        </w:rPr>
        <w:t>, years, states, and seasons. Similar tables with R</w:t>
      </w:r>
      <w:r w:rsidRPr="00FE29DF">
        <w:rPr>
          <w:rFonts w:cstheme="minorHAnsi"/>
          <w:color w:val="000000"/>
          <w:vertAlign w:val="superscript"/>
        </w:rPr>
        <w:t>2</w:t>
      </w:r>
      <w:r w:rsidRPr="00FE29DF">
        <w:rPr>
          <w:rFonts w:cstheme="minorHAnsi"/>
          <w:color w:val="000000"/>
        </w:rPr>
        <w:t xml:space="preserve"> values for these data can be found in the Supplementary Material. </w:t>
      </w:r>
    </w:p>
    <w:p w14:paraId="1A2D4FED" w14:textId="77777777" w:rsidR="00A75088" w:rsidRPr="00FE29DF" w:rsidRDefault="00A75088" w:rsidP="00A75088">
      <w:pPr>
        <w:rPr>
          <w:rFonts w:cstheme="minorHAnsi"/>
          <w:color w:val="000000"/>
        </w:rPr>
      </w:pPr>
    </w:p>
    <w:p w14:paraId="575FE926" w14:textId="2AD8D438" w:rsidR="00A75088" w:rsidRPr="00FE29DF" w:rsidRDefault="00C97D31" w:rsidP="00A75088">
      <w:pPr>
        <w:rPr>
          <w:rFonts w:cstheme="minorHAnsi"/>
          <w:color w:val="000000"/>
        </w:rPr>
      </w:pPr>
      <w:r>
        <w:rPr>
          <w:rFonts w:cstheme="minorHAnsi"/>
          <w:color w:val="000000"/>
        </w:rPr>
        <w:t>The</w:t>
      </w:r>
      <w:r w:rsidR="00A75088" w:rsidRPr="00FE29DF">
        <w:rPr>
          <w:rFonts w:cstheme="minorHAnsi"/>
          <w:color w:val="000000"/>
        </w:rPr>
        <w:t xml:space="preserve"> models with CMAQ always perform better than the models without CMAQ. </w:t>
      </w:r>
      <w:r>
        <w:rPr>
          <w:rFonts w:cstheme="minorHAnsi"/>
          <w:color w:val="000000"/>
        </w:rPr>
        <w:t xml:space="preserve">When investigating variable importance in each model, </w:t>
      </w:r>
      <w:r w:rsidR="00A75088" w:rsidRPr="00FE29DF">
        <w:rPr>
          <w:rFonts w:cstheme="minorHAnsi"/>
          <w:color w:val="000000"/>
        </w:rPr>
        <w:t xml:space="preserve">MAIAC AOD </w:t>
      </w:r>
      <w:r>
        <w:rPr>
          <w:rFonts w:cstheme="minorHAnsi"/>
          <w:color w:val="000000"/>
        </w:rPr>
        <w:t>rises in variable importance when CMAQ output is not in the model (Supplemental Material)</w:t>
      </w:r>
      <w:r w:rsidR="00A75088" w:rsidRPr="00FE29DF">
        <w:rPr>
          <w:rFonts w:cstheme="minorHAnsi"/>
          <w:color w:val="000000"/>
        </w:rPr>
        <w:t xml:space="preserve">. </w:t>
      </w:r>
      <w:commentRangeStart w:id="68"/>
      <w:r w:rsidR="00A75088" w:rsidRPr="00FE29DF">
        <w:rPr>
          <w:rFonts w:cstheme="minorHAnsi"/>
          <w:color w:val="000000"/>
        </w:rPr>
        <w:t xml:space="preserve">(Note that while collinearity between variables does not matter for prediction with random forest, it most likely </w:t>
      </w:r>
      <w:commentRangeStart w:id="69"/>
      <w:r w:rsidR="00A75088" w:rsidRPr="00FE29DF">
        <w:rPr>
          <w:rFonts w:cstheme="minorHAnsi"/>
          <w:color w:val="000000"/>
        </w:rPr>
        <w:t>influences</w:t>
      </w:r>
      <w:commentRangeEnd w:id="69"/>
      <w:r w:rsidR="00A75088" w:rsidRPr="00FE29DF">
        <w:rPr>
          <w:rStyle w:val="CommentReference"/>
          <w:rFonts w:cstheme="minorHAnsi"/>
        </w:rPr>
        <w:commentReference w:id="69"/>
      </w:r>
      <w:r w:rsidR="00A75088" w:rsidRPr="00FE29DF">
        <w:rPr>
          <w:rFonts w:cstheme="minorHAnsi"/>
          <w:color w:val="000000"/>
        </w:rPr>
        <w:t xml:space="preserve"> the variable importance calculations via permutation </w:t>
      </w:r>
      <w:commentRangeStart w:id="70"/>
      <w:r w:rsidR="00A75088" w:rsidRPr="00FE29DF">
        <w:rPr>
          <w:rFonts w:cstheme="minorHAnsi"/>
          <w:color w:val="000000"/>
        </w:rPr>
        <w:t>(</w:t>
      </w:r>
      <w:proofErr w:type="spellStart"/>
      <w:r w:rsidR="00A75088" w:rsidRPr="00FE29DF">
        <w:rPr>
          <w:rFonts w:cstheme="minorHAnsi"/>
          <w:color w:val="000000"/>
        </w:rPr>
        <w:t>Gregorutti</w:t>
      </w:r>
      <w:proofErr w:type="spellEnd"/>
      <w:r w:rsidR="00A75088" w:rsidRPr="00FE29DF">
        <w:rPr>
          <w:rFonts w:cstheme="minorHAnsi"/>
          <w:color w:val="000000"/>
        </w:rPr>
        <w:t xml:space="preserve"> et al., 2017)</w:t>
      </w:r>
      <w:commentRangeEnd w:id="70"/>
      <w:r w:rsidR="00A75088" w:rsidRPr="00FE29DF">
        <w:rPr>
          <w:rStyle w:val="CommentReference"/>
          <w:rFonts w:cstheme="minorHAnsi"/>
        </w:rPr>
        <w:commentReference w:id="70"/>
      </w:r>
      <w:r w:rsidR="00A75088" w:rsidRPr="00FE29DF">
        <w:rPr>
          <w:rFonts w:cstheme="minorHAnsi"/>
          <w:color w:val="000000"/>
        </w:rPr>
        <w:t xml:space="preserve">.) </w:t>
      </w:r>
      <w:commentRangeEnd w:id="68"/>
      <w:r>
        <w:rPr>
          <w:rStyle w:val="CommentReference"/>
        </w:rPr>
        <w:commentReference w:id="68"/>
      </w:r>
    </w:p>
    <w:p w14:paraId="76CEB49E" w14:textId="77777777" w:rsidR="00A75088" w:rsidRPr="00FE29DF" w:rsidRDefault="00A75088" w:rsidP="00A75088">
      <w:pPr>
        <w:rPr>
          <w:rFonts w:cstheme="minorHAnsi"/>
          <w:color w:val="000000"/>
        </w:rPr>
      </w:pPr>
    </w:p>
    <w:p w14:paraId="72F3F9C5" w14:textId="77777777" w:rsidR="00A75088" w:rsidRPr="00FE29DF" w:rsidRDefault="00A75088" w:rsidP="00A75088">
      <w:pPr>
        <w:rPr>
          <w:rFonts w:cstheme="minorHAnsi"/>
          <w:color w:val="000000"/>
        </w:rPr>
      </w:pPr>
      <w:r w:rsidRPr="00FE29DF">
        <w:rPr>
          <w:rFonts w:cstheme="minorHAnsi"/>
          <w:color w:val="000000"/>
        </w:rPr>
        <w:t>In the spatiotemporal subsets, our data show that we have better predictive performance at lower levels of PM</w:t>
      </w:r>
      <w:r w:rsidRPr="00FE29DF">
        <w:rPr>
          <w:rFonts w:cstheme="minorHAnsi"/>
          <w:color w:val="000000"/>
          <w:vertAlign w:val="subscript"/>
        </w:rPr>
        <w:t>2.5</w:t>
      </w:r>
      <w:r w:rsidRPr="00FE29DF">
        <w:rPr>
          <w:rFonts w:cstheme="minorHAnsi"/>
          <w:color w:val="000000"/>
        </w:rPr>
        <w:t>. This is likely because a much higher number of observations at lower values allowed the model to be better trained at those values. We also observed higher RMSE for the years 2012 and 2015-2018, which have some of the highest PM</w:t>
      </w:r>
      <w:r w:rsidRPr="00FE29DF">
        <w:rPr>
          <w:rFonts w:cstheme="minorHAnsi"/>
          <w:color w:val="000000"/>
          <w:vertAlign w:val="subscript"/>
        </w:rPr>
        <w:t>2.5</w:t>
      </w:r>
      <w:r w:rsidRPr="00FE29DF">
        <w:rPr>
          <w:rFonts w:cstheme="minorHAnsi"/>
          <w:color w:val="000000"/>
        </w:rPr>
        <w:t xml:space="preserve"> values. The patterning of results by state is less clear, although it is notable that the RMSE values for California are lower than might be expected given the state’s higher-than average PM</w:t>
      </w:r>
      <w:r w:rsidRPr="00FE29DF">
        <w:rPr>
          <w:rFonts w:cstheme="minorHAnsi"/>
          <w:color w:val="000000"/>
          <w:vertAlign w:val="subscript"/>
        </w:rPr>
        <w:t>2.5</w:t>
      </w:r>
      <w:r w:rsidRPr="00FE29DF">
        <w:rPr>
          <w:rFonts w:cstheme="minorHAnsi"/>
          <w:color w:val="000000"/>
        </w:rPr>
        <w:t xml:space="preserve"> levels. This is likely because there are so many monitoring locations and thus observations from </w:t>
      </w:r>
      <w:r w:rsidRPr="00FE29DF">
        <w:rPr>
          <w:rFonts w:cstheme="minorHAnsi"/>
          <w:color w:val="000000"/>
        </w:rPr>
        <w:lastRenderedPageBreak/>
        <w:t>California. Finally, the RMSE values for Spring are lower than those from the other seasons, which is likely due to the predominance of lower PM</w:t>
      </w:r>
      <w:r w:rsidRPr="00FE29DF">
        <w:rPr>
          <w:rFonts w:cstheme="minorHAnsi"/>
          <w:color w:val="000000"/>
          <w:vertAlign w:val="subscript"/>
        </w:rPr>
        <w:t>2.5</w:t>
      </w:r>
      <w:r w:rsidRPr="00FE29DF">
        <w:rPr>
          <w:rFonts w:cstheme="minorHAnsi"/>
          <w:color w:val="000000"/>
        </w:rPr>
        <w:t xml:space="preserve"> values in the spring.</w:t>
      </w:r>
    </w:p>
    <w:p w14:paraId="14C1FBD2" w14:textId="77777777" w:rsidR="00A75088" w:rsidRPr="00FE29DF" w:rsidRDefault="00A75088" w:rsidP="00A75088">
      <w:pPr>
        <w:rPr>
          <w:rFonts w:cstheme="minorHAnsi"/>
          <w:color w:val="000000"/>
        </w:rPr>
      </w:pPr>
    </w:p>
    <w:p w14:paraId="70E66780" w14:textId="77777777" w:rsidR="00A75088" w:rsidRPr="00FE29DF" w:rsidRDefault="00A75088" w:rsidP="00A75088">
      <w:pPr>
        <w:rPr>
          <w:rFonts w:cstheme="minorHAnsi"/>
        </w:rPr>
      </w:pPr>
      <w:r w:rsidRPr="00FE29DF">
        <w:rPr>
          <w:rFonts w:cstheme="minorHAnsi"/>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6FACBFA4" w14:textId="77777777" w:rsidTr="00EE1FDD">
        <w:trPr>
          <w:trHeight w:val="315"/>
        </w:trPr>
        <w:tc>
          <w:tcPr>
            <w:tcW w:w="0" w:type="auto"/>
            <w:tcMar>
              <w:top w:w="30" w:type="dxa"/>
              <w:left w:w="45" w:type="dxa"/>
              <w:bottom w:w="30" w:type="dxa"/>
              <w:right w:w="45" w:type="dxa"/>
            </w:tcMar>
            <w:vAlign w:val="bottom"/>
            <w:hideMark/>
          </w:tcPr>
          <w:p w14:paraId="521D8CE4" w14:textId="77777777" w:rsidR="00A75088" w:rsidRPr="00FE29DF" w:rsidRDefault="00A75088" w:rsidP="00EE1FDD">
            <w:pPr>
              <w:rPr>
                <w:rFonts w:cstheme="minorHAnsi"/>
                <w:b/>
                <w:bCs/>
              </w:rPr>
            </w:pPr>
            <w:r w:rsidRPr="00FE29DF">
              <w:rPr>
                <w:rFonts w:cstheme="minorHAnsi"/>
                <w:b/>
                <w:bCs/>
              </w:rPr>
              <w:t>PM</w:t>
            </w:r>
            <w:r w:rsidRPr="00FE29DF">
              <w:rPr>
                <w:rFonts w:cstheme="minorHAnsi"/>
                <w:b/>
                <w:bCs/>
                <w:vertAlign w:val="subscript"/>
              </w:rPr>
              <w:t>2.5</w:t>
            </w:r>
            <w:r w:rsidRPr="00FE29DF">
              <w:rPr>
                <w:rFonts w:cstheme="minorHAnsi"/>
                <w:b/>
                <w:bCs/>
              </w:rPr>
              <w:t xml:space="preserv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57" w:type="dxa"/>
            <w:tcMar>
              <w:top w:w="30" w:type="dxa"/>
              <w:left w:w="45" w:type="dxa"/>
              <w:bottom w:w="30" w:type="dxa"/>
              <w:right w:w="45" w:type="dxa"/>
            </w:tcMar>
            <w:vAlign w:val="bottom"/>
            <w:hideMark/>
          </w:tcPr>
          <w:p w14:paraId="52B2D62D"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1CF63E6"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7C384970"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16665A8E"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52F8DADB" w14:textId="77777777" w:rsidTr="00EE1FDD">
        <w:trPr>
          <w:trHeight w:val="315"/>
        </w:trPr>
        <w:tc>
          <w:tcPr>
            <w:tcW w:w="0" w:type="auto"/>
            <w:tcMar>
              <w:top w:w="30" w:type="dxa"/>
              <w:left w:w="45" w:type="dxa"/>
              <w:bottom w:w="30" w:type="dxa"/>
              <w:right w:w="45" w:type="dxa"/>
            </w:tcMar>
            <w:vAlign w:val="bottom"/>
            <w:hideMark/>
          </w:tcPr>
          <w:p w14:paraId="5140F069" w14:textId="77777777" w:rsidR="00A75088" w:rsidRPr="00FE29DF" w:rsidRDefault="00A75088" w:rsidP="00EE1FDD">
            <w:pPr>
              <w:rPr>
                <w:rFonts w:cstheme="minorHAnsi"/>
              </w:rPr>
            </w:pPr>
            <w:r w:rsidRPr="00FE29DF">
              <w:rPr>
                <w:rFonts w:cstheme="minorHAnsi"/>
              </w:rPr>
              <w:t>Below 35</w:t>
            </w:r>
          </w:p>
        </w:tc>
        <w:tc>
          <w:tcPr>
            <w:tcW w:w="1957" w:type="dxa"/>
            <w:tcMar>
              <w:top w:w="30" w:type="dxa"/>
              <w:left w:w="45" w:type="dxa"/>
              <w:bottom w:w="30" w:type="dxa"/>
              <w:right w:w="45" w:type="dxa"/>
            </w:tcMar>
            <w:vAlign w:val="bottom"/>
            <w:hideMark/>
          </w:tcPr>
          <w:p w14:paraId="4353D379" w14:textId="77777777" w:rsidR="00A75088" w:rsidRPr="00FE29DF" w:rsidRDefault="00A75088" w:rsidP="00EE1FDD">
            <w:pPr>
              <w:jc w:val="right"/>
              <w:rPr>
                <w:rFonts w:cstheme="minorHAnsi"/>
              </w:rPr>
            </w:pPr>
            <w:r w:rsidRPr="00FE29DF">
              <w:rPr>
                <w:rFonts w:cstheme="minorHAnsi"/>
              </w:rPr>
              <w:t>3.346</w:t>
            </w:r>
          </w:p>
        </w:tc>
        <w:tc>
          <w:tcPr>
            <w:tcW w:w="1975" w:type="dxa"/>
            <w:tcMar>
              <w:top w:w="30" w:type="dxa"/>
              <w:left w:w="45" w:type="dxa"/>
              <w:bottom w:w="30" w:type="dxa"/>
              <w:right w:w="45" w:type="dxa"/>
            </w:tcMar>
            <w:vAlign w:val="bottom"/>
            <w:hideMark/>
          </w:tcPr>
          <w:p w14:paraId="01E48EF2" w14:textId="77777777" w:rsidR="00A75088" w:rsidRPr="00FE29DF" w:rsidRDefault="00A75088" w:rsidP="00EE1FDD">
            <w:pPr>
              <w:jc w:val="right"/>
              <w:rPr>
                <w:rFonts w:cstheme="minorHAnsi"/>
              </w:rPr>
            </w:pPr>
            <w:r w:rsidRPr="00FE29DF">
              <w:rPr>
                <w:rFonts w:cstheme="minorHAnsi"/>
              </w:rPr>
              <w:t>3.905</w:t>
            </w:r>
          </w:p>
        </w:tc>
        <w:tc>
          <w:tcPr>
            <w:tcW w:w="2070" w:type="dxa"/>
            <w:vAlign w:val="bottom"/>
          </w:tcPr>
          <w:p w14:paraId="384C800E" w14:textId="77777777" w:rsidR="00A75088" w:rsidRPr="00FE29DF" w:rsidRDefault="00A75088" w:rsidP="00EE1FDD">
            <w:pPr>
              <w:jc w:val="right"/>
              <w:rPr>
                <w:rFonts w:cstheme="minorHAnsi"/>
              </w:rPr>
            </w:pPr>
            <w:r w:rsidRPr="00FE29DF">
              <w:rPr>
                <w:rFonts w:cstheme="minorHAnsi"/>
              </w:rPr>
              <w:t>4.201</w:t>
            </w:r>
          </w:p>
        </w:tc>
        <w:tc>
          <w:tcPr>
            <w:tcW w:w="2070" w:type="dxa"/>
            <w:vAlign w:val="bottom"/>
          </w:tcPr>
          <w:p w14:paraId="69D95E05" w14:textId="77777777" w:rsidR="00A75088" w:rsidRPr="00FE29DF" w:rsidRDefault="00A75088" w:rsidP="00EE1FDD">
            <w:pPr>
              <w:jc w:val="right"/>
              <w:rPr>
                <w:rFonts w:cstheme="minorHAnsi"/>
              </w:rPr>
            </w:pPr>
            <w:r w:rsidRPr="00FE29DF">
              <w:rPr>
                <w:rFonts w:cstheme="minorHAnsi"/>
              </w:rPr>
              <w:t>4.151</w:t>
            </w:r>
          </w:p>
        </w:tc>
      </w:tr>
      <w:tr w:rsidR="00A75088" w:rsidRPr="00FE29DF" w14:paraId="5A8AB7B8" w14:textId="77777777" w:rsidTr="00EE1FDD">
        <w:trPr>
          <w:trHeight w:val="315"/>
        </w:trPr>
        <w:tc>
          <w:tcPr>
            <w:tcW w:w="0" w:type="auto"/>
            <w:tcMar>
              <w:top w:w="30" w:type="dxa"/>
              <w:left w:w="45" w:type="dxa"/>
              <w:bottom w:w="30" w:type="dxa"/>
              <w:right w:w="45" w:type="dxa"/>
            </w:tcMar>
            <w:vAlign w:val="bottom"/>
            <w:hideMark/>
          </w:tcPr>
          <w:p w14:paraId="2FF0D2C2" w14:textId="77777777" w:rsidR="00A75088" w:rsidRPr="00FE29DF" w:rsidRDefault="00A75088" w:rsidP="00EE1FDD">
            <w:pPr>
              <w:rPr>
                <w:rFonts w:cstheme="minorHAnsi"/>
              </w:rPr>
            </w:pPr>
            <w:r w:rsidRPr="00FE29DF">
              <w:rPr>
                <w:rFonts w:cstheme="minorHAnsi"/>
              </w:rPr>
              <w:t>Below 60</w:t>
            </w:r>
          </w:p>
        </w:tc>
        <w:tc>
          <w:tcPr>
            <w:tcW w:w="1957" w:type="dxa"/>
            <w:tcMar>
              <w:top w:w="30" w:type="dxa"/>
              <w:left w:w="45" w:type="dxa"/>
              <w:bottom w:w="30" w:type="dxa"/>
              <w:right w:w="45" w:type="dxa"/>
            </w:tcMar>
            <w:vAlign w:val="bottom"/>
            <w:hideMark/>
          </w:tcPr>
          <w:p w14:paraId="44D23617" w14:textId="77777777" w:rsidR="00A75088" w:rsidRPr="00FE29DF" w:rsidRDefault="00A75088" w:rsidP="00EE1FDD">
            <w:pPr>
              <w:jc w:val="right"/>
              <w:rPr>
                <w:rFonts w:cstheme="minorHAnsi"/>
              </w:rPr>
            </w:pPr>
            <w:r w:rsidRPr="00FE29DF">
              <w:rPr>
                <w:rFonts w:cstheme="minorHAnsi"/>
              </w:rPr>
              <w:t>3.664</w:t>
            </w:r>
          </w:p>
        </w:tc>
        <w:tc>
          <w:tcPr>
            <w:tcW w:w="1975" w:type="dxa"/>
            <w:tcMar>
              <w:top w:w="30" w:type="dxa"/>
              <w:left w:w="45" w:type="dxa"/>
              <w:bottom w:w="30" w:type="dxa"/>
              <w:right w:w="45" w:type="dxa"/>
            </w:tcMar>
            <w:vAlign w:val="bottom"/>
            <w:hideMark/>
          </w:tcPr>
          <w:p w14:paraId="4F71F37C" w14:textId="77777777" w:rsidR="00A75088" w:rsidRPr="00FE29DF" w:rsidRDefault="00A75088" w:rsidP="00EE1FDD">
            <w:pPr>
              <w:jc w:val="right"/>
              <w:rPr>
                <w:rFonts w:cstheme="minorHAnsi"/>
              </w:rPr>
            </w:pPr>
            <w:r w:rsidRPr="00FE29DF">
              <w:rPr>
                <w:rFonts w:cstheme="minorHAnsi"/>
              </w:rPr>
              <w:t>4.179</w:t>
            </w:r>
          </w:p>
        </w:tc>
        <w:tc>
          <w:tcPr>
            <w:tcW w:w="2070" w:type="dxa"/>
            <w:vAlign w:val="bottom"/>
          </w:tcPr>
          <w:p w14:paraId="6196C1CC" w14:textId="77777777" w:rsidR="00A75088" w:rsidRPr="00FE29DF" w:rsidRDefault="00A75088" w:rsidP="00EE1FDD">
            <w:pPr>
              <w:jc w:val="right"/>
              <w:rPr>
                <w:rFonts w:cstheme="minorHAnsi"/>
              </w:rPr>
            </w:pPr>
            <w:r w:rsidRPr="00FE29DF">
              <w:rPr>
                <w:rFonts w:cstheme="minorHAnsi"/>
              </w:rPr>
              <w:t>4.651</w:t>
            </w:r>
          </w:p>
        </w:tc>
        <w:tc>
          <w:tcPr>
            <w:tcW w:w="2070" w:type="dxa"/>
            <w:vAlign w:val="bottom"/>
          </w:tcPr>
          <w:p w14:paraId="6F95A292" w14:textId="77777777" w:rsidR="00A75088" w:rsidRPr="00FE29DF" w:rsidRDefault="00A75088" w:rsidP="00EE1FDD">
            <w:pPr>
              <w:jc w:val="right"/>
              <w:rPr>
                <w:rFonts w:cstheme="minorHAnsi"/>
              </w:rPr>
            </w:pPr>
            <w:r w:rsidRPr="00FE29DF">
              <w:rPr>
                <w:rFonts w:cstheme="minorHAnsi"/>
              </w:rPr>
              <w:t>4.499</w:t>
            </w:r>
          </w:p>
        </w:tc>
      </w:tr>
      <w:tr w:rsidR="00A75088" w:rsidRPr="00FE29DF" w14:paraId="555AE27D" w14:textId="77777777" w:rsidTr="00EE1FDD">
        <w:trPr>
          <w:trHeight w:val="315"/>
        </w:trPr>
        <w:tc>
          <w:tcPr>
            <w:tcW w:w="0" w:type="auto"/>
            <w:tcMar>
              <w:top w:w="30" w:type="dxa"/>
              <w:left w:w="45" w:type="dxa"/>
              <w:bottom w:w="30" w:type="dxa"/>
              <w:right w:w="45" w:type="dxa"/>
            </w:tcMar>
            <w:vAlign w:val="bottom"/>
            <w:hideMark/>
          </w:tcPr>
          <w:p w14:paraId="16B6F147" w14:textId="77777777" w:rsidR="00A75088" w:rsidRPr="00FE29DF" w:rsidRDefault="00A75088" w:rsidP="00EE1FDD">
            <w:pPr>
              <w:rPr>
                <w:rFonts w:cstheme="minorHAnsi"/>
              </w:rPr>
            </w:pPr>
            <w:r w:rsidRPr="00FE29DF">
              <w:rPr>
                <w:rFonts w:cstheme="minorHAnsi"/>
              </w:rPr>
              <w:t>Below 150</w:t>
            </w:r>
          </w:p>
        </w:tc>
        <w:tc>
          <w:tcPr>
            <w:tcW w:w="1957" w:type="dxa"/>
            <w:tcMar>
              <w:top w:w="30" w:type="dxa"/>
              <w:left w:w="45" w:type="dxa"/>
              <w:bottom w:w="30" w:type="dxa"/>
              <w:right w:w="45" w:type="dxa"/>
            </w:tcMar>
            <w:vAlign w:val="bottom"/>
            <w:hideMark/>
          </w:tcPr>
          <w:p w14:paraId="0352E5B2" w14:textId="77777777" w:rsidR="00A75088" w:rsidRPr="00FE29DF" w:rsidRDefault="00A75088" w:rsidP="00EE1FDD">
            <w:pPr>
              <w:jc w:val="right"/>
              <w:rPr>
                <w:rFonts w:cstheme="minorHAnsi"/>
              </w:rPr>
            </w:pPr>
            <w:r w:rsidRPr="00FE29DF">
              <w:rPr>
                <w:rFonts w:cstheme="minorHAnsi"/>
              </w:rPr>
              <w:t>4.010</w:t>
            </w:r>
          </w:p>
        </w:tc>
        <w:tc>
          <w:tcPr>
            <w:tcW w:w="1975" w:type="dxa"/>
            <w:tcMar>
              <w:top w:w="30" w:type="dxa"/>
              <w:left w:w="45" w:type="dxa"/>
              <w:bottom w:w="30" w:type="dxa"/>
              <w:right w:w="45" w:type="dxa"/>
            </w:tcMar>
            <w:vAlign w:val="bottom"/>
            <w:hideMark/>
          </w:tcPr>
          <w:p w14:paraId="1E429A49" w14:textId="77777777" w:rsidR="00A75088" w:rsidRPr="00FE29DF" w:rsidRDefault="00A75088" w:rsidP="00EE1FDD">
            <w:pPr>
              <w:jc w:val="right"/>
              <w:rPr>
                <w:rFonts w:cstheme="minorHAnsi"/>
              </w:rPr>
            </w:pPr>
            <w:r w:rsidRPr="00FE29DF">
              <w:rPr>
                <w:rFonts w:cstheme="minorHAnsi"/>
              </w:rPr>
              <w:t>4.526</w:t>
            </w:r>
          </w:p>
        </w:tc>
        <w:tc>
          <w:tcPr>
            <w:tcW w:w="2070" w:type="dxa"/>
            <w:vAlign w:val="bottom"/>
          </w:tcPr>
          <w:p w14:paraId="7C2593F9" w14:textId="77777777" w:rsidR="00A75088" w:rsidRPr="00FE29DF" w:rsidRDefault="00A75088" w:rsidP="00EE1FDD">
            <w:pPr>
              <w:jc w:val="right"/>
              <w:rPr>
                <w:rFonts w:cstheme="minorHAnsi"/>
              </w:rPr>
            </w:pPr>
            <w:r w:rsidRPr="00FE29DF">
              <w:rPr>
                <w:rFonts w:cstheme="minorHAnsi"/>
              </w:rPr>
              <w:t>5.154</w:t>
            </w:r>
          </w:p>
        </w:tc>
        <w:tc>
          <w:tcPr>
            <w:tcW w:w="2070" w:type="dxa"/>
            <w:vAlign w:val="bottom"/>
          </w:tcPr>
          <w:p w14:paraId="48AAA3CE" w14:textId="77777777" w:rsidR="00A75088" w:rsidRPr="00FE29DF" w:rsidRDefault="00A75088" w:rsidP="00EE1FDD">
            <w:pPr>
              <w:jc w:val="right"/>
              <w:rPr>
                <w:rFonts w:cstheme="minorHAnsi"/>
              </w:rPr>
            </w:pPr>
            <w:r w:rsidRPr="00FE29DF">
              <w:rPr>
                <w:rFonts w:cstheme="minorHAnsi"/>
              </w:rPr>
              <w:t>5.009</w:t>
            </w:r>
          </w:p>
        </w:tc>
      </w:tr>
      <w:tr w:rsidR="00A75088" w:rsidRPr="00FE29DF" w14:paraId="2710C4D4" w14:textId="77777777" w:rsidTr="00EE1FDD">
        <w:trPr>
          <w:trHeight w:val="315"/>
        </w:trPr>
        <w:tc>
          <w:tcPr>
            <w:tcW w:w="0" w:type="auto"/>
            <w:tcMar>
              <w:top w:w="30" w:type="dxa"/>
              <w:left w:w="45" w:type="dxa"/>
              <w:bottom w:w="30" w:type="dxa"/>
              <w:right w:w="45" w:type="dxa"/>
            </w:tcMar>
            <w:vAlign w:val="bottom"/>
            <w:hideMark/>
          </w:tcPr>
          <w:p w14:paraId="1AAFA849" w14:textId="77777777" w:rsidR="00A75088" w:rsidRPr="00FE29DF" w:rsidRDefault="00A75088" w:rsidP="00EE1FDD">
            <w:pPr>
              <w:rPr>
                <w:rFonts w:cstheme="minorHAnsi"/>
              </w:rPr>
            </w:pPr>
            <w:r w:rsidRPr="00FE29DF">
              <w:rPr>
                <w:rFonts w:cstheme="minorHAnsi"/>
              </w:rPr>
              <w:t>Below 300</w:t>
            </w:r>
          </w:p>
        </w:tc>
        <w:tc>
          <w:tcPr>
            <w:tcW w:w="1957" w:type="dxa"/>
            <w:tcMar>
              <w:top w:w="30" w:type="dxa"/>
              <w:left w:w="45" w:type="dxa"/>
              <w:bottom w:w="30" w:type="dxa"/>
              <w:right w:w="45" w:type="dxa"/>
            </w:tcMar>
            <w:vAlign w:val="bottom"/>
            <w:hideMark/>
          </w:tcPr>
          <w:p w14:paraId="5FD7A7F3" w14:textId="77777777" w:rsidR="00A75088" w:rsidRPr="00FE29DF" w:rsidRDefault="00A75088" w:rsidP="00EE1FDD">
            <w:pPr>
              <w:jc w:val="right"/>
              <w:rPr>
                <w:rFonts w:cstheme="minorHAnsi"/>
              </w:rPr>
            </w:pPr>
            <w:r w:rsidRPr="00FE29DF">
              <w:rPr>
                <w:rFonts w:cstheme="minorHAnsi"/>
              </w:rPr>
              <w:t>4.319</w:t>
            </w:r>
          </w:p>
        </w:tc>
        <w:tc>
          <w:tcPr>
            <w:tcW w:w="1975" w:type="dxa"/>
            <w:tcMar>
              <w:top w:w="30" w:type="dxa"/>
              <w:left w:w="45" w:type="dxa"/>
              <w:bottom w:w="30" w:type="dxa"/>
              <w:right w:w="45" w:type="dxa"/>
            </w:tcMar>
            <w:vAlign w:val="bottom"/>
            <w:hideMark/>
          </w:tcPr>
          <w:p w14:paraId="6F52EE4A" w14:textId="77777777" w:rsidR="00A75088" w:rsidRPr="00FE29DF" w:rsidRDefault="00A75088" w:rsidP="00EE1FDD">
            <w:pPr>
              <w:jc w:val="right"/>
              <w:rPr>
                <w:rFonts w:cstheme="minorHAnsi"/>
              </w:rPr>
            </w:pPr>
            <w:r w:rsidRPr="00FE29DF">
              <w:rPr>
                <w:rFonts w:cstheme="minorHAnsi"/>
              </w:rPr>
              <w:t>4.646</w:t>
            </w:r>
          </w:p>
        </w:tc>
        <w:tc>
          <w:tcPr>
            <w:tcW w:w="2070" w:type="dxa"/>
            <w:vAlign w:val="bottom"/>
          </w:tcPr>
          <w:p w14:paraId="5B8C84FE" w14:textId="77777777" w:rsidR="00A75088" w:rsidRPr="00FE29DF" w:rsidRDefault="00A75088" w:rsidP="00EE1FDD">
            <w:pPr>
              <w:jc w:val="right"/>
              <w:rPr>
                <w:rFonts w:cstheme="minorHAnsi"/>
              </w:rPr>
            </w:pPr>
            <w:r w:rsidRPr="00FE29DF">
              <w:rPr>
                <w:rFonts w:cstheme="minorHAnsi"/>
              </w:rPr>
              <w:t>5.635</w:t>
            </w:r>
          </w:p>
        </w:tc>
        <w:tc>
          <w:tcPr>
            <w:tcW w:w="2070" w:type="dxa"/>
            <w:vAlign w:val="bottom"/>
          </w:tcPr>
          <w:p w14:paraId="38D6E4B5" w14:textId="77777777" w:rsidR="00A75088" w:rsidRPr="00FE29DF" w:rsidRDefault="00A75088" w:rsidP="00EE1FDD">
            <w:pPr>
              <w:jc w:val="right"/>
              <w:rPr>
                <w:rFonts w:cstheme="minorHAnsi"/>
              </w:rPr>
            </w:pPr>
            <w:r w:rsidRPr="00FE29DF">
              <w:rPr>
                <w:rFonts w:cstheme="minorHAnsi"/>
              </w:rPr>
              <w:t>5.376</w:t>
            </w:r>
          </w:p>
        </w:tc>
      </w:tr>
      <w:tr w:rsidR="00A75088" w:rsidRPr="00FE29DF" w14:paraId="52FECA18" w14:textId="77777777" w:rsidTr="00EE1FDD">
        <w:trPr>
          <w:trHeight w:val="315"/>
        </w:trPr>
        <w:tc>
          <w:tcPr>
            <w:tcW w:w="0" w:type="auto"/>
            <w:tcMar>
              <w:top w:w="30" w:type="dxa"/>
              <w:left w:w="45" w:type="dxa"/>
              <w:bottom w:w="30" w:type="dxa"/>
              <w:right w:w="45" w:type="dxa"/>
            </w:tcMar>
            <w:vAlign w:val="bottom"/>
            <w:hideMark/>
          </w:tcPr>
          <w:p w14:paraId="495BC105" w14:textId="77777777" w:rsidR="00A75088" w:rsidRPr="00FE29DF" w:rsidRDefault="00A75088" w:rsidP="00EE1FDD">
            <w:pPr>
              <w:rPr>
                <w:rFonts w:cstheme="minorHAnsi"/>
              </w:rPr>
            </w:pPr>
            <w:r w:rsidRPr="00FE29DF">
              <w:rPr>
                <w:rFonts w:cstheme="minorHAnsi"/>
              </w:rPr>
              <w:t>Below 500</w:t>
            </w:r>
          </w:p>
        </w:tc>
        <w:tc>
          <w:tcPr>
            <w:tcW w:w="1957" w:type="dxa"/>
            <w:tcMar>
              <w:top w:w="30" w:type="dxa"/>
              <w:left w:w="45" w:type="dxa"/>
              <w:bottom w:w="30" w:type="dxa"/>
              <w:right w:w="45" w:type="dxa"/>
            </w:tcMar>
            <w:vAlign w:val="bottom"/>
            <w:hideMark/>
          </w:tcPr>
          <w:p w14:paraId="6008CC02" w14:textId="77777777" w:rsidR="00A75088" w:rsidRPr="00FE29DF" w:rsidRDefault="00A75088" w:rsidP="00EE1FDD">
            <w:pPr>
              <w:jc w:val="right"/>
              <w:rPr>
                <w:rFonts w:cstheme="minorHAnsi"/>
              </w:rPr>
            </w:pPr>
            <w:r w:rsidRPr="00FE29DF">
              <w:rPr>
                <w:rFonts w:cstheme="minorHAnsi"/>
              </w:rPr>
              <w:t>4.618</w:t>
            </w:r>
          </w:p>
        </w:tc>
        <w:tc>
          <w:tcPr>
            <w:tcW w:w="1975" w:type="dxa"/>
            <w:tcMar>
              <w:top w:w="30" w:type="dxa"/>
              <w:left w:w="45" w:type="dxa"/>
              <w:bottom w:w="30" w:type="dxa"/>
              <w:right w:w="45" w:type="dxa"/>
            </w:tcMar>
            <w:vAlign w:val="bottom"/>
            <w:hideMark/>
          </w:tcPr>
          <w:p w14:paraId="4C8757D8" w14:textId="77777777" w:rsidR="00A75088" w:rsidRPr="00FE29DF" w:rsidRDefault="00A75088" w:rsidP="00EE1FDD">
            <w:pPr>
              <w:jc w:val="right"/>
              <w:rPr>
                <w:rFonts w:cstheme="minorHAnsi"/>
              </w:rPr>
            </w:pPr>
            <w:r w:rsidRPr="00FE29DF">
              <w:rPr>
                <w:rFonts w:cstheme="minorHAnsi"/>
              </w:rPr>
              <w:t>5.247</w:t>
            </w:r>
          </w:p>
        </w:tc>
        <w:tc>
          <w:tcPr>
            <w:tcW w:w="2070" w:type="dxa"/>
            <w:vAlign w:val="bottom"/>
          </w:tcPr>
          <w:p w14:paraId="7F41E19E" w14:textId="77777777" w:rsidR="00A75088" w:rsidRPr="00FE29DF" w:rsidRDefault="00A75088" w:rsidP="00EE1FDD">
            <w:pPr>
              <w:jc w:val="right"/>
              <w:rPr>
                <w:rFonts w:cstheme="minorHAnsi"/>
              </w:rPr>
            </w:pPr>
            <w:r w:rsidRPr="00FE29DF">
              <w:rPr>
                <w:rFonts w:cstheme="minorHAnsi"/>
              </w:rPr>
              <w:t>6.044</w:t>
            </w:r>
          </w:p>
        </w:tc>
        <w:tc>
          <w:tcPr>
            <w:tcW w:w="2070" w:type="dxa"/>
            <w:vAlign w:val="bottom"/>
          </w:tcPr>
          <w:p w14:paraId="1D7956AC" w14:textId="77777777" w:rsidR="00A75088" w:rsidRPr="00FE29DF" w:rsidRDefault="00A75088" w:rsidP="00EE1FDD">
            <w:pPr>
              <w:jc w:val="right"/>
              <w:rPr>
                <w:rFonts w:cstheme="minorHAnsi"/>
              </w:rPr>
            </w:pPr>
            <w:r w:rsidRPr="00FE29DF">
              <w:rPr>
                <w:rFonts w:cstheme="minorHAnsi"/>
              </w:rPr>
              <w:t>6.118</w:t>
            </w:r>
          </w:p>
        </w:tc>
      </w:tr>
      <w:tr w:rsidR="00A75088" w:rsidRPr="00FE29DF" w14:paraId="309684A6" w14:textId="77777777" w:rsidTr="00EE1FDD">
        <w:trPr>
          <w:trHeight w:val="315"/>
        </w:trPr>
        <w:tc>
          <w:tcPr>
            <w:tcW w:w="0" w:type="auto"/>
            <w:tcMar>
              <w:top w:w="30" w:type="dxa"/>
              <w:left w:w="45" w:type="dxa"/>
              <w:bottom w:w="30" w:type="dxa"/>
              <w:right w:w="45" w:type="dxa"/>
            </w:tcMar>
            <w:vAlign w:val="bottom"/>
            <w:hideMark/>
          </w:tcPr>
          <w:p w14:paraId="139BCABF" w14:textId="77777777" w:rsidR="00A75088" w:rsidRPr="00FE29DF" w:rsidRDefault="00A75088" w:rsidP="00EE1FDD">
            <w:pPr>
              <w:rPr>
                <w:rFonts w:cstheme="minorHAnsi"/>
              </w:rPr>
            </w:pPr>
            <w:r w:rsidRPr="00FE29DF">
              <w:rPr>
                <w:rFonts w:cstheme="minorHAnsi"/>
              </w:rPr>
              <w:t>Below 1000</w:t>
            </w:r>
          </w:p>
        </w:tc>
        <w:tc>
          <w:tcPr>
            <w:tcW w:w="1957" w:type="dxa"/>
            <w:tcMar>
              <w:top w:w="30" w:type="dxa"/>
              <w:left w:w="45" w:type="dxa"/>
              <w:bottom w:w="30" w:type="dxa"/>
              <w:right w:w="45" w:type="dxa"/>
            </w:tcMar>
            <w:vAlign w:val="bottom"/>
            <w:hideMark/>
          </w:tcPr>
          <w:p w14:paraId="5ABDB490" w14:textId="77777777" w:rsidR="00A75088" w:rsidRPr="00FE29DF" w:rsidRDefault="00A75088" w:rsidP="00EE1FDD">
            <w:pPr>
              <w:jc w:val="right"/>
              <w:rPr>
                <w:rFonts w:cstheme="minorHAnsi"/>
              </w:rPr>
            </w:pPr>
            <w:r w:rsidRPr="00FE29DF">
              <w:rPr>
                <w:rFonts w:cstheme="minorHAnsi"/>
              </w:rPr>
              <w:t>5.061</w:t>
            </w:r>
          </w:p>
        </w:tc>
        <w:tc>
          <w:tcPr>
            <w:tcW w:w="1975" w:type="dxa"/>
            <w:tcMar>
              <w:top w:w="30" w:type="dxa"/>
              <w:left w:w="45" w:type="dxa"/>
              <w:bottom w:w="30" w:type="dxa"/>
              <w:right w:w="45" w:type="dxa"/>
            </w:tcMar>
            <w:vAlign w:val="bottom"/>
            <w:hideMark/>
          </w:tcPr>
          <w:p w14:paraId="3AC4D47A" w14:textId="77777777" w:rsidR="00A75088" w:rsidRPr="00FE29DF" w:rsidRDefault="00A75088" w:rsidP="00EE1FDD">
            <w:pPr>
              <w:jc w:val="right"/>
              <w:rPr>
                <w:rFonts w:cstheme="minorHAnsi"/>
              </w:rPr>
            </w:pPr>
            <w:r w:rsidRPr="00FE29DF">
              <w:rPr>
                <w:rFonts w:cstheme="minorHAnsi"/>
              </w:rPr>
              <w:t>5.420</w:t>
            </w:r>
          </w:p>
        </w:tc>
        <w:tc>
          <w:tcPr>
            <w:tcW w:w="2070" w:type="dxa"/>
            <w:vAlign w:val="bottom"/>
          </w:tcPr>
          <w:p w14:paraId="2C180FD5" w14:textId="77777777" w:rsidR="00A75088" w:rsidRPr="00FE29DF" w:rsidRDefault="00A75088" w:rsidP="00EE1FDD">
            <w:pPr>
              <w:jc w:val="right"/>
              <w:rPr>
                <w:rFonts w:cstheme="minorHAnsi"/>
              </w:rPr>
            </w:pPr>
            <w:r w:rsidRPr="00FE29DF">
              <w:rPr>
                <w:rFonts w:cstheme="minorHAnsi"/>
              </w:rPr>
              <w:t>6.576</w:t>
            </w:r>
          </w:p>
        </w:tc>
        <w:tc>
          <w:tcPr>
            <w:tcW w:w="2070" w:type="dxa"/>
            <w:vAlign w:val="bottom"/>
          </w:tcPr>
          <w:p w14:paraId="32242B1B" w14:textId="77777777" w:rsidR="00A75088" w:rsidRPr="00FE29DF" w:rsidRDefault="00A75088" w:rsidP="00EE1FDD">
            <w:pPr>
              <w:jc w:val="right"/>
              <w:rPr>
                <w:rFonts w:cstheme="minorHAnsi"/>
              </w:rPr>
            </w:pPr>
            <w:r w:rsidRPr="00FE29DF">
              <w:rPr>
                <w:rFonts w:cstheme="minorHAnsi"/>
              </w:rPr>
              <w:t>6.599</w:t>
            </w:r>
          </w:p>
        </w:tc>
      </w:tr>
    </w:tbl>
    <w:p w14:paraId="196BA5FB" w14:textId="77777777" w:rsidR="00A75088" w:rsidRPr="00FE29DF" w:rsidRDefault="00A75088" w:rsidP="00A75088">
      <w:pPr>
        <w:rPr>
          <w:rFonts w:cstheme="minorHAnsi"/>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207EB2EA" w14:textId="77777777" w:rsidTr="00EE1FDD">
        <w:trPr>
          <w:trHeight w:val="315"/>
        </w:trPr>
        <w:tc>
          <w:tcPr>
            <w:tcW w:w="0" w:type="auto"/>
            <w:tcMar>
              <w:top w:w="30" w:type="dxa"/>
              <w:left w:w="45" w:type="dxa"/>
              <w:bottom w:w="30" w:type="dxa"/>
              <w:right w:w="45" w:type="dxa"/>
            </w:tcMar>
            <w:vAlign w:val="bottom"/>
            <w:hideMark/>
          </w:tcPr>
          <w:p w14:paraId="51CB4136" w14:textId="77777777" w:rsidR="00A75088" w:rsidRPr="00FE29DF" w:rsidRDefault="00A75088" w:rsidP="00EE1FDD">
            <w:pPr>
              <w:rPr>
                <w:rFonts w:cstheme="minorHAnsi"/>
                <w:b/>
                <w:bCs/>
              </w:rPr>
            </w:pPr>
            <w:r w:rsidRPr="00FE29DF">
              <w:rPr>
                <w:rFonts w:cstheme="minorHAnsi"/>
                <w:b/>
                <w:bCs/>
              </w:rPr>
              <w:t>Year</w:t>
            </w:r>
          </w:p>
        </w:tc>
        <w:tc>
          <w:tcPr>
            <w:tcW w:w="1957" w:type="dxa"/>
            <w:tcMar>
              <w:top w:w="30" w:type="dxa"/>
              <w:left w:w="45" w:type="dxa"/>
              <w:bottom w:w="30" w:type="dxa"/>
              <w:right w:w="45" w:type="dxa"/>
            </w:tcMar>
            <w:vAlign w:val="bottom"/>
            <w:hideMark/>
          </w:tcPr>
          <w:p w14:paraId="7D9182D7"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52556438"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0F2AAC3"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88DBC53"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78DA9D73" w14:textId="77777777" w:rsidTr="00EE1FDD">
        <w:trPr>
          <w:trHeight w:val="315"/>
        </w:trPr>
        <w:tc>
          <w:tcPr>
            <w:tcW w:w="0" w:type="auto"/>
            <w:tcMar>
              <w:top w:w="30" w:type="dxa"/>
              <w:left w:w="45" w:type="dxa"/>
              <w:bottom w:w="30" w:type="dxa"/>
              <w:right w:w="45" w:type="dxa"/>
            </w:tcMar>
            <w:vAlign w:val="bottom"/>
          </w:tcPr>
          <w:p w14:paraId="37A29107" w14:textId="77777777" w:rsidR="00A75088" w:rsidRPr="00FE29DF" w:rsidRDefault="00A75088" w:rsidP="00EE1FDD">
            <w:pPr>
              <w:rPr>
                <w:rFonts w:cstheme="minorHAnsi"/>
              </w:rPr>
            </w:pPr>
            <w:r w:rsidRPr="00FE29DF">
              <w:rPr>
                <w:rFonts w:cstheme="minorHAnsi"/>
              </w:rPr>
              <w:t>2008</w:t>
            </w:r>
          </w:p>
        </w:tc>
        <w:tc>
          <w:tcPr>
            <w:tcW w:w="1957" w:type="dxa"/>
            <w:tcMar>
              <w:top w:w="30" w:type="dxa"/>
              <w:left w:w="45" w:type="dxa"/>
              <w:bottom w:w="30" w:type="dxa"/>
              <w:right w:w="45" w:type="dxa"/>
            </w:tcMar>
            <w:vAlign w:val="bottom"/>
          </w:tcPr>
          <w:p w14:paraId="72A28119" w14:textId="77777777" w:rsidR="00A75088" w:rsidRPr="00FE29DF" w:rsidRDefault="00A75088" w:rsidP="00EE1FDD">
            <w:pPr>
              <w:rPr>
                <w:rFonts w:cstheme="minorHAnsi"/>
                <w:b/>
                <w:bCs/>
              </w:rPr>
            </w:pPr>
            <w:r w:rsidRPr="00FE29DF">
              <w:rPr>
                <w:rFonts w:cstheme="minorHAnsi"/>
              </w:rPr>
              <w:t>4.037</w:t>
            </w:r>
          </w:p>
        </w:tc>
        <w:tc>
          <w:tcPr>
            <w:tcW w:w="1975" w:type="dxa"/>
            <w:tcMar>
              <w:top w:w="30" w:type="dxa"/>
              <w:left w:w="45" w:type="dxa"/>
              <w:bottom w:w="30" w:type="dxa"/>
              <w:right w:w="45" w:type="dxa"/>
            </w:tcMar>
            <w:vAlign w:val="bottom"/>
          </w:tcPr>
          <w:p w14:paraId="5F3F87D4" w14:textId="77777777" w:rsidR="00A75088" w:rsidRPr="00FE29DF" w:rsidRDefault="00A75088" w:rsidP="00EE1FDD">
            <w:pPr>
              <w:rPr>
                <w:rFonts w:cstheme="minorHAnsi"/>
                <w:b/>
                <w:bCs/>
              </w:rPr>
            </w:pPr>
            <w:r w:rsidRPr="00FE29DF">
              <w:rPr>
                <w:rFonts w:cstheme="minorHAnsi"/>
              </w:rPr>
              <w:t>4.818</w:t>
            </w:r>
          </w:p>
        </w:tc>
        <w:tc>
          <w:tcPr>
            <w:tcW w:w="2070" w:type="dxa"/>
            <w:vAlign w:val="bottom"/>
          </w:tcPr>
          <w:p w14:paraId="234AB1A6" w14:textId="77777777" w:rsidR="00A75088" w:rsidRPr="00FE29DF" w:rsidRDefault="00A75088" w:rsidP="00EE1FDD">
            <w:pPr>
              <w:rPr>
                <w:rFonts w:cstheme="minorHAnsi"/>
                <w:b/>
                <w:bCs/>
              </w:rPr>
            </w:pPr>
            <w:r w:rsidRPr="00FE29DF">
              <w:rPr>
                <w:rFonts w:cstheme="minorHAnsi"/>
              </w:rPr>
              <w:t>4.920</w:t>
            </w:r>
          </w:p>
        </w:tc>
        <w:tc>
          <w:tcPr>
            <w:tcW w:w="2070" w:type="dxa"/>
            <w:vAlign w:val="bottom"/>
          </w:tcPr>
          <w:p w14:paraId="038DFAC9" w14:textId="77777777" w:rsidR="00A75088" w:rsidRPr="00FE29DF" w:rsidRDefault="00A75088" w:rsidP="00EE1FDD">
            <w:pPr>
              <w:rPr>
                <w:rFonts w:cstheme="minorHAnsi"/>
                <w:b/>
                <w:bCs/>
              </w:rPr>
            </w:pPr>
            <w:r w:rsidRPr="00FE29DF">
              <w:rPr>
                <w:rFonts w:cstheme="minorHAnsi"/>
              </w:rPr>
              <w:t>4.903</w:t>
            </w:r>
          </w:p>
        </w:tc>
      </w:tr>
      <w:tr w:rsidR="00A75088" w:rsidRPr="00FE29DF" w14:paraId="1A7D0A56" w14:textId="77777777" w:rsidTr="00EE1FDD">
        <w:trPr>
          <w:trHeight w:val="315"/>
        </w:trPr>
        <w:tc>
          <w:tcPr>
            <w:tcW w:w="0" w:type="auto"/>
            <w:tcMar>
              <w:top w:w="30" w:type="dxa"/>
              <w:left w:w="45" w:type="dxa"/>
              <w:bottom w:w="30" w:type="dxa"/>
              <w:right w:w="45" w:type="dxa"/>
            </w:tcMar>
            <w:vAlign w:val="bottom"/>
          </w:tcPr>
          <w:p w14:paraId="75D739F6" w14:textId="77777777" w:rsidR="00A75088" w:rsidRPr="00FE29DF" w:rsidRDefault="00A75088" w:rsidP="00EE1FDD">
            <w:pPr>
              <w:rPr>
                <w:rFonts w:cstheme="minorHAnsi"/>
              </w:rPr>
            </w:pPr>
            <w:r w:rsidRPr="00FE29DF">
              <w:rPr>
                <w:rFonts w:cstheme="minorHAnsi"/>
              </w:rPr>
              <w:t>2009</w:t>
            </w:r>
          </w:p>
        </w:tc>
        <w:tc>
          <w:tcPr>
            <w:tcW w:w="1957" w:type="dxa"/>
            <w:tcMar>
              <w:top w:w="30" w:type="dxa"/>
              <w:left w:w="45" w:type="dxa"/>
              <w:bottom w:w="30" w:type="dxa"/>
              <w:right w:w="45" w:type="dxa"/>
            </w:tcMar>
            <w:vAlign w:val="bottom"/>
          </w:tcPr>
          <w:p w14:paraId="5CD795DD" w14:textId="77777777" w:rsidR="00A75088" w:rsidRPr="00FE29DF" w:rsidRDefault="00A75088" w:rsidP="00EE1FDD">
            <w:pPr>
              <w:rPr>
                <w:rFonts w:cstheme="minorHAnsi"/>
                <w:b/>
                <w:bCs/>
              </w:rPr>
            </w:pPr>
            <w:r w:rsidRPr="00FE29DF">
              <w:rPr>
                <w:rFonts w:cstheme="minorHAnsi"/>
              </w:rPr>
              <w:t>3.755</w:t>
            </w:r>
          </w:p>
        </w:tc>
        <w:tc>
          <w:tcPr>
            <w:tcW w:w="1975" w:type="dxa"/>
            <w:tcMar>
              <w:top w:w="30" w:type="dxa"/>
              <w:left w:w="45" w:type="dxa"/>
              <w:bottom w:w="30" w:type="dxa"/>
              <w:right w:w="45" w:type="dxa"/>
            </w:tcMar>
            <w:vAlign w:val="bottom"/>
          </w:tcPr>
          <w:p w14:paraId="559D3718" w14:textId="77777777" w:rsidR="00A75088" w:rsidRPr="00FE29DF" w:rsidRDefault="00A75088" w:rsidP="00EE1FDD">
            <w:pPr>
              <w:rPr>
                <w:rFonts w:cstheme="minorHAnsi"/>
                <w:b/>
                <w:bCs/>
              </w:rPr>
            </w:pPr>
            <w:r w:rsidRPr="00FE29DF">
              <w:rPr>
                <w:rFonts w:cstheme="minorHAnsi"/>
              </w:rPr>
              <w:t>4.416</w:t>
            </w:r>
          </w:p>
        </w:tc>
        <w:tc>
          <w:tcPr>
            <w:tcW w:w="2070" w:type="dxa"/>
            <w:vAlign w:val="bottom"/>
          </w:tcPr>
          <w:p w14:paraId="0B577E92" w14:textId="77777777" w:rsidR="00A75088" w:rsidRPr="00FE29DF" w:rsidRDefault="00A75088" w:rsidP="00EE1FDD">
            <w:pPr>
              <w:rPr>
                <w:rFonts w:cstheme="minorHAnsi"/>
                <w:b/>
                <w:bCs/>
              </w:rPr>
            </w:pPr>
            <w:r w:rsidRPr="00FE29DF">
              <w:rPr>
                <w:rFonts w:cstheme="minorHAnsi"/>
              </w:rPr>
              <w:t>4.603</w:t>
            </w:r>
          </w:p>
        </w:tc>
        <w:tc>
          <w:tcPr>
            <w:tcW w:w="2070" w:type="dxa"/>
            <w:vAlign w:val="bottom"/>
          </w:tcPr>
          <w:p w14:paraId="369F5B44" w14:textId="77777777" w:rsidR="00A75088" w:rsidRPr="00FE29DF" w:rsidRDefault="00A75088" w:rsidP="00EE1FDD">
            <w:pPr>
              <w:rPr>
                <w:rFonts w:cstheme="minorHAnsi"/>
                <w:b/>
                <w:bCs/>
              </w:rPr>
            </w:pPr>
            <w:r w:rsidRPr="00FE29DF">
              <w:rPr>
                <w:rFonts w:cstheme="minorHAnsi"/>
              </w:rPr>
              <w:t>4.611</w:t>
            </w:r>
          </w:p>
        </w:tc>
      </w:tr>
      <w:tr w:rsidR="00A75088" w:rsidRPr="00FE29DF" w14:paraId="568E1777" w14:textId="77777777" w:rsidTr="00EE1FDD">
        <w:trPr>
          <w:trHeight w:val="315"/>
        </w:trPr>
        <w:tc>
          <w:tcPr>
            <w:tcW w:w="0" w:type="auto"/>
            <w:tcMar>
              <w:top w:w="30" w:type="dxa"/>
              <w:left w:w="45" w:type="dxa"/>
              <w:bottom w:w="30" w:type="dxa"/>
              <w:right w:w="45" w:type="dxa"/>
            </w:tcMar>
            <w:vAlign w:val="bottom"/>
          </w:tcPr>
          <w:p w14:paraId="4A02356C" w14:textId="77777777" w:rsidR="00A75088" w:rsidRPr="00FE29DF" w:rsidRDefault="00A75088" w:rsidP="00EE1FDD">
            <w:pPr>
              <w:rPr>
                <w:rFonts w:cstheme="minorHAnsi"/>
              </w:rPr>
            </w:pPr>
            <w:r w:rsidRPr="00FE29DF">
              <w:rPr>
                <w:rFonts w:cstheme="minorHAnsi"/>
              </w:rPr>
              <w:t>2010</w:t>
            </w:r>
          </w:p>
        </w:tc>
        <w:tc>
          <w:tcPr>
            <w:tcW w:w="1957" w:type="dxa"/>
            <w:tcMar>
              <w:top w:w="30" w:type="dxa"/>
              <w:left w:w="45" w:type="dxa"/>
              <w:bottom w:w="30" w:type="dxa"/>
              <w:right w:w="45" w:type="dxa"/>
            </w:tcMar>
            <w:vAlign w:val="bottom"/>
          </w:tcPr>
          <w:p w14:paraId="51C84235" w14:textId="77777777" w:rsidR="00A75088" w:rsidRPr="00FE29DF" w:rsidRDefault="00A75088" w:rsidP="00EE1FDD">
            <w:pPr>
              <w:rPr>
                <w:rFonts w:cstheme="minorHAnsi"/>
                <w:b/>
                <w:bCs/>
              </w:rPr>
            </w:pPr>
            <w:r w:rsidRPr="00FE29DF">
              <w:rPr>
                <w:rFonts w:cstheme="minorHAnsi"/>
              </w:rPr>
              <w:t>3.537</w:t>
            </w:r>
          </w:p>
        </w:tc>
        <w:tc>
          <w:tcPr>
            <w:tcW w:w="1975" w:type="dxa"/>
            <w:tcMar>
              <w:top w:w="30" w:type="dxa"/>
              <w:left w:w="45" w:type="dxa"/>
              <w:bottom w:w="30" w:type="dxa"/>
              <w:right w:w="45" w:type="dxa"/>
            </w:tcMar>
            <w:vAlign w:val="bottom"/>
          </w:tcPr>
          <w:p w14:paraId="0AA0BA28" w14:textId="77777777" w:rsidR="00A75088" w:rsidRPr="00FE29DF" w:rsidRDefault="00A75088" w:rsidP="00EE1FDD">
            <w:pPr>
              <w:rPr>
                <w:rFonts w:cstheme="minorHAnsi"/>
                <w:b/>
                <w:bCs/>
              </w:rPr>
            </w:pPr>
            <w:r w:rsidRPr="00FE29DF">
              <w:rPr>
                <w:rFonts w:cstheme="minorHAnsi"/>
              </w:rPr>
              <w:t>3.834</w:t>
            </w:r>
          </w:p>
        </w:tc>
        <w:tc>
          <w:tcPr>
            <w:tcW w:w="2070" w:type="dxa"/>
            <w:vAlign w:val="bottom"/>
          </w:tcPr>
          <w:p w14:paraId="53124E45" w14:textId="77777777" w:rsidR="00A75088" w:rsidRPr="00FE29DF" w:rsidRDefault="00A75088" w:rsidP="00EE1FDD">
            <w:pPr>
              <w:rPr>
                <w:rFonts w:cstheme="minorHAnsi"/>
                <w:b/>
                <w:bCs/>
              </w:rPr>
            </w:pPr>
            <w:r w:rsidRPr="00FE29DF">
              <w:rPr>
                <w:rFonts w:cstheme="minorHAnsi"/>
              </w:rPr>
              <w:t>4.372</w:t>
            </w:r>
          </w:p>
        </w:tc>
        <w:tc>
          <w:tcPr>
            <w:tcW w:w="2070" w:type="dxa"/>
            <w:vAlign w:val="bottom"/>
          </w:tcPr>
          <w:p w14:paraId="0051A0AF" w14:textId="77777777" w:rsidR="00A75088" w:rsidRPr="00FE29DF" w:rsidRDefault="00A75088" w:rsidP="00EE1FDD">
            <w:pPr>
              <w:rPr>
                <w:rFonts w:cstheme="minorHAnsi"/>
                <w:b/>
                <w:bCs/>
              </w:rPr>
            </w:pPr>
            <w:r w:rsidRPr="00FE29DF">
              <w:rPr>
                <w:rFonts w:cstheme="minorHAnsi"/>
              </w:rPr>
              <w:t>4.013</w:t>
            </w:r>
          </w:p>
        </w:tc>
      </w:tr>
      <w:tr w:rsidR="00A75088" w:rsidRPr="00FE29DF" w14:paraId="7AF3BAD4" w14:textId="77777777" w:rsidTr="00EE1FDD">
        <w:trPr>
          <w:trHeight w:val="315"/>
        </w:trPr>
        <w:tc>
          <w:tcPr>
            <w:tcW w:w="0" w:type="auto"/>
            <w:tcMar>
              <w:top w:w="30" w:type="dxa"/>
              <w:left w:w="45" w:type="dxa"/>
              <w:bottom w:w="30" w:type="dxa"/>
              <w:right w:w="45" w:type="dxa"/>
            </w:tcMar>
            <w:vAlign w:val="bottom"/>
          </w:tcPr>
          <w:p w14:paraId="24270B6C" w14:textId="77777777" w:rsidR="00A75088" w:rsidRPr="00FE29DF" w:rsidRDefault="00A75088" w:rsidP="00EE1FDD">
            <w:pPr>
              <w:rPr>
                <w:rFonts w:cstheme="minorHAnsi"/>
              </w:rPr>
            </w:pPr>
            <w:r w:rsidRPr="00FE29DF">
              <w:rPr>
                <w:rFonts w:cstheme="minorHAnsi"/>
              </w:rPr>
              <w:t>2011</w:t>
            </w:r>
          </w:p>
        </w:tc>
        <w:tc>
          <w:tcPr>
            <w:tcW w:w="1957" w:type="dxa"/>
            <w:tcMar>
              <w:top w:w="30" w:type="dxa"/>
              <w:left w:w="45" w:type="dxa"/>
              <w:bottom w:w="30" w:type="dxa"/>
              <w:right w:w="45" w:type="dxa"/>
            </w:tcMar>
            <w:vAlign w:val="bottom"/>
          </w:tcPr>
          <w:p w14:paraId="08EDF246" w14:textId="77777777" w:rsidR="00A75088" w:rsidRPr="00FE29DF" w:rsidRDefault="00A75088" w:rsidP="00EE1FDD">
            <w:pPr>
              <w:rPr>
                <w:rFonts w:cstheme="minorHAnsi"/>
                <w:b/>
                <w:bCs/>
              </w:rPr>
            </w:pPr>
            <w:r w:rsidRPr="00FE29DF">
              <w:rPr>
                <w:rFonts w:cstheme="minorHAnsi"/>
              </w:rPr>
              <w:t>4.016</w:t>
            </w:r>
          </w:p>
        </w:tc>
        <w:tc>
          <w:tcPr>
            <w:tcW w:w="1975" w:type="dxa"/>
            <w:tcMar>
              <w:top w:w="30" w:type="dxa"/>
              <w:left w:w="45" w:type="dxa"/>
              <w:bottom w:w="30" w:type="dxa"/>
              <w:right w:w="45" w:type="dxa"/>
            </w:tcMar>
            <w:vAlign w:val="bottom"/>
          </w:tcPr>
          <w:p w14:paraId="2B741836" w14:textId="77777777" w:rsidR="00A75088" w:rsidRPr="00FE29DF" w:rsidRDefault="00A75088" w:rsidP="00EE1FDD">
            <w:pPr>
              <w:rPr>
                <w:rFonts w:cstheme="minorHAnsi"/>
                <w:b/>
                <w:bCs/>
              </w:rPr>
            </w:pPr>
            <w:r w:rsidRPr="00FE29DF">
              <w:rPr>
                <w:rFonts w:cstheme="minorHAnsi"/>
              </w:rPr>
              <w:t>4.264</w:t>
            </w:r>
          </w:p>
        </w:tc>
        <w:tc>
          <w:tcPr>
            <w:tcW w:w="2070" w:type="dxa"/>
            <w:vAlign w:val="bottom"/>
          </w:tcPr>
          <w:p w14:paraId="1FD18C9C" w14:textId="77777777" w:rsidR="00A75088" w:rsidRPr="00FE29DF" w:rsidRDefault="00A75088" w:rsidP="00EE1FDD">
            <w:pPr>
              <w:rPr>
                <w:rFonts w:cstheme="minorHAnsi"/>
                <w:b/>
                <w:bCs/>
              </w:rPr>
            </w:pPr>
            <w:r w:rsidRPr="00FE29DF">
              <w:rPr>
                <w:rFonts w:cstheme="minorHAnsi"/>
              </w:rPr>
              <w:t>4.840</w:t>
            </w:r>
          </w:p>
        </w:tc>
        <w:tc>
          <w:tcPr>
            <w:tcW w:w="2070" w:type="dxa"/>
            <w:vAlign w:val="bottom"/>
          </w:tcPr>
          <w:p w14:paraId="450C10F7" w14:textId="77777777" w:rsidR="00A75088" w:rsidRPr="00FE29DF" w:rsidRDefault="00A75088" w:rsidP="00EE1FDD">
            <w:pPr>
              <w:rPr>
                <w:rFonts w:cstheme="minorHAnsi"/>
                <w:b/>
                <w:bCs/>
              </w:rPr>
            </w:pPr>
            <w:r w:rsidRPr="00FE29DF">
              <w:rPr>
                <w:rFonts w:cstheme="minorHAnsi"/>
              </w:rPr>
              <w:t>4.396</w:t>
            </w:r>
          </w:p>
        </w:tc>
      </w:tr>
      <w:tr w:rsidR="00A75088" w:rsidRPr="00FE29DF" w14:paraId="52C59E6A" w14:textId="77777777" w:rsidTr="00EE1FDD">
        <w:trPr>
          <w:trHeight w:val="315"/>
        </w:trPr>
        <w:tc>
          <w:tcPr>
            <w:tcW w:w="0" w:type="auto"/>
            <w:tcMar>
              <w:top w:w="30" w:type="dxa"/>
              <w:left w:w="45" w:type="dxa"/>
              <w:bottom w:w="30" w:type="dxa"/>
              <w:right w:w="45" w:type="dxa"/>
            </w:tcMar>
            <w:vAlign w:val="bottom"/>
          </w:tcPr>
          <w:p w14:paraId="735354D1" w14:textId="77777777" w:rsidR="00A75088" w:rsidRPr="00FE29DF" w:rsidRDefault="00A75088" w:rsidP="00EE1FDD">
            <w:pPr>
              <w:rPr>
                <w:rFonts w:cstheme="minorHAnsi"/>
              </w:rPr>
            </w:pPr>
            <w:r w:rsidRPr="00FE29DF">
              <w:rPr>
                <w:rFonts w:cstheme="minorHAnsi"/>
              </w:rPr>
              <w:t>2012</w:t>
            </w:r>
          </w:p>
        </w:tc>
        <w:tc>
          <w:tcPr>
            <w:tcW w:w="1957" w:type="dxa"/>
            <w:tcMar>
              <w:top w:w="30" w:type="dxa"/>
              <w:left w:w="45" w:type="dxa"/>
              <w:bottom w:w="30" w:type="dxa"/>
              <w:right w:w="45" w:type="dxa"/>
            </w:tcMar>
            <w:vAlign w:val="bottom"/>
          </w:tcPr>
          <w:p w14:paraId="5EE9D53A" w14:textId="77777777" w:rsidR="00A75088" w:rsidRPr="00FE29DF" w:rsidRDefault="00A75088" w:rsidP="00EE1FDD">
            <w:pPr>
              <w:rPr>
                <w:rFonts w:cstheme="minorHAnsi"/>
                <w:b/>
                <w:bCs/>
              </w:rPr>
            </w:pPr>
            <w:r w:rsidRPr="00FE29DF">
              <w:rPr>
                <w:rFonts w:cstheme="minorHAnsi"/>
              </w:rPr>
              <w:t>5.459</w:t>
            </w:r>
          </w:p>
        </w:tc>
        <w:tc>
          <w:tcPr>
            <w:tcW w:w="1975" w:type="dxa"/>
            <w:tcMar>
              <w:top w:w="30" w:type="dxa"/>
              <w:left w:w="45" w:type="dxa"/>
              <w:bottom w:w="30" w:type="dxa"/>
              <w:right w:w="45" w:type="dxa"/>
            </w:tcMar>
            <w:vAlign w:val="bottom"/>
          </w:tcPr>
          <w:p w14:paraId="4BA60349" w14:textId="77777777" w:rsidR="00A75088" w:rsidRPr="00FE29DF" w:rsidRDefault="00A75088" w:rsidP="00EE1FDD">
            <w:pPr>
              <w:rPr>
                <w:rFonts w:cstheme="minorHAnsi"/>
                <w:b/>
                <w:bCs/>
              </w:rPr>
            </w:pPr>
            <w:r w:rsidRPr="00FE29DF">
              <w:rPr>
                <w:rFonts w:cstheme="minorHAnsi"/>
              </w:rPr>
              <w:t>8.006</w:t>
            </w:r>
          </w:p>
        </w:tc>
        <w:tc>
          <w:tcPr>
            <w:tcW w:w="2070" w:type="dxa"/>
            <w:vAlign w:val="bottom"/>
          </w:tcPr>
          <w:p w14:paraId="3AD8F2F8" w14:textId="77777777" w:rsidR="00A75088" w:rsidRPr="00FE29DF" w:rsidRDefault="00A75088" w:rsidP="00EE1FDD">
            <w:pPr>
              <w:rPr>
                <w:rFonts w:cstheme="minorHAnsi"/>
                <w:b/>
                <w:bCs/>
              </w:rPr>
            </w:pPr>
            <w:r w:rsidRPr="00FE29DF">
              <w:rPr>
                <w:rFonts w:cstheme="minorHAnsi"/>
              </w:rPr>
              <w:t>6.180</w:t>
            </w:r>
          </w:p>
        </w:tc>
        <w:tc>
          <w:tcPr>
            <w:tcW w:w="2070" w:type="dxa"/>
            <w:vAlign w:val="bottom"/>
          </w:tcPr>
          <w:p w14:paraId="2FEDD9B4" w14:textId="77777777" w:rsidR="00A75088" w:rsidRPr="00FE29DF" w:rsidRDefault="00A75088" w:rsidP="00EE1FDD">
            <w:pPr>
              <w:rPr>
                <w:rFonts w:cstheme="minorHAnsi"/>
                <w:b/>
                <w:bCs/>
              </w:rPr>
            </w:pPr>
            <w:r w:rsidRPr="00FE29DF">
              <w:rPr>
                <w:rFonts w:cstheme="minorHAnsi"/>
              </w:rPr>
              <w:t>8.456</w:t>
            </w:r>
          </w:p>
        </w:tc>
      </w:tr>
      <w:tr w:rsidR="00A75088" w:rsidRPr="00FE29DF" w14:paraId="074A0E37" w14:textId="77777777" w:rsidTr="00EE1FDD">
        <w:trPr>
          <w:trHeight w:val="315"/>
        </w:trPr>
        <w:tc>
          <w:tcPr>
            <w:tcW w:w="0" w:type="auto"/>
            <w:tcMar>
              <w:top w:w="30" w:type="dxa"/>
              <w:left w:w="45" w:type="dxa"/>
              <w:bottom w:w="30" w:type="dxa"/>
              <w:right w:w="45" w:type="dxa"/>
            </w:tcMar>
            <w:vAlign w:val="bottom"/>
          </w:tcPr>
          <w:p w14:paraId="025B220D" w14:textId="77777777" w:rsidR="00A75088" w:rsidRPr="00FE29DF" w:rsidRDefault="00A75088" w:rsidP="00EE1FDD">
            <w:pPr>
              <w:rPr>
                <w:rFonts w:cstheme="minorHAnsi"/>
              </w:rPr>
            </w:pPr>
            <w:r w:rsidRPr="00FE29DF">
              <w:rPr>
                <w:rFonts w:cstheme="minorHAnsi"/>
              </w:rPr>
              <w:t>2013</w:t>
            </w:r>
          </w:p>
        </w:tc>
        <w:tc>
          <w:tcPr>
            <w:tcW w:w="1957" w:type="dxa"/>
            <w:tcMar>
              <w:top w:w="30" w:type="dxa"/>
              <w:left w:w="45" w:type="dxa"/>
              <w:bottom w:w="30" w:type="dxa"/>
              <w:right w:w="45" w:type="dxa"/>
            </w:tcMar>
            <w:vAlign w:val="bottom"/>
          </w:tcPr>
          <w:p w14:paraId="7D360285" w14:textId="77777777" w:rsidR="00A75088" w:rsidRPr="00FE29DF" w:rsidRDefault="00A75088" w:rsidP="00EE1FDD">
            <w:pPr>
              <w:rPr>
                <w:rFonts w:cstheme="minorHAnsi"/>
                <w:b/>
                <w:bCs/>
              </w:rPr>
            </w:pPr>
            <w:r w:rsidRPr="00FE29DF">
              <w:rPr>
                <w:rFonts w:cstheme="minorHAnsi"/>
              </w:rPr>
              <w:t>4.990</w:t>
            </w:r>
          </w:p>
        </w:tc>
        <w:tc>
          <w:tcPr>
            <w:tcW w:w="1975" w:type="dxa"/>
            <w:tcMar>
              <w:top w:w="30" w:type="dxa"/>
              <w:left w:w="45" w:type="dxa"/>
              <w:bottom w:w="30" w:type="dxa"/>
              <w:right w:w="45" w:type="dxa"/>
            </w:tcMar>
            <w:vAlign w:val="bottom"/>
          </w:tcPr>
          <w:p w14:paraId="1C0B9232" w14:textId="77777777" w:rsidR="00A75088" w:rsidRPr="00FE29DF" w:rsidRDefault="00A75088" w:rsidP="00EE1FDD">
            <w:pPr>
              <w:rPr>
                <w:rFonts w:cstheme="minorHAnsi"/>
                <w:b/>
                <w:bCs/>
              </w:rPr>
            </w:pPr>
            <w:r w:rsidRPr="00FE29DF">
              <w:rPr>
                <w:rFonts w:cstheme="minorHAnsi"/>
              </w:rPr>
              <w:t>5.927</w:t>
            </w:r>
          </w:p>
        </w:tc>
        <w:tc>
          <w:tcPr>
            <w:tcW w:w="2070" w:type="dxa"/>
            <w:vAlign w:val="bottom"/>
          </w:tcPr>
          <w:p w14:paraId="02F44589" w14:textId="77777777" w:rsidR="00A75088" w:rsidRPr="00FE29DF" w:rsidRDefault="00A75088" w:rsidP="00EE1FDD">
            <w:pPr>
              <w:rPr>
                <w:rFonts w:cstheme="minorHAnsi"/>
                <w:b/>
                <w:bCs/>
              </w:rPr>
            </w:pPr>
            <w:r w:rsidRPr="00FE29DF">
              <w:rPr>
                <w:rFonts w:cstheme="minorHAnsi"/>
              </w:rPr>
              <w:t>5.836</w:t>
            </w:r>
          </w:p>
        </w:tc>
        <w:tc>
          <w:tcPr>
            <w:tcW w:w="2070" w:type="dxa"/>
            <w:vAlign w:val="bottom"/>
          </w:tcPr>
          <w:p w14:paraId="701C432D" w14:textId="77777777" w:rsidR="00A75088" w:rsidRPr="00FE29DF" w:rsidRDefault="00A75088" w:rsidP="00EE1FDD">
            <w:pPr>
              <w:rPr>
                <w:rFonts w:cstheme="minorHAnsi"/>
                <w:b/>
                <w:bCs/>
              </w:rPr>
            </w:pPr>
            <w:r w:rsidRPr="00FE29DF">
              <w:rPr>
                <w:rFonts w:cstheme="minorHAnsi"/>
              </w:rPr>
              <w:t>6.022</w:t>
            </w:r>
          </w:p>
        </w:tc>
      </w:tr>
      <w:tr w:rsidR="00A75088" w:rsidRPr="00FE29DF" w14:paraId="5683603B" w14:textId="77777777" w:rsidTr="00EE1FDD">
        <w:trPr>
          <w:trHeight w:val="315"/>
        </w:trPr>
        <w:tc>
          <w:tcPr>
            <w:tcW w:w="0" w:type="auto"/>
            <w:tcMar>
              <w:top w:w="30" w:type="dxa"/>
              <w:left w:w="45" w:type="dxa"/>
              <w:bottom w:w="30" w:type="dxa"/>
              <w:right w:w="45" w:type="dxa"/>
            </w:tcMar>
            <w:vAlign w:val="bottom"/>
          </w:tcPr>
          <w:p w14:paraId="3F0FF792" w14:textId="77777777" w:rsidR="00A75088" w:rsidRPr="00FE29DF" w:rsidRDefault="00A75088" w:rsidP="00EE1FDD">
            <w:pPr>
              <w:rPr>
                <w:rFonts w:cstheme="minorHAnsi"/>
              </w:rPr>
            </w:pPr>
            <w:r w:rsidRPr="00FE29DF">
              <w:rPr>
                <w:rFonts w:cstheme="minorHAnsi"/>
              </w:rPr>
              <w:t>2014</w:t>
            </w:r>
          </w:p>
        </w:tc>
        <w:tc>
          <w:tcPr>
            <w:tcW w:w="1957" w:type="dxa"/>
            <w:tcMar>
              <w:top w:w="30" w:type="dxa"/>
              <w:left w:w="45" w:type="dxa"/>
              <w:bottom w:w="30" w:type="dxa"/>
              <w:right w:w="45" w:type="dxa"/>
            </w:tcMar>
            <w:vAlign w:val="bottom"/>
          </w:tcPr>
          <w:p w14:paraId="62998097" w14:textId="77777777" w:rsidR="00A75088" w:rsidRPr="00FE29DF" w:rsidRDefault="00A75088" w:rsidP="00EE1FDD">
            <w:pPr>
              <w:rPr>
                <w:rFonts w:cstheme="minorHAnsi"/>
                <w:b/>
                <w:bCs/>
              </w:rPr>
            </w:pPr>
            <w:r w:rsidRPr="00FE29DF">
              <w:rPr>
                <w:rFonts w:cstheme="minorHAnsi"/>
              </w:rPr>
              <w:t>4.816</w:t>
            </w:r>
          </w:p>
        </w:tc>
        <w:tc>
          <w:tcPr>
            <w:tcW w:w="1975" w:type="dxa"/>
            <w:tcMar>
              <w:top w:w="30" w:type="dxa"/>
              <w:left w:w="45" w:type="dxa"/>
              <w:bottom w:w="30" w:type="dxa"/>
              <w:right w:w="45" w:type="dxa"/>
            </w:tcMar>
            <w:vAlign w:val="bottom"/>
          </w:tcPr>
          <w:p w14:paraId="35E717EB" w14:textId="77777777" w:rsidR="00A75088" w:rsidRPr="00FE29DF" w:rsidRDefault="00A75088" w:rsidP="00EE1FDD">
            <w:pPr>
              <w:rPr>
                <w:rFonts w:cstheme="minorHAnsi"/>
                <w:b/>
                <w:bCs/>
              </w:rPr>
            </w:pPr>
            <w:r w:rsidRPr="00FE29DF">
              <w:rPr>
                <w:rFonts w:cstheme="minorHAnsi"/>
              </w:rPr>
              <w:t>5.175</w:t>
            </w:r>
          </w:p>
        </w:tc>
        <w:tc>
          <w:tcPr>
            <w:tcW w:w="2070" w:type="dxa"/>
            <w:vAlign w:val="bottom"/>
          </w:tcPr>
          <w:p w14:paraId="7D8D5DE5" w14:textId="77777777" w:rsidR="00A75088" w:rsidRPr="00FE29DF" w:rsidRDefault="00A75088" w:rsidP="00EE1FDD">
            <w:pPr>
              <w:rPr>
                <w:rFonts w:cstheme="minorHAnsi"/>
                <w:b/>
                <w:bCs/>
              </w:rPr>
            </w:pPr>
            <w:r w:rsidRPr="00FE29DF">
              <w:rPr>
                <w:rFonts w:cstheme="minorHAnsi"/>
              </w:rPr>
              <w:t>5.728</w:t>
            </w:r>
          </w:p>
        </w:tc>
        <w:tc>
          <w:tcPr>
            <w:tcW w:w="2070" w:type="dxa"/>
            <w:vAlign w:val="bottom"/>
          </w:tcPr>
          <w:p w14:paraId="33581DFE" w14:textId="77777777" w:rsidR="00A75088" w:rsidRPr="00FE29DF" w:rsidRDefault="00A75088" w:rsidP="00EE1FDD">
            <w:pPr>
              <w:rPr>
                <w:rFonts w:cstheme="minorHAnsi"/>
                <w:b/>
                <w:bCs/>
              </w:rPr>
            </w:pPr>
            <w:r w:rsidRPr="00FE29DF">
              <w:rPr>
                <w:rFonts w:cstheme="minorHAnsi"/>
              </w:rPr>
              <w:t>5.359</w:t>
            </w:r>
          </w:p>
        </w:tc>
      </w:tr>
      <w:tr w:rsidR="00A75088" w:rsidRPr="00FE29DF" w14:paraId="2DD4AF28" w14:textId="77777777" w:rsidTr="00EE1FDD">
        <w:trPr>
          <w:trHeight w:val="315"/>
        </w:trPr>
        <w:tc>
          <w:tcPr>
            <w:tcW w:w="0" w:type="auto"/>
            <w:tcMar>
              <w:top w:w="30" w:type="dxa"/>
              <w:left w:w="45" w:type="dxa"/>
              <w:bottom w:w="30" w:type="dxa"/>
              <w:right w:w="45" w:type="dxa"/>
            </w:tcMar>
            <w:vAlign w:val="bottom"/>
          </w:tcPr>
          <w:p w14:paraId="090F91CD" w14:textId="77777777" w:rsidR="00A75088" w:rsidRPr="00FE29DF" w:rsidRDefault="00A75088" w:rsidP="00EE1FDD">
            <w:pPr>
              <w:rPr>
                <w:rFonts w:cstheme="minorHAnsi"/>
              </w:rPr>
            </w:pPr>
            <w:r w:rsidRPr="00FE29DF">
              <w:rPr>
                <w:rFonts w:cstheme="minorHAnsi"/>
              </w:rPr>
              <w:t>2015</w:t>
            </w:r>
          </w:p>
        </w:tc>
        <w:tc>
          <w:tcPr>
            <w:tcW w:w="1957" w:type="dxa"/>
            <w:tcMar>
              <w:top w:w="30" w:type="dxa"/>
              <w:left w:w="45" w:type="dxa"/>
              <w:bottom w:w="30" w:type="dxa"/>
              <w:right w:w="45" w:type="dxa"/>
            </w:tcMar>
            <w:vAlign w:val="bottom"/>
          </w:tcPr>
          <w:p w14:paraId="35591B32" w14:textId="77777777" w:rsidR="00A75088" w:rsidRPr="00FE29DF" w:rsidRDefault="00A75088" w:rsidP="00EE1FDD">
            <w:pPr>
              <w:rPr>
                <w:rFonts w:cstheme="minorHAnsi"/>
                <w:b/>
                <w:bCs/>
              </w:rPr>
            </w:pPr>
            <w:r w:rsidRPr="00FE29DF">
              <w:rPr>
                <w:rFonts w:cstheme="minorHAnsi"/>
              </w:rPr>
              <w:t>5.881</w:t>
            </w:r>
          </w:p>
        </w:tc>
        <w:tc>
          <w:tcPr>
            <w:tcW w:w="1975" w:type="dxa"/>
            <w:tcMar>
              <w:top w:w="30" w:type="dxa"/>
              <w:left w:w="45" w:type="dxa"/>
              <w:bottom w:w="30" w:type="dxa"/>
              <w:right w:w="45" w:type="dxa"/>
            </w:tcMar>
            <w:vAlign w:val="bottom"/>
          </w:tcPr>
          <w:p w14:paraId="36753012" w14:textId="77777777" w:rsidR="00A75088" w:rsidRPr="00FE29DF" w:rsidRDefault="00A75088" w:rsidP="00EE1FDD">
            <w:pPr>
              <w:rPr>
                <w:rFonts w:cstheme="minorHAnsi"/>
                <w:b/>
                <w:bCs/>
              </w:rPr>
            </w:pPr>
            <w:r w:rsidRPr="00FE29DF">
              <w:rPr>
                <w:rFonts w:cstheme="minorHAnsi"/>
              </w:rPr>
              <w:t>5.107</w:t>
            </w:r>
          </w:p>
        </w:tc>
        <w:tc>
          <w:tcPr>
            <w:tcW w:w="2070" w:type="dxa"/>
            <w:vAlign w:val="bottom"/>
          </w:tcPr>
          <w:p w14:paraId="48C1F363" w14:textId="77777777" w:rsidR="00A75088" w:rsidRPr="00FE29DF" w:rsidRDefault="00A75088" w:rsidP="00EE1FDD">
            <w:pPr>
              <w:rPr>
                <w:rFonts w:cstheme="minorHAnsi"/>
                <w:b/>
                <w:bCs/>
              </w:rPr>
            </w:pPr>
            <w:r w:rsidRPr="00FE29DF">
              <w:rPr>
                <w:rFonts w:cstheme="minorHAnsi"/>
              </w:rPr>
              <w:t>6.723</w:t>
            </w:r>
          </w:p>
        </w:tc>
        <w:tc>
          <w:tcPr>
            <w:tcW w:w="2070" w:type="dxa"/>
            <w:vAlign w:val="bottom"/>
          </w:tcPr>
          <w:p w14:paraId="53A2F66E" w14:textId="77777777" w:rsidR="00A75088" w:rsidRPr="00FE29DF" w:rsidRDefault="00A75088" w:rsidP="00EE1FDD">
            <w:pPr>
              <w:rPr>
                <w:rFonts w:cstheme="minorHAnsi"/>
                <w:b/>
                <w:bCs/>
              </w:rPr>
            </w:pPr>
            <w:r w:rsidRPr="00FE29DF">
              <w:rPr>
                <w:rFonts w:cstheme="minorHAnsi"/>
              </w:rPr>
              <w:t>5.423</w:t>
            </w:r>
          </w:p>
        </w:tc>
      </w:tr>
      <w:tr w:rsidR="00A75088" w:rsidRPr="00FE29DF" w14:paraId="6E299DB0" w14:textId="77777777" w:rsidTr="00EE1FDD">
        <w:trPr>
          <w:trHeight w:val="315"/>
        </w:trPr>
        <w:tc>
          <w:tcPr>
            <w:tcW w:w="0" w:type="auto"/>
            <w:tcMar>
              <w:top w:w="30" w:type="dxa"/>
              <w:left w:w="45" w:type="dxa"/>
              <w:bottom w:w="30" w:type="dxa"/>
              <w:right w:w="45" w:type="dxa"/>
            </w:tcMar>
            <w:vAlign w:val="bottom"/>
          </w:tcPr>
          <w:p w14:paraId="53505929" w14:textId="77777777" w:rsidR="00A75088" w:rsidRPr="00FE29DF" w:rsidRDefault="00A75088" w:rsidP="00EE1FDD">
            <w:pPr>
              <w:rPr>
                <w:rFonts w:cstheme="minorHAnsi"/>
              </w:rPr>
            </w:pPr>
            <w:r w:rsidRPr="00FE29DF">
              <w:rPr>
                <w:rFonts w:cstheme="minorHAnsi"/>
              </w:rPr>
              <w:t>2016</w:t>
            </w:r>
          </w:p>
        </w:tc>
        <w:tc>
          <w:tcPr>
            <w:tcW w:w="1957" w:type="dxa"/>
            <w:tcMar>
              <w:top w:w="30" w:type="dxa"/>
              <w:left w:w="45" w:type="dxa"/>
              <w:bottom w:w="30" w:type="dxa"/>
              <w:right w:w="45" w:type="dxa"/>
            </w:tcMar>
            <w:vAlign w:val="bottom"/>
          </w:tcPr>
          <w:p w14:paraId="4C796C9C" w14:textId="77777777" w:rsidR="00A75088" w:rsidRPr="00FE29DF" w:rsidRDefault="00A75088" w:rsidP="00EE1FDD">
            <w:pPr>
              <w:rPr>
                <w:rFonts w:cstheme="minorHAnsi"/>
                <w:b/>
                <w:bCs/>
              </w:rPr>
            </w:pPr>
            <w:r w:rsidRPr="00FE29DF">
              <w:rPr>
                <w:rFonts w:cstheme="minorHAnsi"/>
              </w:rPr>
              <w:t>7.239</w:t>
            </w:r>
          </w:p>
        </w:tc>
        <w:tc>
          <w:tcPr>
            <w:tcW w:w="1975" w:type="dxa"/>
            <w:tcMar>
              <w:top w:w="30" w:type="dxa"/>
              <w:left w:w="45" w:type="dxa"/>
              <w:bottom w:w="30" w:type="dxa"/>
              <w:right w:w="45" w:type="dxa"/>
            </w:tcMar>
            <w:vAlign w:val="bottom"/>
          </w:tcPr>
          <w:p w14:paraId="69487A08" w14:textId="77777777" w:rsidR="00A75088" w:rsidRPr="00FE29DF" w:rsidRDefault="00A75088" w:rsidP="00EE1FDD">
            <w:pPr>
              <w:rPr>
                <w:rFonts w:cstheme="minorHAnsi"/>
                <w:b/>
                <w:bCs/>
              </w:rPr>
            </w:pPr>
            <w:r w:rsidRPr="00FE29DF">
              <w:rPr>
                <w:rFonts w:cstheme="minorHAnsi"/>
              </w:rPr>
              <w:t>5.296</w:t>
            </w:r>
          </w:p>
        </w:tc>
        <w:tc>
          <w:tcPr>
            <w:tcW w:w="2070" w:type="dxa"/>
            <w:vAlign w:val="bottom"/>
          </w:tcPr>
          <w:p w14:paraId="1C7E6B30" w14:textId="77777777" w:rsidR="00A75088" w:rsidRPr="00FE29DF" w:rsidRDefault="00A75088" w:rsidP="00EE1FDD">
            <w:pPr>
              <w:rPr>
                <w:rFonts w:cstheme="minorHAnsi"/>
                <w:b/>
                <w:bCs/>
              </w:rPr>
            </w:pPr>
            <w:r w:rsidRPr="00FE29DF">
              <w:rPr>
                <w:rFonts w:cstheme="minorHAnsi"/>
              </w:rPr>
              <w:t>7.794</w:t>
            </w:r>
          </w:p>
        </w:tc>
        <w:tc>
          <w:tcPr>
            <w:tcW w:w="2070" w:type="dxa"/>
            <w:vAlign w:val="bottom"/>
          </w:tcPr>
          <w:p w14:paraId="38E2C197" w14:textId="77777777" w:rsidR="00A75088" w:rsidRPr="00FE29DF" w:rsidRDefault="00A75088" w:rsidP="00EE1FDD">
            <w:pPr>
              <w:rPr>
                <w:rFonts w:cstheme="minorHAnsi"/>
                <w:b/>
                <w:bCs/>
              </w:rPr>
            </w:pPr>
            <w:r w:rsidRPr="00FE29DF">
              <w:rPr>
                <w:rFonts w:cstheme="minorHAnsi"/>
              </w:rPr>
              <w:t>5.627</w:t>
            </w:r>
          </w:p>
        </w:tc>
      </w:tr>
      <w:tr w:rsidR="00A75088" w:rsidRPr="00FE29DF" w14:paraId="645B33B9" w14:textId="77777777" w:rsidTr="00EE1FDD">
        <w:trPr>
          <w:trHeight w:val="315"/>
        </w:trPr>
        <w:tc>
          <w:tcPr>
            <w:tcW w:w="0" w:type="auto"/>
            <w:tcMar>
              <w:top w:w="30" w:type="dxa"/>
              <w:left w:w="45" w:type="dxa"/>
              <w:bottom w:w="30" w:type="dxa"/>
              <w:right w:w="45" w:type="dxa"/>
            </w:tcMar>
            <w:vAlign w:val="bottom"/>
          </w:tcPr>
          <w:p w14:paraId="4D934EFD" w14:textId="77777777" w:rsidR="00A75088" w:rsidRPr="00FE29DF" w:rsidRDefault="00A75088" w:rsidP="00EE1FDD">
            <w:pPr>
              <w:rPr>
                <w:rFonts w:cstheme="minorHAnsi"/>
              </w:rPr>
            </w:pPr>
            <w:r w:rsidRPr="00FE29DF">
              <w:rPr>
                <w:rFonts w:cstheme="minorHAnsi"/>
              </w:rPr>
              <w:t>2017</w:t>
            </w:r>
          </w:p>
        </w:tc>
        <w:tc>
          <w:tcPr>
            <w:tcW w:w="1957" w:type="dxa"/>
            <w:tcMar>
              <w:top w:w="30" w:type="dxa"/>
              <w:left w:w="45" w:type="dxa"/>
              <w:bottom w:w="30" w:type="dxa"/>
              <w:right w:w="45" w:type="dxa"/>
            </w:tcMar>
            <w:vAlign w:val="bottom"/>
          </w:tcPr>
          <w:p w14:paraId="274A2909"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315120A" w14:textId="77777777" w:rsidR="00A75088" w:rsidRPr="00FE29DF" w:rsidRDefault="00A75088" w:rsidP="00EE1FDD">
            <w:pPr>
              <w:rPr>
                <w:rFonts w:cstheme="minorHAnsi"/>
              </w:rPr>
            </w:pPr>
            <w:r w:rsidRPr="00FE29DF">
              <w:rPr>
                <w:rFonts w:cstheme="minorHAnsi"/>
              </w:rPr>
              <w:t>N/A</w:t>
            </w:r>
          </w:p>
        </w:tc>
        <w:tc>
          <w:tcPr>
            <w:tcW w:w="2070" w:type="dxa"/>
            <w:vAlign w:val="bottom"/>
          </w:tcPr>
          <w:p w14:paraId="3A61E652" w14:textId="77777777" w:rsidR="00A75088" w:rsidRPr="00FE29DF" w:rsidRDefault="00A75088" w:rsidP="00EE1FDD">
            <w:pPr>
              <w:rPr>
                <w:rFonts w:cstheme="minorHAnsi"/>
              </w:rPr>
            </w:pPr>
            <w:r w:rsidRPr="00FE29DF">
              <w:rPr>
                <w:rFonts w:cstheme="minorHAnsi"/>
              </w:rPr>
              <w:t>9.348</w:t>
            </w:r>
          </w:p>
        </w:tc>
        <w:tc>
          <w:tcPr>
            <w:tcW w:w="2070" w:type="dxa"/>
            <w:vAlign w:val="bottom"/>
          </w:tcPr>
          <w:p w14:paraId="58CDA5B7" w14:textId="77777777" w:rsidR="00A75088" w:rsidRPr="00FE29DF" w:rsidRDefault="00A75088" w:rsidP="00EE1FDD">
            <w:pPr>
              <w:rPr>
                <w:rFonts w:cstheme="minorHAnsi"/>
              </w:rPr>
            </w:pPr>
            <w:r w:rsidRPr="00FE29DF">
              <w:rPr>
                <w:rFonts w:cstheme="minorHAnsi"/>
              </w:rPr>
              <w:t>8.868</w:t>
            </w:r>
          </w:p>
        </w:tc>
      </w:tr>
      <w:tr w:rsidR="00A75088" w:rsidRPr="00FE29DF" w14:paraId="176407D8" w14:textId="77777777" w:rsidTr="00EE1FDD">
        <w:trPr>
          <w:trHeight w:val="315"/>
        </w:trPr>
        <w:tc>
          <w:tcPr>
            <w:tcW w:w="0" w:type="auto"/>
            <w:tcMar>
              <w:top w:w="30" w:type="dxa"/>
              <w:left w:w="45" w:type="dxa"/>
              <w:bottom w:w="30" w:type="dxa"/>
              <w:right w:w="45" w:type="dxa"/>
            </w:tcMar>
            <w:vAlign w:val="bottom"/>
          </w:tcPr>
          <w:p w14:paraId="19DC1CAC" w14:textId="77777777" w:rsidR="00A75088" w:rsidRPr="00FE29DF" w:rsidRDefault="00A75088" w:rsidP="00EE1FDD">
            <w:pPr>
              <w:rPr>
                <w:rFonts w:cstheme="minorHAnsi"/>
              </w:rPr>
            </w:pPr>
            <w:r w:rsidRPr="00FE29DF">
              <w:rPr>
                <w:rFonts w:cstheme="minorHAnsi"/>
              </w:rPr>
              <w:t>2018</w:t>
            </w:r>
          </w:p>
        </w:tc>
        <w:tc>
          <w:tcPr>
            <w:tcW w:w="1957" w:type="dxa"/>
            <w:tcMar>
              <w:top w:w="30" w:type="dxa"/>
              <w:left w:w="45" w:type="dxa"/>
              <w:bottom w:w="30" w:type="dxa"/>
              <w:right w:w="45" w:type="dxa"/>
            </w:tcMar>
            <w:vAlign w:val="bottom"/>
          </w:tcPr>
          <w:p w14:paraId="2C44AB82"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1745678" w14:textId="77777777" w:rsidR="00A75088" w:rsidRPr="00FE29DF" w:rsidRDefault="00A75088" w:rsidP="00EE1FDD">
            <w:pPr>
              <w:rPr>
                <w:rFonts w:cstheme="minorHAnsi"/>
              </w:rPr>
            </w:pPr>
            <w:r w:rsidRPr="00FE29DF">
              <w:rPr>
                <w:rFonts w:cstheme="minorHAnsi"/>
              </w:rPr>
              <w:t>N/A</w:t>
            </w:r>
          </w:p>
        </w:tc>
        <w:tc>
          <w:tcPr>
            <w:tcW w:w="2070" w:type="dxa"/>
            <w:vAlign w:val="bottom"/>
          </w:tcPr>
          <w:p w14:paraId="472614EE" w14:textId="77777777" w:rsidR="00A75088" w:rsidRPr="00FE29DF" w:rsidRDefault="00A75088" w:rsidP="00EE1FDD">
            <w:pPr>
              <w:rPr>
                <w:rFonts w:cstheme="minorHAnsi"/>
              </w:rPr>
            </w:pPr>
            <w:r w:rsidRPr="00FE29DF">
              <w:rPr>
                <w:rFonts w:cstheme="minorHAnsi"/>
              </w:rPr>
              <w:t>8.553</w:t>
            </w:r>
          </w:p>
        </w:tc>
        <w:tc>
          <w:tcPr>
            <w:tcW w:w="2070" w:type="dxa"/>
            <w:vAlign w:val="bottom"/>
          </w:tcPr>
          <w:p w14:paraId="1AFDD86A" w14:textId="77777777" w:rsidR="00A75088" w:rsidRPr="00FE29DF" w:rsidRDefault="00A75088" w:rsidP="00EE1FDD">
            <w:pPr>
              <w:rPr>
                <w:rFonts w:cstheme="minorHAnsi"/>
              </w:rPr>
            </w:pPr>
            <w:r w:rsidRPr="00FE29DF">
              <w:rPr>
                <w:rFonts w:cstheme="minorHAnsi"/>
              </w:rPr>
              <w:t>10.435</w:t>
            </w:r>
          </w:p>
        </w:tc>
      </w:tr>
    </w:tbl>
    <w:p w14:paraId="738D98D2"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7B118AC0" w14:textId="77777777" w:rsidTr="00EE1FDD">
        <w:trPr>
          <w:trHeight w:val="315"/>
        </w:trPr>
        <w:tc>
          <w:tcPr>
            <w:tcW w:w="0" w:type="auto"/>
            <w:tcMar>
              <w:top w:w="30" w:type="dxa"/>
              <w:left w:w="45" w:type="dxa"/>
              <w:bottom w:w="30" w:type="dxa"/>
              <w:right w:w="45" w:type="dxa"/>
            </w:tcMar>
            <w:vAlign w:val="bottom"/>
            <w:hideMark/>
          </w:tcPr>
          <w:p w14:paraId="1A2CA8B4" w14:textId="77777777" w:rsidR="00A75088" w:rsidRPr="00FE29DF" w:rsidRDefault="00A75088" w:rsidP="00EE1FDD">
            <w:pPr>
              <w:rPr>
                <w:rFonts w:cstheme="minorHAnsi"/>
                <w:b/>
                <w:bCs/>
              </w:rPr>
            </w:pPr>
            <w:r w:rsidRPr="00FE29DF">
              <w:rPr>
                <w:rFonts w:cstheme="minorHAnsi"/>
                <w:b/>
                <w:bCs/>
              </w:rPr>
              <w:t>State</w:t>
            </w:r>
          </w:p>
        </w:tc>
        <w:tc>
          <w:tcPr>
            <w:tcW w:w="1957" w:type="dxa"/>
            <w:tcMar>
              <w:top w:w="30" w:type="dxa"/>
              <w:left w:w="45" w:type="dxa"/>
              <w:bottom w:w="30" w:type="dxa"/>
              <w:right w:w="45" w:type="dxa"/>
            </w:tcMar>
            <w:vAlign w:val="bottom"/>
            <w:hideMark/>
          </w:tcPr>
          <w:p w14:paraId="3E50B0F8"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8A2010C"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A0EF2D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A87E964"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75C1E83" w14:textId="77777777" w:rsidTr="00EE1FDD">
        <w:trPr>
          <w:trHeight w:val="315"/>
        </w:trPr>
        <w:tc>
          <w:tcPr>
            <w:tcW w:w="0" w:type="auto"/>
            <w:tcMar>
              <w:top w:w="30" w:type="dxa"/>
              <w:left w:w="45" w:type="dxa"/>
              <w:bottom w:w="30" w:type="dxa"/>
              <w:right w:w="45" w:type="dxa"/>
            </w:tcMar>
            <w:vAlign w:val="bottom"/>
          </w:tcPr>
          <w:p w14:paraId="6B04D764" w14:textId="77777777" w:rsidR="00A75088" w:rsidRPr="00FE29DF" w:rsidRDefault="00A75088" w:rsidP="00EE1FDD">
            <w:pPr>
              <w:rPr>
                <w:rFonts w:cstheme="minorHAnsi"/>
              </w:rPr>
            </w:pPr>
            <w:r w:rsidRPr="00FE29DF">
              <w:rPr>
                <w:rFonts w:cstheme="minorHAnsi"/>
                <w:color w:val="000000"/>
              </w:rPr>
              <w:t>Arizona</w:t>
            </w:r>
          </w:p>
        </w:tc>
        <w:tc>
          <w:tcPr>
            <w:tcW w:w="1957" w:type="dxa"/>
            <w:tcMar>
              <w:top w:w="30" w:type="dxa"/>
              <w:left w:w="45" w:type="dxa"/>
              <w:bottom w:w="30" w:type="dxa"/>
              <w:right w:w="45" w:type="dxa"/>
            </w:tcMar>
            <w:vAlign w:val="bottom"/>
          </w:tcPr>
          <w:p w14:paraId="33C80A0B" w14:textId="77777777" w:rsidR="00A75088" w:rsidRPr="00FE29DF" w:rsidRDefault="00A75088" w:rsidP="00EE1FDD">
            <w:pPr>
              <w:rPr>
                <w:rFonts w:cstheme="minorHAnsi"/>
                <w:b/>
                <w:bCs/>
              </w:rPr>
            </w:pPr>
            <w:r w:rsidRPr="00FE29DF">
              <w:rPr>
                <w:rFonts w:cstheme="minorHAnsi"/>
              </w:rPr>
              <w:t>3.139</w:t>
            </w:r>
          </w:p>
        </w:tc>
        <w:tc>
          <w:tcPr>
            <w:tcW w:w="1975" w:type="dxa"/>
            <w:tcMar>
              <w:top w:w="30" w:type="dxa"/>
              <w:left w:w="45" w:type="dxa"/>
              <w:bottom w:w="30" w:type="dxa"/>
              <w:right w:w="45" w:type="dxa"/>
            </w:tcMar>
            <w:vAlign w:val="bottom"/>
          </w:tcPr>
          <w:p w14:paraId="1C36256F" w14:textId="77777777" w:rsidR="00A75088" w:rsidRPr="00FE29DF" w:rsidRDefault="00A75088" w:rsidP="00EE1FDD">
            <w:pPr>
              <w:rPr>
                <w:rFonts w:cstheme="minorHAnsi"/>
                <w:b/>
                <w:bCs/>
              </w:rPr>
            </w:pPr>
            <w:r w:rsidRPr="00FE29DF">
              <w:rPr>
                <w:rFonts w:cstheme="minorHAnsi"/>
              </w:rPr>
              <w:t>4.094</w:t>
            </w:r>
          </w:p>
        </w:tc>
        <w:tc>
          <w:tcPr>
            <w:tcW w:w="2070" w:type="dxa"/>
            <w:vAlign w:val="bottom"/>
          </w:tcPr>
          <w:p w14:paraId="6446DA34" w14:textId="77777777" w:rsidR="00A75088" w:rsidRPr="00FE29DF" w:rsidRDefault="00A75088" w:rsidP="00EE1FDD">
            <w:pPr>
              <w:rPr>
                <w:rFonts w:cstheme="minorHAnsi"/>
                <w:b/>
                <w:bCs/>
              </w:rPr>
            </w:pPr>
            <w:r w:rsidRPr="00FE29DF">
              <w:rPr>
                <w:rFonts w:cstheme="minorHAnsi"/>
              </w:rPr>
              <w:t>3.795</w:t>
            </w:r>
          </w:p>
        </w:tc>
        <w:tc>
          <w:tcPr>
            <w:tcW w:w="2070" w:type="dxa"/>
            <w:vAlign w:val="bottom"/>
          </w:tcPr>
          <w:p w14:paraId="0D2DF6A7" w14:textId="77777777" w:rsidR="00A75088" w:rsidRPr="00FE29DF" w:rsidRDefault="00A75088" w:rsidP="00EE1FDD">
            <w:pPr>
              <w:rPr>
                <w:rFonts w:cstheme="minorHAnsi"/>
                <w:b/>
                <w:bCs/>
              </w:rPr>
            </w:pPr>
            <w:r w:rsidRPr="00FE29DF">
              <w:rPr>
                <w:rFonts w:cstheme="minorHAnsi"/>
              </w:rPr>
              <w:t>3.894</w:t>
            </w:r>
          </w:p>
        </w:tc>
      </w:tr>
      <w:tr w:rsidR="00A75088" w:rsidRPr="00FE29DF" w14:paraId="4C8C40FD" w14:textId="77777777" w:rsidTr="00EE1FDD">
        <w:trPr>
          <w:trHeight w:val="315"/>
        </w:trPr>
        <w:tc>
          <w:tcPr>
            <w:tcW w:w="0" w:type="auto"/>
            <w:tcMar>
              <w:top w:w="30" w:type="dxa"/>
              <w:left w:w="45" w:type="dxa"/>
              <w:bottom w:w="30" w:type="dxa"/>
              <w:right w:w="45" w:type="dxa"/>
            </w:tcMar>
            <w:vAlign w:val="bottom"/>
          </w:tcPr>
          <w:p w14:paraId="640B6A1E" w14:textId="77777777" w:rsidR="00A75088" w:rsidRPr="00FE29DF" w:rsidRDefault="00A75088" w:rsidP="00EE1FDD">
            <w:pPr>
              <w:rPr>
                <w:rFonts w:cstheme="minorHAnsi"/>
              </w:rPr>
            </w:pPr>
            <w:r w:rsidRPr="00FE29DF">
              <w:rPr>
                <w:rFonts w:cstheme="minorHAnsi"/>
                <w:color w:val="000000"/>
              </w:rPr>
              <w:t>California</w:t>
            </w:r>
          </w:p>
        </w:tc>
        <w:tc>
          <w:tcPr>
            <w:tcW w:w="1957" w:type="dxa"/>
            <w:tcMar>
              <w:top w:w="30" w:type="dxa"/>
              <w:left w:w="45" w:type="dxa"/>
              <w:bottom w:w="30" w:type="dxa"/>
              <w:right w:w="45" w:type="dxa"/>
            </w:tcMar>
            <w:vAlign w:val="bottom"/>
          </w:tcPr>
          <w:p w14:paraId="24F2FBA2" w14:textId="77777777" w:rsidR="00A75088" w:rsidRPr="00FE29DF" w:rsidRDefault="00A75088" w:rsidP="00EE1FDD">
            <w:pPr>
              <w:rPr>
                <w:rFonts w:cstheme="minorHAnsi"/>
                <w:b/>
                <w:bCs/>
              </w:rPr>
            </w:pPr>
            <w:r w:rsidRPr="00FE29DF">
              <w:rPr>
                <w:rFonts w:cstheme="minorHAnsi"/>
              </w:rPr>
              <w:t>4.753</w:t>
            </w:r>
          </w:p>
        </w:tc>
        <w:tc>
          <w:tcPr>
            <w:tcW w:w="1975" w:type="dxa"/>
            <w:tcMar>
              <w:top w:w="30" w:type="dxa"/>
              <w:left w:w="45" w:type="dxa"/>
              <w:bottom w:w="30" w:type="dxa"/>
              <w:right w:w="45" w:type="dxa"/>
            </w:tcMar>
            <w:vAlign w:val="bottom"/>
          </w:tcPr>
          <w:p w14:paraId="18AC3D90" w14:textId="77777777" w:rsidR="00A75088" w:rsidRPr="00FE29DF" w:rsidRDefault="00A75088" w:rsidP="00EE1FDD">
            <w:pPr>
              <w:rPr>
                <w:rFonts w:cstheme="minorHAnsi"/>
                <w:b/>
                <w:bCs/>
              </w:rPr>
            </w:pPr>
            <w:r w:rsidRPr="00FE29DF">
              <w:rPr>
                <w:rFonts w:cstheme="minorHAnsi"/>
              </w:rPr>
              <w:t>4.026</w:t>
            </w:r>
          </w:p>
        </w:tc>
        <w:tc>
          <w:tcPr>
            <w:tcW w:w="2070" w:type="dxa"/>
            <w:vAlign w:val="bottom"/>
          </w:tcPr>
          <w:p w14:paraId="22C26A46" w14:textId="77777777" w:rsidR="00A75088" w:rsidRPr="00FE29DF" w:rsidRDefault="00A75088" w:rsidP="00EE1FDD">
            <w:pPr>
              <w:rPr>
                <w:rFonts w:cstheme="minorHAnsi"/>
                <w:b/>
                <w:bCs/>
              </w:rPr>
            </w:pPr>
            <w:r w:rsidRPr="00FE29DF">
              <w:rPr>
                <w:rFonts w:cstheme="minorHAnsi"/>
              </w:rPr>
              <w:t>6.577</w:t>
            </w:r>
          </w:p>
        </w:tc>
        <w:tc>
          <w:tcPr>
            <w:tcW w:w="2070" w:type="dxa"/>
            <w:vAlign w:val="bottom"/>
          </w:tcPr>
          <w:p w14:paraId="1773B24F" w14:textId="77777777" w:rsidR="00A75088" w:rsidRPr="00FE29DF" w:rsidRDefault="00A75088" w:rsidP="00EE1FDD">
            <w:pPr>
              <w:rPr>
                <w:rFonts w:cstheme="minorHAnsi"/>
                <w:b/>
                <w:bCs/>
              </w:rPr>
            </w:pPr>
            <w:r w:rsidRPr="00FE29DF">
              <w:rPr>
                <w:rFonts w:cstheme="minorHAnsi"/>
              </w:rPr>
              <w:t>5.197</w:t>
            </w:r>
          </w:p>
        </w:tc>
      </w:tr>
      <w:tr w:rsidR="00A75088" w:rsidRPr="00FE29DF" w14:paraId="3E260B0D" w14:textId="77777777" w:rsidTr="00EE1FDD">
        <w:trPr>
          <w:trHeight w:val="315"/>
        </w:trPr>
        <w:tc>
          <w:tcPr>
            <w:tcW w:w="0" w:type="auto"/>
            <w:tcMar>
              <w:top w:w="30" w:type="dxa"/>
              <w:left w:w="45" w:type="dxa"/>
              <w:bottom w:w="30" w:type="dxa"/>
              <w:right w:w="45" w:type="dxa"/>
            </w:tcMar>
            <w:vAlign w:val="bottom"/>
          </w:tcPr>
          <w:p w14:paraId="3BA5FDE8" w14:textId="77777777" w:rsidR="00A75088" w:rsidRPr="00FE29DF" w:rsidRDefault="00A75088" w:rsidP="00EE1FDD">
            <w:pPr>
              <w:rPr>
                <w:rFonts w:cstheme="minorHAnsi"/>
              </w:rPr>
            </w:pPr>
            <w:r w:rsidRPr="00FE29DF">
              <w:rPr>
                <w:rFonts w:cstheme="minorHAnsi"/>
                <w:color w:val="000000"/>
              </w:rPr>
              <w:t>Colorado</w:t>
            </w:r>
          </w:p>
        </w:tc>
        <w:tc>
          <w:tcPr>
            <w:tcW w:w="1957" w:type="dxa"/>
            <w:tcMar>
              <w:top w:w="30" w:type="dxa"/>
              <w:left w:w="45" w:type="dxa"/>
              <w:bottom w:w="30" w:type="dxa"/>
              <w:right w:w="45" w:type="dxa"/>
            </w:tcMar>
            <w:vAlign w:val="bottom"/>
          </w:tcPr>
          <w:p w14:paraId="6A0A7882" w14:textId="77777777" w:rsidR="00A75088" w:rsidRPr="00FE29DF" w:rsidRDefault="00A75088" w:rsidP="00EE1FDD">
            <w:pPr>
              <w:rPr>
                <w:rFonts w:cstheme="minorHAnsi"/>
                <w:b/>
                <w:bCs/>
              </w:rPr>
            </w:pPr>
            <w:r w:rsidRPr="00FE29DF">
              <w:rPr>
                <w:rFonts w:cstheme="minorHAnsi"/>
              </w:rPr>
              <w:t>5.940</w:t>
            </w:r>
          </w:p>
        </w:tc>
        <w:tc>
          <w:tcPr>
            <w:tcW w:w="1975" w:type="dxa"/>
            <w:tcMar>
              <w:top w:w="30" w:type="dxa"/>
              <w:left w:w="45" w:type="dxa"/>
              <w:bottom w:w="30" w:type="dxa"/>
              <w:right w:w="45" w:type="dxa"/>
            </w:tcMar>
            <w:vAlign w:val="bottom"/>
          </w:tcPr>
          <w:p w14:paraId="2EBDFB27" w14:textId="77777777" w:rsidR="00A75088" w:rsidRPr="00FE29DF" w:rsidRDefault="00A75088" w:rsidP="00EE1FDD">
            <w:pPr>
              <w:rPr>
                <w:rFonts w:cstheme="minorHAnsi"/>
                <w:b/>
                <w:bCs/>
              </w:rPr>
            </w:pPr>
            <w:r w:rsidRPr="00FE29DF">
              <w:rPr>
                <w:rFonts w:cstheme="minorHAnsi"/>
              </w:rPr>
              <w:t>3.539</w:t>
            </w:r>
          </w:p>
        </w:tc>
        <w:tc>
          <w:tcPr>
            <w:tcW w:w="2070" w:type="dxa"/>
            <w:vAlign w:val="bottom"/>
          </w:tcPr>
          <w:p w14:paraId="4958DE89" w14:textId="77777777" w:rsidR="00A75088" w:rsidRPr="00FE29DF" w:rsidRDefault="00A75088" w:rsidP="00EE1FDD">
            <w:pPr>
              <w:rPr>
                <w:rFonts w:cstheme="minorHAnsi"/>
                <w:b/>
                <w:bCs/>
              </w:rPr>
            </w:pPr>
            <w:r w:rsidRPr="00FE29DF">
              <w:rPr>
                <w:rFonts w:cstheme="minorHAnsi"/>
              </w:rPr>
              <w:t>9.143</w:t>
            </w:r>
          </w:p>
        </w:tc>
        <w:tc>
          <w:tcPr>
            <w:tcW w:w="2070" w:type="dxa"/>
            <w:vAlign w:val="bottom"/>
          </w:tcPr>
          <w:p w14:paraId="715DFFAA" w14:textId="77777777" w:rsidR="00A75088" w:rsidRPr="00FE29DF" w:rsidRDefault="00A75088" w:rsidP="00EE1FDD">
            <w:pPr>
              <w:rPr>
                <w:rFonts w:cstheme="minorHAnsi"/>
                <w:b/>
                <w:bCs/>
              </w:rPr>
            </w:pPr>
            <w:r w:rsidRPr="00FE29DF">
              <w:rPr>
                <w:rFonts w:cstheme="minorHAnsi"/>
              </w:rPr>
              <w:t>3.758</w:t>
            </w:r>
          </w:p>
        </w:tc>
      </w:tr>
      <w:tr w:rsidR="00A75088" w:rsidRPr="00FE29DF" w14:paraId="6082575A" w14:textId="77777777" w:rsidTr="00EE1FDD">
        <w:trPr>
          <w:trHeight w:val="315"/>
        </w:trPr>
        <w:tc>
          <w:tcPr>
            <w:tcW w:w="0" w:type="auto"/>
            <w:tcMar>
              <w:top w:w="30" w:type="dxa"/>
              <w:left w:w="45" w:type="dxa"/>
              <w:bottom w:w="30" w:type="dxa"/>
              <w:right w:w="45" w:type="dxa"/>
            </w:tcMar>
            <w:vAlign w:val="bottom"/>
          </w:tcPr>
          <w:p w14:paraId="5482D9F2" w14:textId="77777777" w:rsidR="00A75088" w:rsidRPr="00FE29DF" w:rsidRDefault="00A75088" w:rsidP="00EE1FDD">
            <w:pPr>
              <w:rPr>
                <w:rFonts w:cstheme="minorHAnsi"/>
              </w:rPr>
            </w:pPr>
            <w:r w:rsidRPr="00FE29DF">
              <w:rPr>
                <w:rFonts w:cstheme="minorHAnsi"/>
                <w:color w:val="000000"/>
              </w:rPr>
              <w:t>Idaho</w:t>
            </w:r>
          </w:p>
        </w:tc>
        <w:tc>
          <w:tcPr>
            <w:tcW w:w="1957" w:type="dxa"/>
            <w:tcMar>
              <w:top w:w="30" w:type="dxa"/>
              <w:left w:w="45" w:type="dxa"/>
              <w:bottom w:w="30" w:type="dxa"/>
              <w:right w:w="45" w:type="dxa"/>
            </w:tcMar>
            <w:vAlign w:val="bottom"/>
          </w:tcPr>
          <w:p w14:paraId="3AF00C28" w14:textId="77777777" w:rsidR="00A75088" w:rsidRPr="00FE29DF" w:rsidRDefault="00A75088" w:rsidP="00EE1FDD">
            <w:pPr>
              <w:rPr>
                <w:rFonts w:cstheme="minorHAnsi"/>
                <w:b/>
                <w:bCs/>
              </w:rPr>
            </w:pPr>
            <w:r w:rsidRPr="00FE29DF">
              <w:rPr>
                <w:rFonts w:cstheme="minorHAnsi"/>
              </w:rPr>
              <w:t>7.016</w:t>
            </w:r>
          </w:p>
        </w:tc>
        <w:tc>
          <w:tcPr>
            <w:tcW w:w="1975" w:type="dxa"/>
            <w:tcMar>
              <w:top w:w="30" w:type="dxa"/>
              <w:left w:w="45" w:type="dxa"/>
              <w:bottom w:w="30" w:type="dxa"/>
              <w:right w:w="45" w:type="dxa"/>
            </w:tcMar>
            <w:vAlign w:val="bottom"/>
          </w:tcPr>
          <w:p w14:paraId="260F1BF2" w14:textId="77777777" w:rsidR="00A75088" w:rsidRPr="00FE29DF" w:rsidRDefault="00A75088" w:rsidP="00EE1FDD">
            <w:pPr>
              <w:rPr>
                <w:rFonts w:cstheme="minorHAnsi"/>
                <w:b/>
                <w:bCs/>
              </w:rPr>
            </w:pPr>
            <w:r w:rsidRPr="00FE29DF">
              <w:rPr>
                <w:rFonts w:cstheme="minorHAnsi"/>
              </w:rPr>
              <w:t>11.539</w:t>
            </w:r>
          </w:p>
        </w:tc>
        <w:tc>
          <w:tcPr>
            <w:tcW w:w="2070" w:type="dxa"/>
            <w:vAlign w:val="bottom"/>
          </w:tcPr>
          <w:p w14:paraId="2CAFDC58" w14:textId="77777777" w:rsidR="00A75088" w:rsidRPr="00FE29DF" w:rsidRDefault="00A75088" w:rsidP="00EE1FDD">
            <w:pPr>
              <w:rPr>
                <w:rFonts w:cstheme="minorHAnsi"/>
                <w:b/>
                <w:bCs/>
              </w:rPr>
            </w:pPr>
            <w:r w:rsidRPr="00FE29DF">
              <w:rPr>
                <w:rFonts w:cstheme="minorHAnsi"/>
              </w:rPr>
              <w:t>7.789</w:t>
            </w:r>
          </w:p>
        </w:tc>
        <w:tc>
          <w:tcPr>
            <w:tcW w:w="2070" w:type="dxa"/>
            <w:vAlign w:val="bottom"/>
          </w:tcPr>
          <w:p w14:paraId="71A4F61B" w14:textId="77777777" w:rsidR="00A75088" w:rsidRPr="00FE29DF" w:rsidRDefault="00A75088" w:rsidP="00EE1FDD">
            <w:pPr>
              <w:rPr>
                <w:rFonts w:cstheme="minorHAnsi"/>
                <w:b/>
                <w:bCs/>
              </w:rPr>
            </w:pPr>
            <w:r w:rsidRPr="00FE29DF">
              <w:rPr>
                <w:rFonts w:cstheme="minorHAnsi"/>
              </w:rPr>
              <w:t>10.034</w:t>
            </w:r>
          </w:p>
        </w:tc>
      </w:tr>
      <w:tr w:rsidR="00A75088" w:rsidRPr="00FE29DF" w14:paraId="5FDE71E4" w14:textId="77777777" w:rsidTr="00EE1FDD">
        <w:trPr>
          <w:trHeight w:val="315"/>
        </w:trPr>
        <w:tc>
          <w:tcPr>
            <w:tcW w:w="0" w:type="auto"/>
            <w:tcMar>
              <w:top w:w="30" w:type="dxa"/>
              <w:left w:w="45" w:type="dxa"/>
              <w:bottom w:w="30" w:type="dxa"/>
              <w:right w:w="45" w:type="dxa"/>
            </w:tcMar>
            <w:vAlign w:val="bottom"/>
          </w:tcPr>
          <w:p w14:paraId="035E071E" w14:textId="77777777" w:rsidR="00A75088" w:rsidRPr="00FE29DF" w:rsidRDefault="00A75088" w:rsidP="00EE1FDD">
            <w:pPr>
              <w:rPr>
                <w:rFonts w:cstheme="minorHAnsi"/>
              </w:rPr>
            </w:pPr>
            <w:r w:rsidRPr="00FE29DF">
              <w:rPr>
                <w:rFonts w:cstheme="minorHAnsi"/>
                <w:color w:val="000000"/>
              </w:rPr>
              <w:t>Montana</w:t>
            </w:r>
          </w:p>
        </w:tc>
        <w:tc>
          <w:tcPr>
            <w:tcW w:w="1957" w:type="dxa"/>
            <w:tcMar>
              <w:top w:w="30" w:type="dxa"/>
              <w:left w:w="45" w:type="dxa"/>
              <w:bottom w:w="30" w:type="dxa"/>
              <w:right w:w="45" w:type="dxa"/>
            </w:tcMar>
            <w:vAlign w:val="bottom"/>
          </w:tcPr>
          <w:p w14:paraId="4943C132" w14:textId="77777777" w:rsidR="00A75088" w:rsidRPr="00FE29DF" w:rsidRDefault="00A75088" w:rsidP="00EE1FDD">
            <w:pPr>
              <w:rPr>
                <w:rFonts w:cstheme="minorHAnsi"/>
                <w:b/>
                <w:bCs/>
              </w:rPr>
            </w:pPr>
            <w:r w:rsidRPr="00FE29DF">
              <w:rPr>
                <w:rFonts w:cstheme="minorHAnsi"/>
              </w:rPr>
              <w:t>5.428</w:t>
            </w:r>
          </w:p>
        </w:tc>
        <w:tc>
          <w:tcPr>
            <w:tcW w:w="1975" w:type="dxa"/>
            <w:tcMar>
              <w:top w:w="30" w:type="dxa"/>
              <w:left w:w="45" w:type="dxa"/>
              <w:bottom w:w="30" w:type="dxa"/>
              <w:right w:w="45" w:type="dxa"/>
            </w:tcMar>
            <w:vAlign w:val="bottom"/>
          </w:tcPr>
          <w:p w14:paraId="475776F3" w14:textId="77777777" w:rsidR="00A75088" w:rsidRPr="00FE29DF" w:rsidRDefault="00A75088" w:rsidP="00EE1FDD">
            <w:pPr>
              <w:rPr>
                <w:rFonts w:cstheme="minorHAnsi"/>
                <w:b/>
                <w:bCs/>
              </w:rPr>
            </w:pPr>
            <w:r w:rsidRPr="00FE29DF">
              <w:rPr>
                <w:rFonts w:cstheme="minorHAnsi"/>
              </w:rPr>
              <w:t>5.192</w:t>
            </w:r>
          </w:p>
        </w:tc>
        <w:tc>
          <w:tcPr>
            <w:tcW w:w="2070" w:type="dxa"/>
            <w:vAlign w:val="bottom"/>
          </w:tcPr>
          <w:p w14:paraId="017B35AD" w14:textId="77777777" w:rsidR="00A75088" w:rsidRPr="00FE29DF" w:rsidRDefault="00A75088" w:rsidP="00EE1FDD">
            <w:pPr>
              <w:rPr>
                <w:rFonts w:cstheme="minorHAnsi"/>
                <w:b/>
                <w:bCs/>
              </w:rPr>
            </w:pPr>
            <w:r w:rsidRPr="00FE29DF">
              <w:rPr>
                <w:rFonts w:cstheme="minorHAnsi"/>
              </w:rPr>
              <w:t>7.642</w:t>
            </w:r>
          </w:p>
        </w:tc>
        <w:tc>
          <w:tcPr>
            <w:tcW w:w="2070" w:type="dxa"/>
            <w:vAlign w:val="bottom"/>
          </w:tcPr>
          <w:p w14:paraId="6EC6E8D0" w14:textId="77777777" w:rsidR="00A75088" w:rsidRPr="00FE29DF" w:rsidRDefault="00A75088" w:rsidP="00EE1FDD">
            <w:pPr>
              <w:rPr>
                <w:rFonts w:cstheme="minorHAnsi"/>
                <w:b/>
                <w:bCs/>
              </w:rPr>
            </w:pPr>
            <w:r w:rsidRPr="00FE29DF">
              <w:rPr>
                <w:rFonts w:cstheme="minorHAnsi"/>
              </w:rPr>
              <w:t>7.183</w:t>
            </w:r>
          </w:p>
        </w:tc>
      </w:tr>
      <w:tr w:rsidR="00A75088" w:rsidRPr="00FE29DF" w14:paraId="2A85B299" w14:textId="77777777" w:rsidTr="00EE1FDD">
        <w:trPr>
          <w:trHeight w:val="315"/>
        </w:trPr>
        <w:tc>
          <w:tcPr>
            <w:tcW w:w="0" w:type="auto"/>
            <w:tcMar>
              <w:top w:w="30" w:type="dxa"/>
              <w:left w:w="45" w:type="dxa"/>
              <w:bottom w:w="30" w:type="dxa"/>
              <w:right w:w="45" w:type="dxa"/>
            </w:tcMar>
            <w:vAlign w:val="bottom"/>
          </w:tcPr>
          <w:p w14:paraId="73C426A5" w14:textId="77777777" w:rsidR="00A75088" w:rsidRPr="00FE29DF" w:rsidRDefault="00A75088" w:rsidP="00EE1FDD">
            <w:pPr>
              <w:rPr>
                <w:rFonts w:cstheme="minorHAnsi"/>
              </w:rPr>
            </w:pPr>
            <w:r w:rsidRPr="00FE29DF">
              <w:rPr>
                <w:rFonts w:cstheme="minorHAnsi"/>
                <w:color w:val="000000"/>
              </w:rPr>
              <w:t>Nevada</w:t>
            </w:r>
          </w:p>
        </w:tc>
        <w:tc>
          <w:tcPr>
            <w:tcW w:w="1957" w:type="dxa"/>
            <w:tcMar>
              <w:top w:w="30" w:type="dxa"/>
              <w:left w:w="45" w:type="dxa"/>
              <w:bottom w:w="30" w:type="dxa"/>
              <w:right w:w="45" w:type="dxa"/>
            </w:tcMar>
            <w:vAlign w:val="bottom"/>
          </w:tcPr>
          <w:p w14:paraId="470B7A95" w14:textId="77777777" w:rsidR="00A75088" w:rsidRPr="00FE29DF" w:rsidRDefault="00A75088" w:rsidP="00EE1FDD">
            <w:pPr>
              <w:rPr>
                <w:rFonts w:cstheme="minorHAnsi"/>
                <w:b/>
                <w:bCs/>
              </w:rPr>
            </w:pPr>
            <w:r w:rsidRPr="00FE29DF">
              <w:rPr>
                <w:rFonts w:cstheme="minorHAnsi"/>
              </w:rPr>
              <w:t>3.639</w:t>
            </w:r>
          </w:p>
        </w:tc>
        <w:tc>
          <w:tcPr>
            <w:tcW w:w="1975" w:type="dxa"/>
            <w:tcMar>
              <w:top w:w="30" w:type="dxa"/>
              <w:left w:w="45" w:type="dxa"/>
              <w:bottom w:w="30" w:type="dxa"/>
              <w:right w:w="45" w:type="dxa"/>
            </w:tcMar>
            <w:vAlign w:val="bottom"/>
          </w:tcPr>
          <w:p w14:paraId="1E6A7CAC" w14:textId="77777777" w:rsidR="00A75088" w:rsidRPr="00FE29DF" w:rsidRDefault="00A75088" w:rsidP="00EE1FDD">
            <w:pPr>
              <w:rPr>
                <w:rFonts w:cstheme="minorHAnsi"/>
                <w:b/>
                <w:bCs/>
              </w:rPr>
            </w:pPr>
            <w:r w:rsidRPr="00FE29DF">
              <w:rPr>
                <w:rFonts w:cstheme="minorHAnsi"/>
              </w:rPr>
              <w:t>3.630</w:t>
            </w:r>
          </w:p>
        </w:tc>
        <w:tc>
          <w:tcPr>
            <w:tcW w:w="2070" w:type="dxa"/>
            <w:vAlign w:val="bottom"/>
          </w:tcPr>
          <w:p w14:paraId="763DA474" w14:textId="77777777" w:rsidR="00A75088" w:rsidRPr="00FE29DF" w:rsidRDefault="00A75088" w:rsidP="00EE1FDD">
            <w:pPr>
              <w:rPr>
                <w:rFonts w:cstheme="minorHAnsi"/>
                <w:b/>
                <w:bCs/>
              </w:rPr>
            </w:pPr>
            <w:r w:rsidRPr="00FE29DF">
              <w:rPr>
                <w:rFonts w:cstheme="minorHAnsi"/>
              </w:rPr>
              <w:t>4.273</w:t>
            </w:r>
          </w:p>
        </w:tc>
        <w:tc>
          <w:tcPr>
            <w:tcW w:w="2070" w:type="dxa"/>
            <w:vAlign w:val="bottom"/>
          </w:tcPr>
          <w:p w14:paraId="35DAEB68" w14:textId="77777777" w:rsidR="00A75088" w:rsidRPr="00FE29DF" w:rsidRDefault="00A75088" w:rsidP="00EE1FDD">
            <w:pPr>
              <w:rPr>
                <w:rFonts w:cstheme="minorHAnsi"/>
                <w:b/>
                <w:bCs/>
              </w:rPr>
            </w:pPr>
            <w:r w:rsidRPr="00FE29DF">
              <w:rPr>
                <w:rFonts w:cstheme="minorHAnsi"/>
              </w:rPr>
              <w:t>3.809</w:t>
            </w:r>
          </w:p>
        </w:tc>
      </w:tr>
      <w:tr w:rsidR="00A75088" w:rsidRPr="00FE29DF" w14:paraId="470FAC01" w14:textId="77777777" w:rsidTr="00EE1FDD">
        <w:trPr>
          <w:trHeight w:val="315"/>
        </w:trPr>
        <w:tc>
          <w:tcPr>
            <w:tcW w:w="0" w:type="auto"/>
            <w:tcMar>
              <w:top w:w="30" w:type="dxa"/>
              <w:left w:w="45" w:type="dxa"/>
              <w:bottom w:w="30" w:type="dxa"/>
              <w:right w:w="45" w:type="dxa"/>
            </w:tcMar>
            <w:vAlign w:val="bottom"/>
          </w:tcPr>
          <w:p w14:paraId="66216BCD" w14:textId="77777777" w:rsidR="00A75088" w:rsidRPr="00FE29DF" w:rsidRDefault="00A75088" w:rsidP="00EE1FDD">
            <w:pPr>
              <w:rPr>
                <w:rFonts w:cstheme="minorHAnsi"/>
              </w:rPr>
            </w:pPr>
            <w:r w:rsidRPr="00FE29DF">
              <w:rPr>
                <w:rFonts w:cstheme="minorHAnsi"/>
                <w:color w:val="000000"/>
              </w:rPr>
              <w:t>New Mexico</w:t>
            </w:r>
          </w:p>
        </w:tc>
        <w:tc>
          <w:tcPr>
            <w:tcW w:w="1957" w:type="dxa"/>
            <w:tcMar>
              <w:top w:w="30" w:type="dxa"/>
              <w:left w:w="45" w:type="dxa"/>
              <w:bottom w:w="30" w:type="dxa"/>
              <w:right w:w="45" w:type="dxa"/>
            </w:tcMar>
            <w:vAlign w:val="bottom"/>
          </w:tcPr>
          <w:p w14:paraId="2B31779B" w14:textId="77777777" w:rsidR="00A75088" w:rsidRPr="00FE29DF" w:rsidRDefault="00A75088" w:rsidP="00EE1FDD">
            <w:pPr>
              <w:rPr>
                <w:rFonts w:cstheme="minorHAnsi"/>
                <w:b/>
                <w:bCs/>
              </w:rPr>
            </w:pPr>
            <w:r w:rsidRPr="00FE29DF">
              <w:rPr>
                <w:rFonts w:cstheme="minorHAnsi"/>
              </w:rPr>
              <w:t>3.628</w:t>
            </w:r>
          </w:p>
        </w:tc>
        <w:tc>
          <w:tcPr>
            <w:tcW w:w="1975" w:type="dxa"/>
            <w:tcMar>
              <w:top w:w="30" w:type="dxa"/>
              <w:left w:w="45" w:type="dxa"/>
              <w:bottom w:w="30" w:type="dxa"/>
              <w:right w:w="45" w:type="dxa"/>
            </w:tcMar>
            <w:vAlign w:val="bottom"/>
          </w:tcPr>
          <w:p w14:paraId="23C650DF" w14:textId="77777777" w:rsidR="00A75088" w:rsidRPr="00FE29DF" w:rsidRDefault="00A75088" w:rsidP="00EE1FDD">
            <w:pPr>
              <w:rPr>
                <w:rFonts w:cstheme="minorHAnsi"/>
                <w:b/>
                <w:bCs/>
              </w:rPr>
            </w:pPr>
            <w:r w:rsidRPr="00FE29DF">
              <w:rPr>
                <w:rFonts w:cstheme="minorHAnsi"/>
              </w:rPr>
              <w:t>9.732</w:t>
            </w:r>
          </w:p>
        </w:tc>
        <w:tc>
          <w:tcPr>
            <w:tcW w:w="2070" w:type="dxa"/>
            <w:vAlign w:val="bottom"/>
          </w:tcPr>
          <w:p w14:paraId="0A195381" w14:textId="77777777" w:rsidR="00A75088" w:rsidRPr="00FE29DF" w:rsidRDefault="00A75088" w:rsidP="00EE1FDD">
            <w:pPr>
              <w:rPr>
                <w:rFonts w:cstheme="minorHAnsi"/>
                <w:b/>
                <w:bCs/>
              </w:rPr>
            </w:pPr>
            <w:r w:rsidRPr="00FE29DF">
              <w:rPr>
                <w:rFonts w:cstheme="minorHAnsi"/>
              </w:rPr>
              <w:t>3.732</w:t>
            </w:r>
          </w:p>
        </w:tc>
        <w:tc>
          <w:tcPr>
            <w:tcW w:w="2070" w:type="dxa"/>
            <w:vAlign w:val="bottom"/>
          </w:tcPr>
          <w:p w14:paraId="08A54333" w14:textId="77777777" w:rsidR="00A75088" w:rsidRPr="00FE29DF" w:rsidRDefault="00A75088" w:rsidP="00EE1FDD">
            <w:pPr>
              <w:rPr>
                <w:rFonts w:cstheme="minorHAnsi"/>
                <w:b/>
                <w:bCs/>
              </w:rPr>
            </w:pPr>
            <w:r w:rsidRPr="00FE29DF">
              <w:rPr>
                <w:rFonts w:cstheme="minorHAnsi"/>
              </w:rPr>
              <w:t>10.823</w:t>
            </w:r>
          </w:p>
        </w:tc>
      </w:tr>
      <w:tr w:rsidR="00A75088" w:rsidRPr="00FE29DF" w14:paraId="56D2E92A" w14:textId="77777777" w:rsidTr="00EE1FDD">
        <w:trPr>
          <w:trHeight w:val="315"/>
        </w:trPr>
        <w:tc>
          <w:tcPr>
            <w:tcW w:w="0" w:type="auto"/>
            <w:tcMar>
              <w:top w:w="30" w:type="dxa"/>
              <w:left w:w="45" w:type="dxa"/>
              <w:bottom w:w="30" w:type="dxa"/>
              <w:right w:w="45" w:type="dxa"/>
            </w:tcMar>
            <w:vAlign w:val="bottom"/>
          </w:tcPr>
          <w:p w14:paraId="3F469035" w14:textId="77777777" w:rsidR="00A75088" w:rsidRPr="00FE29DF" w:rsidRDefault="00A75088" w:rsidP="00EE1FDD">
            <w:pPr>
              <w:rPr>
                <w:rFonts w:cstheme="minorHAnsi"/>
              </w:rPr>
            </w:pPr>
            <w:r w:rsidRPr="00FE29DF">
              <w:rPr>
                <w:rFonts w:cstheme="minorHAnsi"/>
                <w:color w:val="000000"/>
              </w:rPr>
              <w:t>Oregon</w:t>
            </w:r>
          </w:p>
        </w:tc>
        <w:tc>
          <w:tcPr>
            <w:tcW w:w="1957" w:type="dxa"/>
            <w:tcMar>
              <w:top w:w="30" w:type="dxa"/>
              <w:left w:w="45" w:type="dxa"/>
              <w:bottom w:w="30" w:type="dxa"/>
              <w:right w:w="45" w:type="dxa"/>
            </w:tcMar>
            <w:vAlign w:val="bottom"/>
          </w:tcPr>
          <w:p w14:paraId="11172609" w14:textId="77777777" w:rsidR="00A75088" w:rsidRPr="00FE29DF" w:rsidRDefault="00A75088" w:rsidP="00EE1FDD">
            <w:pPr>
              <w:rPr>
                <w:rFonts w:cstheme="minorHAnsi"/>
                <w:b/>
                <w:bCs/>
              </w:rPr>
            </w:pPr>
            <w:r w:rsidRPr="00FE29DF">
              <w:rPr>
                <w:rFonts w:cstheme="minorHAnsi"/>
              </w:rPr>
              <w:t>5.239</w:t>
            </w:r>
          </w:p>
        </w:tc>
        <w:tc>
          <w:tcPr>
            <w:tcW w:w="1975" w:type="dxa"/>
            <w:tcMar>
              <w:top w:w="30" w:type="dxa"/>
              <w:left w:w="45" w:type="dxa"/>
              <w:bottom w:w="30" w:type="dxa"/>
              <w:right w:w="45" w:type="dxa"/>
            </w:tcMar>
            <w:vAlign w:val="bottom"/>
          </w:tcPr>
          <w:p w14:paraId="401AE682" w14:textId="77777777" w:rsidR="00A75088" w:rsidRPr="00FE29DF" w:rsidRDefault="00A75088" w:rsidP="00EE1FDD">
            <w:pPr>
              <w:rPr>
                <w:rFonts w:cstheme="minorHAnsi"/>
                <w:b/>
                <w:bCs/>
              </w:rPr>
            </w:pPr>
            <w:r w:rsidRPr="00FE29DF">
              <w:rPr>
                <w:rFonts w:cstheme="minorHAnsi"/>
              </w:rPr>
              <w:t>10.063</w:t>
            </w:r>
          </w:p>
        </w:tc>
        <w:tc>
          <w:tcPr>
            <w:tcW w:w="2070" w:type="dxa"/>
            <w:vAlign w:val="bottom"/>
          </w:tcPr>
          <w:p w14:paraId="6309EEC1" w14:textId="77777777" w:rsidR="00A75088" w:rsidRPr="00FE29DF" w:rsidRDefault="00A75088" w:rsidP="00EE1FDD">
            <w:pPr>
              <w:rPr>
                <w:rFonts w:cstheme="minorHAnsi"/>
                <w:b/>
                <w:bCs/>
              </w:rPr>
            </w:pPr>
            <w:r w:rsidRPr="00FE29DF">
              <w:rPr>
                <w:rFonts w:cstheme="minorHAnsi"/>
              </w:rPr>
              <w:t>8.441</w:t>
            </w:r>
          </w:p>
        </w:tc>
        <w:tc>
          <w:tcPr>
            <w:tcW w:w="2070" w:type="dxa"/>
            <w:vAlign w:val="bottom"/>
          </w:tcPr>
          <w:p w14:paraId="0F1940AD" w14:textId="77777777" w:rsidR="00A75088" w:rsidRPr="00FE29DF" w:rsidRDefault="00A75088" w:rsidP="00EE1FDD">
            <w:pPr>
              <w:rPr>
                <w:rFonts w:cstheme="minorHAnsi"/>
                <w:b/>
                <w:bCs/>
              </w:rPr>
            </w:pPr>
            <w:r w:rsidRPr="00FE29DF">
              <w:rPr>
                <w:rFonts w:cstheme="minorHAnsi"/>
              </w:rPr>
              <w:t>12.081</w:t>
            </w:r>
          </w:p>
        </w:tc>
      </w:tr>
      <w:tr w:rsidR="00A75088" w:rsidRPr="00FE29DF" w14:paraId="6E1CBB13" w14:textId="77777777" w:rsidTr="00EE1FDD">
        <w:trPr>
          <w:trHeight w:val="315"/>
        </w:trPr>
        <w:tc>
          <w:tcPr>
            <w:tcW w:w="0" w:type="auto"/>
            <w:tcMar>
              <w:top w:w="30" w:type="dxa"/>
              <w:left w:w="45" w:type="dxa"/>
              <w:bottom w:w="30" w:type="dxa"/>
              <w:right w:w="45" w:type="dxa"/>
            </w:tcMar>
            <w:vAlign w:val="bottom"/>
          </w:tcPr>
          <w:p w14:paraId="7447D290" w14:textId="77777777" w:rsidR="00A75088" w:rsidRPr="00FE29DF" w:rsidRDefault="00A75088" w:rsidP="00EE1FDD">
            <w:pPr>
              <w:rPr>
                <w:rFonts w:cstheme="minorHAnsi"/>
              </w:rPr>
            </w:pPr>
            <w:r w:rsidRPr="00FE29DF">
              <w:rPr>
                <w:rFonts w:cstheme="minorHAnsi"/>
                <w:color w:val="000000"/>
              </w:rPr>
              <w:lastRenderedPageBreak/>
              <w:t>Utah</w:t>
            </w:r>
          </w:p>
        </w:tc>
        <w:tc>
          <w:tcPr>
            <w:tcW w:w="1957" w:type="dxa"/>
            <w:tcMar>
              <w:top w:w="30" w:type="dxa"/>
              <w:left w:w="45" w:type="dxa"/>
              <w:bottom w:w="30" w:type="dxa"/>
              <w:right w:w="45" w:type="dxa"/>
            </w:tcMar>
            <w:vAlign w:val="bottom"/>
          </w:tcPr>
          <w:p w14:paraId="0265C425" w14:textId="77777777" w:rsidR="00A75088" w:rsidRPr="00FE29DF" w:rsidRDefault="00A75088" w:rsidP="00EE1FDD">
            <w:pPr>
              <w:rPr>
                <w:rFonts w:cstheme="minorHAnsi"/>
                <w:b/>
                <w:bCs/>
              </w:rPr>
            </w:pPr>
            <w:r w:rsidRPr="00FE29DF">
              <w:rPr>
                <w:rFonts w:cstheme="minorHAnsi"/>
              </w:rPr>
              <w:t>4.667</w:t>
            </w:r>
          </w:p>
        </w:tc>
        <w:tc>
          <w:tcPr>
            <w:tcW w:w="1975" w:type="dxa"/>
            <w:tcMar>
              <w:top w:w="30" w:type="dxa"/>
              <w:left w:w="45" w:type="dxa"/>
              <w:bottom w:w="30" w:type="dxa"/>
              <w:right w:w="45" w:type="dxa"/>
            </w:tcMar>
            <w:vAlign w:val="bottom"/>
          </w:tcPr>
          <w:p w14:paraId="15226D3A" w14:textId="77777777" w:rsidR="00A75088" w:rsidRPr="00FE29DF" w:rsidRDefault="00A75088" w:rsidP="00EE1FDD">
            <w:pPr>
              <w:rPr>
                <w:rFonts w:cstheme="minorHAnsi"/>
                <w:b/>
                <w:bCs/>
              </w:rPr>
            </w:pPr>
            <w:r w:rsidRPr="00FE29DF">
              <w:rPr>
                <w:rFonts w:cstheme="minorHAnsi"/>
              </w:rPr>
              <w:t>4.979</w:t>
            </w:r>
          </w:p>
        </w:tc>
        <w:tc>
          <w:tcPr>
            <w:tcW w:w="2070" w:type="dxa"/>
            <w:vAlign w:val="bottom"/>
          </w:tcPr>
          <w:p w14:paraId="64C4FCDF" w14:textId="77777777" w:rsidR="00A75088" w:rsidRPr="00FE29DF" w:rsidRDefault="00A75088" w:rsidP="00EE1FDD">
            <w:pPr>
              <w:rPr>
                <w:rFonts w:cstheme="minorHAnsi"/>
                <w:b/>
                <w:bCs/>
              </w:rPr>
            </w:pPr>
            <w:r w:rsidRPr="00FE29DF">
              <w:rPr>
                <w:rFonts w:cstheme="minorHAnsi"/>
              </w:rPr>
              <w:t>5.223</w:t>
            </w:r>
          </w:p>
        </w:tc>
        <w:tc>
          <w:tcPr>
            <w:tcW w:w="2070" w:type="dxa"/>
            <w:vAlign w:val="bottom"/>
          </w:tcPr>
          <w:p w14:paraId="7425EDB2" w14:textId="77777777" w:rsidR="00A75088" w:rsidRPr="00FE29DF" w:rsidRDefault="00A75088" w:rsidP="00EE1FDD">
            <w:pPr>
              <w:rPr>
                <w:rFonts w:cstheme="minorHAnsi"/>
                <w:b/>
                <w:bCs/>
              </w:rPr>
            </w:pPr>
            <w:r w:rsidRPr="00FE29DF">
              <w:rPr>
                <w:rFonts w:cstheme="minorHAnsi"/>
              </w:rPr>
              <w:t>4.584</w:t>
            </w:r>
          </w:p>
        </w:tc>
      </w:tr>
      <w:tr w:rsidR="00A75088" w:rsidRPr="00FE29DF" w14:paraId="71A492BD" w14:textId="77777777" w:rsidTr="00EE1FDD">
        <w:trPr>
          <w:trHeight w:val="315"/>
        </w:trPr>
        <w:tc>
          <w:tcPr>
            <w:tcW w:w="0" w:type="auto"/>
            <w:tcMar>
              <w:top w:w="30" w:type="dxa"/>
              <w:left w:w="45" w:type="dxa"/>
              <w:bottom w:w="30" w:type="dxa"/>
              <w:right w:w="45" w:type="dxa"/>
            </w:tcMar>
            <w:vAlign w:val="bottom"/>
          </w:tcPr>
          <w:p w14:paraId="5F41BA04" w14:textId="77777777" w:rsidR="00A75088" w:rsidRPr="00FE29DF" w:rsidRDefault="00A75088" w:rsidP="00EE1FDD">
            <w:pPr>
              <w:rPr>
                <w:rFonts w:cstheme="minorHAnsi"/>
              </w:rPr>
            </w:pPr>
            <w:r w:rsidRPr="00FE29DF">
              <w:rPr>
                <w:rFonts w:cstheme="minorHAnsi"/>
                <w:color w:val="000000"/>
              </w:rPr>
              <w:t>Washington</w:t>
            </w:r>
          </w:p>
        </w:tc>
        <w:tc>
          <w:tcPr>
            <w:tcW w:w="1957" w:type="dxa"/>
            <w:tcMar>
              <w:top w:w="30" w:type="dxa"/>
              <w:left w:w="45" w:type="dxa"/>
              <w:bottom w:w="30" w:type="dxa"/>
              <w:right w:w="45" w:type="dxa"/>
            </w:tcMar>
            <w:vAlign w:val="bottom"/>
          </w:tcPr>
          <w:p w14:paraId="778A1DDE" w14:textId="77777777" w:rsidR="00A75088" w:rsidRPr="00FE29DF" w:rsidRDefault="00A75088" w:rsidP="00EE1FDD">
            <w:pPr>
              <w:rPr>
                <w:rFonts w:cstheme="minorHAnsi"/>
              </w:rPr>
            </w:pPr>
            <w:r w:rsidRPr="00FE29DF">
              <w:rPr>
                <w:rFonts w:cstheme="minorHAnsi"/>
              </w:rPr>
              <w:t>5.642</w:t>
            </w:r>
          </w:p>
        </w:tc>
        <w:tc>
          <w:tcPr>
            <w:tcW w:w="1975" w:type="dxa"/>
            <w:tcMar>
              <w:top w:w="30" w:type="dxa"/>
              <w:left w:w="45" w:type="dxa"/>
              <w:bottom w:w="30" w:type="dxa"/>
              <w:right w:w="45" w:type="dxa"/>
            </w:tcMar>
            <w:vAlign w:val="bottom"/>
          </w:tcPr>
          <w:p w14:paraId="08A8B581" w14:textId="77777777" w:rsidR="00A75088" w:rsidRPr="00FE29DF" w:rsidRDefault="00A75088" w:rsidP="00EE1FDD">
            <w:pPr>
              <w:rPr>
                <w:rFonts w:cstheme="minorHAnsi"/>
              </w:rPr>
            </w:pPr>
            <w:r w:rsidRPr="00FE29DF">
              <w:rPr>
                <w:rFonts w:cstheme="minorHAnsi"/>
              </w:rPr>
              <w:t>4.409</w:t>
            </w:r>
          </w:p>
        </w:tc>
        <w:tc>
          <w:tcPr>
            <w:tcW w:w="2070" w:type="dxa"/>
            <w:vAlign w:val="bottom"/>
          </w:tcPr>
          <w:p w14:paraId="4B47C00C" w14:textId="77777777" w:rsidR="00A75088" w:rsidRPr="00FE29DF" w:rsidRDefault="00A75088" w:rsidP="00EE1FDD">
            <w:pPr>
              <w:rPr>
                <w:rFonts w:cstheme="minorHAnsi"/>
              </w:rPr>
            </w:pPr>
            <w:r w:rsidRPr="00FE29DF">
              <w:rPr>
                <w:rFonts w:cstheme="minorHAnsi"/>
              </w:rPr>
              <w:t>6.814</w:t>
            </w:r>
          </w:p>
        </w:tc>
        <w:tc>
          <w:tcPr>
            <w:tcW w:w="2070" w:type="dxa"/>
            <w:vAlign w:val="bottom"/>
          </w:tcPr>
          <w:p w14:paraId="1A9F7051" w14:textId="77777777" w:rsidR="00A75088" w:rsidRPr="00FE29DF" w:rsidRDefault="00A75088" w:rsidP="00EE1FDD">
            <w:pPr>
              <w:rPr>
                <w:rFonts w:cstheme="minorHAnsi"/>
              </w:rPr>
            </w:pPr>
            <w:r w:rsidRPr="00FE29DF">
              <w:rPr>
                <w:rFonts w:cstheme="minorHAnsi"/>
              </w:rPr>
              <w:t>8.412</w:t>
            </w:r>
          </w:p>
        </w:tc>
      </w:tr>
      <w:tr w:rsidR="00A75088" w:rsidRPr="00FE29DF" w14:paraId="13517D36" w14:textId="77777777" w:rsidTr="00EE1FDD">
        <w:trPr>
          <w:trHeight w:val="315"/>
        </w:trPr>
        <w:tc>
          <w:tcPr>
            <w:tcW w:w="0" w:type="auto"/>
            <w:tcMar>
              <w:top w:w="30" w:type="dxa"/>
              <w:left w:w="45" w:type="dxa"/>
              <w:bottom w:w="30" w:type="dxa"/>
              <w:right w:w="45" w:type="dxa"/>
            </w:tcMar>
            <w:vAlign w:val="bottom"/>
          </w:tcPr>
          <w:p w14:paraId="519E4928" w14:textId="77777777" w:rsidR="00A75088" w:rsidRPr="00FE29DF" w:rsidRDefault="00A75088" w:rsidP="00EE1FDD">
            <w:pPr>
              <w:rPr>
                <w:rFonts w:cstheme="minorHAnsi"/>
              </w:rPr>
            </w:pPr>
            <w:r w:rsidRPr="00FE29DF">
              <w:rPr>
                <w:rFonts w:cstheme="minorHAnsi"/>
                <w:color w:val="000000"/>
              </w:rPr>
              <w:t>Wyoming</w:t>
            </w:r>
          </w:p>
        </w:tc>
        <w:tc>
          <w:tcPr>
            <w:tcW w:w="1957" w:type="dxa"/>
            <w:tcMar>
              <w:top w:w="30" w:type="dxa"/>
              <w:left w:w="45" w:type="dxa"/>
              <w:bottom w:w="30" w:type="dxa"/>
              <w:right w:w="45" w:type="dxa"/>
            </w:tcMar>
            <w:vAlign w:val="bottom"/>
          </w:tcPr>
          <w:p w14:paraId="40695DF8" w14:textId="77777777" w:rsidR="00A75088" w:rsidRPr="00FE29DF" w:rsidRDefault="00A75088" w:rsidP="00EE1FDD">
            <w:pPr>
              <w:rPr>
                <w:rFonts w:cstheme="minorHAnsi"/>
              </w:rPr>
            </w:pPr>
            <w:r w:rsidRPr="00FE29DF">
              <w:rPr>
                <w:rFonts w:cstheme="minorHAnsi"/>
              </w:rPr>
              <w:t>6.983</w:t>
            </w:r>
          </w:p>
        </w:tc>
        <w:tc>
          <w:tcPr>
            <w:tcW w:w="1975" w:type="dxa"/>
            <w:tcMar>
              <w:top w:w="30" w:type="dxa"/>
              <w:left w:w="45" w:type="dxa"/>
              <w:bottom w:w="30" w:type="dxa"/>
              <w:right w:w="45" w:type="dxa"/>
            </w:tcMar>
            <w:vAlign w:val="bottom"/>
          </w:tcPr>
          <w:p w14:paraId="2546D627" w14:textId="77777777" w:rsidR="00A75088" w:rsidRPr="00FE29DF" w:rsidRDefault="00A75088" w:rsidP="00EE1FDD">
            <w:pPr>
              <w:rPr>
                <w:rFonts w:cstheme="minorHAnsi"/>
              </w:rPr>
            </w:pPr>
            <w:r w:rsidRPr="00FE29DF">
              <w:rPr>
                <w:rFonts w:cstheme="minorHAnsi"/>
              </w:rPr>
              <w:t>3.859</w:t>
            </w:r>
          </w:p>
        </w:tc>
        <w:tc>
          <w:tcPr>
            <w:tcW w:w="2070" w:type="dxa"/>
            <w:vAlign w:val="bottom"/>
          </w:tcPr>
          <w:p w14:paraId="29924E97" w14:textId="77777777" w:rsidR="00A75088" w:rsidRPr="00FE29DF" w:rsidRDefault="00A75088" w:rsidP="00EE1FDD">
            <w:pPr>
              <w:rPr>
                <w:rFonts w:cstheme="minorHAnsi"/>
              </w:rPr>
            </w:pPr>
            <w:r w:rsidRPr="00FE29DF">
              <w:rPr>
                <w:rFonts w:cstheme="minorHAnsi"/>
              </w:rPr>
              <w:t>6.405</w:t>
            </w:r>
          </w:p>
        </w:tc>
        <w:tc>
          <w:tcPr>
            <w:tcW w:w="2070" w:type="dxa"/>
            <w:vAlign w:val="bottom"/>
          </w:tcPr>
          <w:p w14:paraId="6CDDC813" w14:textId="77777777" w:rsidR="00A75088" w:rsidRPr="00FE29DF" w:rsidRDefault="00A75088" w:rsidP="00EE1FDD">
            <w:pPr>
              <w:rPr>
                <w:rFonts w:cstheme="minorHAnsi"/>
              </w:rPr>
            </w:pPr>
            <w:r w:rsidRPr="00FE29DF">
              <w:rPr>
                <w:rFonts w:cstheme="minorHAnsi"/>
              </w:rPr>
              <w:t>3.839</w:t>
            </w:r>
          </w:p>
        </w:tc>
      </w:tr>
    </w:tbl>
    <w:p w14:paraId="383D4148"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32DCB9C6" w14:textId="77777777" w:rsidTr="00EE1FDD">
        <w:trPr>
          <w:trHeight w:val="315"/>
        </w:trPr>
        <w:tc>
          <w:tcPr>
            <w:tcW w:w="0" w:type="auto"/>
            <w:tcMar>
              <w:top w:w="30" w:type="dxa"/>
              <w:left w:w="45" w:type="dxa"/>
              <w:bottom w:w="30" w:type="dxa"/>
              <w:right w:w="45" w:type="dxa"/>
            </w:tcMar>
            <w:vAlign w:val="bottom"/>
            <w:hideMark/>
          </w:tcPr>
          <w:p w14:paraId="20FE37A2" w14:textId="77777777" w:rsidR="00A75088" w:rsidRPr="00FE29DF" w:rsidRDefault="00A75088" w:rsidP="00EE1FDD">
            <w:pPr>
              <w:rPr>
                <w:rFonts w:cstheme="minorHAnsi"/>
                <w:b/>
                <w:bCs/>
              </w:rPr>
            </w:pPr>
            <w:r w:rsidRPr="00FE29DF">
              <w:rPr>
                <w:rFonts w:cstheme="minorHAnsi"/>
                <w:b/>
                <w:bCs/>
              </w:rPr>
              <w:t>Season</w:t>
            </w:r>
          </w:p>
        </w:tc>
        <w:tc>
          <w:tcPr>
            <w:tcW w:w="1957" w:type="dxa"/>
            <w:tcMar>
              <w:top w:w="30" w:type="dxa"/>
              <w:left w:w="45" w:type="dxa"/>
              <w:bottom w:w="30" w:type="dxa"/>
              <w:right w:w="45" w:type="dxa"/>
            </w:tcMar>
            <w:vAlign w:val="bottom"/>
            <w:hideMark/>
          </w:tcPr>
          <w:p w14:paraId="53A8F879"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145123C2"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07D58F3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26E4CEC2"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21B408C" w14:textId="77777777" w:rsidTr="00EE1FDD">
        <w:trPr>
          <w:trHeight w:val="315"/>
        </w:trPr>
        <w:tc>
          <w:tcPr>
            <w:tcW w:w="0" w:type="auto"/>
            <w:tcMar>
              <w:top w:w="30" w:type="dxa"/>
              <w:left w:w="45" w:type="dxa"/>
              <w:bottom w:w="30" w:type="dxa"/>
              <w:right w:w="45" w:type="dxa"/>
            </w:tcMar>
            <w:vAlign w:val="bottom"/>
          </w:tcPr>
          <w:p w14:paraId="58CFBDD7" w14:textId="77777777" w:rsidR="00A75088" w:rsidRPr="00FE29DF" w:rsidRDefault="00A75088" w:rsidP="00EE1FDD">
            <w:pPr>
              <w:rPr>
                <w:rFonts w:cstheme="minorHAnsi"/>
              </w:rPr>
            </w:pPr>
            <w:r w:rsidRPr="00FE29DF">
              <w:rPr>
                <w:rFonts w:cstheme="minorHAnsi"/>
                <w:color w:val="000000"/>
              </w:rPr>
              <w:t>Fall</w:t>
            </w:r>
          </w:p>
        </w:tc>
        <w:tc>
          <w:tcPr>
            <w:tcW w:w="1957" w:type="dxa"/>
            <w:tcMar>
              <w:top w:w="30" w:type="dxa"/>
              <w:left w:w="45" w:type="dxa"/>
              <w:bottom w:w="30" w:type="dxa"/>
              <w:right w:w="45" w:type="dxa"/>
            </w:tcMar>
            <w:vAlign w:val="bottom"/>
          </w:tcPr>
          <w:p w14:paraId="34B2C3F0" w14:textId="77777777" w:rsidR="00A75088" w:rsidRPr="00FE29DF" w:rsidRDefault="00A75088" w:rsidP="00EE1FDD">
            <w:pPr>
              <w:rPr>
                <w:rFonts w:cstheme="minorHAnsi"/>
                <w:b/>
                <w:bCs/>
              </w:rPr>
            </w:pPr>
            <w:r w:rsidRPr="00FE29DF">
              <w:rPr>
                <w:rFonts w:cstheme="minorHAnsi"/>
              </w:rPr>
              <w:t>5.960</w:t>
            </w:r>
          </w:p>
        </w:tc>
        <w:tc>
          <w:tcPr>
            <w:tcW w:w="1975" w:type="dxa"/>
            <w:tcMar>
              <w:top w:w="30" w:type="dxa"/>
              <w:left w:w="45" w:type="dxa"/>
              <w:bottom w:w="30" w:type="dxa"/>
              <w:right w:w="45" w:type="dxa"/>
            </w:tcMar>
            <w:vAlign w:val="bottom"/>
          </w:tcPr>
          <w:p w14:paraId="49139811" w14:textId="77777777" w:rsidR="00A75088" w:rsidRPr="00FE29DF" w:rsidRDefault="00A75088" w:rsidP="00EE1FDD">
            <w:pPr>
              <w:rPr>
                <w:rFonts w:cstheme="minorHAnsi"/>
                <w:b/>
                <w:bCs/>
              </w:rPr>
            </w:pPr>
            <w:r w:rsidRPr="00FE29DF">
              <w:rPr>
                <w:rFonts w:cstheme="minorHAnsi"/>
              </w:rPr>
              <w:t>6.465</w:t>
            </w:r>
          </w:p>
        </w:tc>
        <w:tc>
          <w:tcPr>
            <w:tcW w:w="2070" w:type="dxa"/>
            <w:vAlign w:val="bottom"/>
          </w:tcPr>
          <w:p w14:paraId="0FBDA1C4" w14:textId="77777777" w:rsidR="00A75088" w:rsidRPr="00FE29DF" w:rsidRDefault="00A75088" w:rsidP="00EE1FDD">
            <w:pPr>
              <w:rPr>
                <w:rFonts w:cstheme="minorHAnsi"/>
                <w:b/>
                <w:bCs/>
              </w:rPr>
            </w:pPr>
            <w:r w:rsidRPr="00FE29DF">
              <w:rPr>
                <w:rFonts w:cstheme="minorHAnsi"/>
                <w:color w:val="000000"/>
              </w:rPr>
              <w:t>7.896</w:t>
            </w:r>
          </w:p>
        </w:tc>
        <w:tc>
          <w:tcPr>
            <w:tcW w:w="2070" w:type="dxa"/>
            <w:vAlign w:val="bottom"/>
          </w:tcPr>
          <w:p w14:paraId="78F38AA8" w14:textId="77777777" w:rsidR="00A75088" w:rsidRPr="00FE29DF" w:rsidRDefault="00A75088" w:rsidP="00EE1FDD">
            <w:pPr>
              <w:rPr>
                <w:rFonts w:cstheme="minorHAnsi"/>
                <w:b/>
                <w:bCs/>
              </w:rPr>
            </w:pPr>
            <w:r w:rsidRPr="00FE29DF">
              <w:rPr>
                <w:rFonts w:cstheme="minorHAnsi"/>
                <w:color w:val="000000"/>
              </w:rPr>
              <w:t>8.505</w:t>
            </w:r>
          </w:p>
        </w:tc>
      </w:tr>
      <w:tr w:rsidR="00A75088" w:rsidRPr="00FE29DF" w14:paraId="478DA9BD" w14:textId="77777777" w:rsidTr="00EE1FDD">
        <w:trPr>
          <w:trHeight w:val="315"/>
        </w:trPr>
        <w:tc>
          <w:tcPr>
            <w:tcW w:w="0" w:type="auto"/>
            <w:tcMar>
              <w:top w:w="30" w:type="dxa"/>
              <w:left w:w="45" w:type="dxa"/>
              <w:bottom w:w="30" w:type="dxa"/>
              <w:right w:w="45" w:type="dxa"/>
            </w:tcMar>
            <w:vAlign w:val="bottom"/>
          </w:tcPr>
          <w:p w14:paraId="5A881BE4" w14:textId="77777777" w:rsidR="00A75088" w:rsidRPr="00FE29DF" w:rsidRDefault="00A75088" w:rsidP="00EE1FDD">
            <w:pPr>
              <w:rPr>
                <w:rFonts w:cstheme="minorHAnsi"/>
              </w:rPr>
            </w:pPr>
            <w:r w:rsidRPr="00FE29DF">
              <w:rPr>
                <w:rFonts w:cstheme="minorHAnsi"/>
                <w:color w:val="000000"/>
              </w:rPr>
              <w:t>Spring</w:t>
            </w:r>
          </w:p>
        </w:tc>
        <w:tc>
          <w:tcPr>
            <w:tcW w:w="1957" w:type="dxa"/>
            <w:tcMar>
              <w:top w:w="30" w:type="dxa"/>
              <w:left w:w="45" w:type="dxa"/>
              <w:bottom w:w="30" w:type="dxa"/>
              <w:right w:w="45" w:type="dxa"/>
            </w:tcMar>
            <w:vAlign w:val="bottom"/>
          </w:tcPr>
          <w:p w14:paraId="32A2DC49" w14:textId="77777777" w:rsidR="00A75088" w:rsidRPr="00FE29DF" w:rsidRDefault="00A75088" w:rsidP="00EE1FDD">
            <w:pPr>
              <w:rPr>
                <w:rFonts w:cstheme="minorHAnsi"/>
                <w:b/>
                <w:bCs/>
              </w:rPr>
            </w:pPr>
            <w:r w:rsidRPr="00FE29DF">
              <w:rPr>
                <w:rFonts w:cstheme="minorHAnsi"/>
              </w:rPr>
              <w:t>3.168</w:t>
            </w:r>
          </w:p>
        </w:tc>
        <w:tc>
          <w:tcPr>
            <w:tcW w:w="1975" w:type="dxa"/>
            <w:tcMar>
              <w:top w:w="30" w:type="dxa"/>
              <w:left w:w="45" w:type="dxa"/>
              <w:bottom w:w="30" w:type="dxa"/>
              <w:right w:w="45" w:type="dxa"/>
            </w:tcMar>
            <w:vAlign w:val="bottom"/>
          </w:tcPr>
          <w:p w14:paraId="2CE9A9EC" w14:textId="77777777" w:rsidR="00A75088" w:rsidRPr="00FE29DF" w:rsidRDefault="00A75088" w:rsidP="00EE1FDD">
            <w:pPr>
              <w:rPr>
                <w:rFonts w:cstheme="minorHAnsi"/>
                <w:b/>
                <w:bCs/>
              </w:rPr>
            </w:pPr>
            <w:r w:rsidRPr="00FE29DF">
              <w:rPr>
                <w:rFonts w:cstheme="minorHAnsi"/>
              </w:rPr>
              <w:t>3.227</w:t>
            </w:r>
          </w:p>
        </w:tc>
        <w:tc>
          <w:tcPr>
            <w:tcW w:w="2070" w:type="dxa"/>
            <w:vAlign w:val="bottom"/>
          </w:tcPr>
          <w:p w14:paraId="1B288E90" w14:textId="77777777" w:rsidR="00A75088" w:rsidRPr="00FE29DF" w:rsidRDefault="00A75088" w:rsidP="00EE1FDD">
            <w:pPr>
              <w:rPr>
                <w:rFonts w:cstheme="minorHAnsi"/>
                <w:b/>
                <w:bCs/>
              </w:rPr>
            </w:pPr>
            <w:r w:rsidRPr="00FE29DF">
              <w:rPr>
                <w:rFonts w:cstheme="minorHAnsi"/>
                <w:color w:val="000000"/>
              </w:rPr>
              <w:t>3.871</w:t>
            </w:r>
          </w:p>
        </w:tc>
        <w:tc>
          <w:tcPr>
            <w:tcW w:w="2070" w:type="dxa"/>
            <w:vAlign w:val="bottom"/>
          </w:tcPr>
          <w:p w14:paraId="7DF1FD41" w14:textId="77777777" w:rsidR="00A75088" w:rsidRPr="00FE29DF" w:rsidRDefault="00A75088" w:rsidP="00EE1FDD">
            <w:pPr>
              <w:rPr>
                <w:rFonts w:cstheme="minorHAnsi"/>
                <w:b/>
                <w:bCs/>
              </w:rPr>
            </w:pPr>
            <w:r w:rsidRPr="00FE29DF">
              <w:rPr>
                <w:rFonts w:cstheme="minorHAnsi"/>
                <w:color w:val="000000"/>
              </w:rPr>
              <w:t>3.293</w:t>
            </w:r>
          </w:p>
        </w:tc>
      </w:tr>
      <w:tr w:rsidR="00A75088" w:rsidRPr="00FE29DF" w14:paraId="36035862" w14:textId="77777777" w:rsidTr="00EE1FDD">
        <w:trPr>
          <w:trHeight w:val="315"/>
        </w:trPr>
        <w:tc>
          <w:tcPr>
            <w:tcW w:w="0" w:type="auto"/>
            <w:tcMar>
              <w:top w:w="30" w:type="dxa"/>
              <w:left w:w="45" w:type="dxa"/>
              <w:bottom w:w="30" w:type="dxa"/>
              <w:right w:w="45" w:type="dxa"/>
            </w:tcMar>
            <w:vAlign w:val="bottom"/>
          </w:tcPr>
          <w:p w14:paraId="20B58CB5" w14:textId="77777777" w:rsidR="00A75088" w:rsidRPr="00FE29DF" w:rsidRDefault="00A75088" w:rsidP="00EE1FDD">
            <w:pPr>
              <w:rPr>
                <w:rFonts w:cstheme="minorHAnsi"/>
              </w:rPr>
            </w:pPr>
            <w:r w:rsidRPr="00FE29DF">
              <w:rPr>
                <w:rFonts w:cstheme="minorHAnsi"/>
                <w:color w:val="000000"/>
              </w:rPr>
              <w:t>Summer</w:t>
            </w:r>
          </w:p>
        </w:tc>
        <w:tc>
          <w:tcPr>
            <w:tcW w:w="1957" w:type="dxa"/>
            <w:tcMar>
              <w:top w:w="30" w:type="dxa"/>
              <w:left w:w="45" w:type="dxa"/>
              <w:bottom w:w="30" w:type="dxa"/>
              <w:right w:w="45" w:type="dxa"/>
            </w:tcMar>
            <w:vAlign w:val="bottom"/>
          </w:tcPr>
          <w:p w14:paraId="6FE3B572" w14:textId="77777777" w:rsidR="00A75088" w:rsidRPr="00FE29DF" w:rsidRDefault="00A75088" w:rsidP="00EE1FDD">
            <w:pPr>
              <w:rPr>
                <w:rFonts w:cstheme="minorHAnsi"/>
                <w:b/>
                <w:bCs/>
              </w:rPr>
            </w:pPr>
            <w:r w:rsidRPr="00FE29DF">
              <w:rPr>
                <w:rFonts w:cstheme="minorHAnsi"/>
              </w:rPr>
              <w:t>5.745</w:t>
            </w:r>
          </w:p>
        </w:tc>
        <w:tc>
          <w:tcPr>
            <w:tcW w:w="1975" w:type="dxa"/>
            <w:tcMar>
              <w:top w:w="30" w:type="dxa"/>
              <w:left w:w="45" w:type="dxa"/>
              <w:bottom w:w="30" w:type="dxa"/>
              <w:right w:w="45" w:type="dxa"/>
            </w:tcMar>
            <w:vAlign w:val="bottom"/>
          </w:tcPr>
          <w:p w14:paraId="0DB4D160" w14:textId="77777777" w:rsidR="00A75088" w:rsidRPr="00FE29DF" w:rsidRDefault="00A75088" w:rsidP="00EE1FDD">
            <w:pPr>
              <w:rPr>
                <w:rFonts w:cstheme="minorHAnsi"/>
                <w:b/>
                <w:bCs/>
              </w:rPr>
            </w:pPr>
            <w:r w:rsidRPr="00FE29DF">
              <w:rPr>
                <w:rFonts w:cstheme="minorHAnsi"/>
              </w:rPr>
              <w:t>5.760</w:t>
            </w:r>
          </w:p>
        </w:tc>
        <w:tc>
          <w:tcPr>
            <w:tcW w:w="2070" w:type="dxa"/>
            <w:vAlign w:val="bottom"/>
          </w:tcPr>
          <w:p w14:paraId="6CD10632" w14:textId="77777777" w:rsidR="00A75088" w:rsidRPr="00FE29DF" w:rsidRDefault="00A75088" w:rsidP="00EE1FDD">
            <w:pPr>
              <w:rPr>
                <w:rFonts w:cstheme="minorHAnsi"/>
                <w:b/>
                <w:bCs/>
              </w:rPr>
            </w:pPr>
            <w:r w:rsidRPr="00FE29DF">
              <w:rPr>
                <w:rFonts w:cstheme="minorHAnsi"/>
                <w:color w:val="000000"/>
              </w:rPr>
              <w:t>7.771</w:t>
            </w:r>
          </w:p>
        </w:tc>
        <w:tc>
          <w:tcPr>
            <w:tcW w:w="2070" w:type="dxa"/>
            <w:vAlign w:val="bottom"/>
          </w:tcPr>
          <w:p w14:paraId="29E7A074" w14:textId="77777777" w:rsidR="00A75088" w:rsidRPr="00FE29DF" w:rsidRDefault="00A75088" w:rsidP="00EE1FDD">
            <w:pPr>
              <w:rPr>
                <w:rFonts w:cstheme="minorHAnsi"/>
                <w:b/>
                <w:bCs/>
              </w:rPr>
            </w:pPr>
            <w:r w:rsidRPr="00FE29DF">
              <w:rPr>
                <w:rFonts w:cstheme="minorHAnsi"/>
                <w:color w:val="000000"/>
              </w:rPr>
              <w:t>7.629</w:t>
            </w:r>
          </w:p>
        </w:tc>
      </w:tr>
      <w:tr w:rsidR="00A75088" w:rsidRPr="00FE29DF" w14:paraId="6668CC36" w14:textId="77777777" w:rsidTr="00EE1FDD">
        <w:trPr>
          <w:trHeight w:val="315"/>
        </w:trPr>
        <w:tc>
          <w:tcPr>
            <w:tcW w:w="0" w:type="auto"/>
            <w:tcMar>
              <w:top w:w="30" w:type="dxa"/>
              <w:left w:w="45" w:type="dxa"/>
              <w:bottom w:w="30" w:type="dxa"/>
              <w:right w:w="45" w:type="dxa"/>
            </w:tcMar>
            <w:vAlign w:val="bottom"/>
          </w:tcPr>
          <w:p w14:paraId="39628410" w14:textId="77777777" w:rsidR="00A75088" w:rsidRPr="00FE29DF" w:rsidRDefault="00A75088" w:rsidP="00EE1FDD">
            <w:pPr>
              <w:rPr>
                <w:rFonts w:cstheme="minorHAnsi"/>
              </w:rPr>
            </w:pPr>
            <w:r w:rsidRPr="00FE29DF">
              <w:rPr>
                <w:rFonts w:cstheme="minorHAnsi"/>
                <w:color w:val="000000"/>
              </w:rPr>
              <w:t>Winter</w:t>
            </w:r>
          </w:p>
        </w:tc>
        <w:tc>
          <w:tcPr>
            <w:tcW w:w="1957" w:type="dxa"/>
            <w:tcMar>
              <w:top w:w="30" w:type="dxa"/>
              <w:left w:w="45" w:type="dxa"/>
              <w:bottom w:w="30" w:type="dxa"/>
              <w:right w:w="45" w:type="dxa"/>
            </w:tcMar>
            <w:vAlign w:val="bottom"/>
          </w:tcPr>
          <w:p w14:paraId="13713933" w14:textId="77777777" w:rsidR="00A75088" w:rsidRPr="00FE29DF" w:rsidRDefault="00A75088" w:rsidP="00EE1FDD">
            <w:pPr>
              <w:rPr>
                <w:rFonts w:cstheme="minorHAnsi"/>
                <w:b/>
                <w:bCs/>
              </w:rPr>
            </w:pPr>
            <w:r w:rsidRPr="00FE29DF">
              <w:rPr>
                <w:rFonts w:cstheme="minorHAnsi"/>
              </w:rPr>
              <w:t>4.682</w:t>
            </w:r>
          </w:p>
        </w:tc>
        <w:tc>
          <w:tcPr>
            <w:tcW w:w="1975" w:type="dxa"/>
            <w:tcMar>
              <w:top w:w="30" w:type="dxa"/>
              <w:left w:w="45" w:type="dxa"/>
              <w:bottom w:w="30" w:type="dxa"/>
              <w:right w:w="45" w:type="dxa"/>
            </w:tcMar>
            <w:vAlign w:val="bottom"/>
          </w:tcPr>
          <w:p w14:paraId="79AC15C4" w14:textId="77777777" w:rsidR="00A75088" w:rsidRPr="00FE29DF" w:rsidRDefault="00A75088" w:rsidP="00EE1FDD">
            <w:pPr>
              <w:rPr>
                <w:rFonts w:cstheme="minorHAnsi"/>
                <w:b/>
                <w:bCs/>
              </w:rPr>
            </w:pPr>
            <w:r w:rsidRPr="00FE29DF">
              <w:rPr>
                <w:rFonts w:cstheme="minorHAnsi"/>
              </w:rPr>
              <w:t>5.632</w:t>
            </w:r>
          </w:p>
        </w:tc>
        <w:tc>
          <w:tcPr>
            <w:tcW w:w="2070" w:type="dxa"/>
            <w:vAlign w:val="bottom"/>
          </w:tcPr>
          <w:p w14:paraId="59CC01E7" w14:textId="77777777" w:rsidR="00A75088" w:rsidRPr="00FE29DF" w:rsidRDefault="00A75088" w:rsidP="00EE1FDD">
            <w:pPr>
              <w:rPr>
                <w:rFonts w:cstheme="minorHAnsi"/>
                <w:b/>
                <w:bCs/>
              </w:rPr>
            </w:pPr>
            <w:r w:rsidRPr="00FE29DF">
              <w:rPr>
                <w:rFonts w:cstheme="minorHAnsi"/>
                <w:color w:val="000000"/>
              </w:rPr>
              <w:t>5.787</w:t>
            </w:r>
          </w:p>
        </w:tc>
        <w:tc>
          <w:tcPr>
            <w:tcW w:w="2070" w:type="dxa"/>
            <w:vAlign w:val="bottom"/>
          </w:tcPr>
          <w:p w14:paraId="0271E4F2" w14:textId="77777777" w:rsidR="00A75088" w:rsidRPr="00FE29DF" w:rsidRDefault="00A75088" w:rsidP="00EE1FDD">
            <w:pPr>
              <w:rPr>
                <w:rFonts w:cstheme="minorHAnsi"/>
                <w:b/>
                <w:bCs/>
              </w:rPr>
            </w:pPr>
            <w:r w:rsidRPr="00FE29DF">
              <w:rPr>
                <w:rFonts w:cstheme="minorHAnsi"/>
                <w:color w:val="000000"/>
              </w:rPr>
              <w:t>5.620</w:t>
            </w:r>
          </w:p>
        </w:tc>
      </w:tr>
    </w:tbl>
    <w:p w14:paraId="67BB96C9" w14:textId="4F5508AA" w:rsidR="00A75088" w:rsidRPr="00A75088" w:rsidRDefault="00A75088" w:rsidP="006A42F1">
      <w:pPr>
        <w:rPr>
          <w:rFonts w:cstheme="minorHAnsi"/>
          <w:color w:val="000000"/>
        </w:rPr>
      </w:pPr>
    </w:p>
    <w:p w14:paraId="3735C9DA" w14:textId="77777777" w:rsidR="00A75088" w:rsidRPr="0033109F" w:rsidRDefault="00A75088" w:rsidP="006A42F1">
      <w:pPr>
        <w:rPr>
          <w:b/>
        </w:rPr>
      </w:pPr>
    </w:p>
    <w:p w14:paraId="65E2A51E" w14:textId="629A0C2A" w:rsidR="00C658AC" w:rsidRDefault="004E0C09" w:rsidP="006A42F1">
      <w:pPr>
        <w:pStyle w:val="Heading3"/>
        <w:spacing w:before="0" w:after="0"/>
      </w:pPr>
      <w:r>
        <w:t>Usage Notes</w:t>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programs or data-processing workflows if they may help others understand or use the data. Please see our </w:t>
      </w:r>
      <w:hyperlink r:id="rId19" w:anchor="code-avail" w:history="1">
        <w:r w:rsidRPr="00A50262">
          <w:rPr>
            <w:rStyle w:val="Hyperlink"/>
          </w:rPr>
          <w:t>code availability policy</w:t>
        </w:r>
      </w:hyperlink>
      <w:r w:rsidRPr="00A50262">
        <w:t xml:space="preserve"> for advice on supplying custom code alongside Data Descriptor manuscripts.</w:t>
      </w:r>
    </w:p>
    <w:p w14:paraId="18B1BE66" w14:textId="798538B7" w:rsidR="00DD2C29" w:rsidRDefault="00200EAE" w:rsidP="006A42F1">
      <w:pPr>
        <w:spacing w:before="120"/>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1FFBEEE3" w14:textId="683831A5" w:rsidR="00DD2C29" w:rsidRPr="00B60457" w:rsidRDefault="00994267" w:rsidP="00DD2C29">
      <w:pPr>
        <w:pStyle w:val="Heading3"/>
      </w:pPr>
      <w:r>
        <w:t>Code A</w:t>
      </w:r>
      <w:r w:rsidR="00DD2C29" w:rsidRPr="00B60457">
        <w:t>vailability</w:t>
      </w:r>
    </w:p>
    <w:p w14:paraId="16F3BF3B" w14:textId="06DDB780" w:rsidR="00DD2C29" w:rsidRDefault="00DD2C29" w:rsidP="006A42F1">
      <w:pPr>
        <w:spacing w:before="120"/>
      </w:pPr>
      <w:r>
        <w:t xml:space="preserve">For all studies using custom code in the generation or processing of datasets, a statement must be included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171D4F07" w14:textId="77777777" w:rsidR="006A42F1" w:rsidRPr="0033109F" w:rsidRDefault="006A42F1" w:rsidP="006A42F1"/>
    <w:p w14:paraId="5A6D6B13" w14:textId="77777777" w:rsidR="00467ECA" w:rsidRPr="0033109F" w:rsidRDefault="00467ECA" w:rsidP="006A42F1">
      <w:pPr>
        <w:pStyle w:val="Heading3"/>
        <w:spacing w:before="0" w:after="0"/>
      </w:pPr>
      <w:commentRangeStart w:id="71"/>
      <w:r w:rsidRPr="0033109F">
        <w:t>Acknowledgements</w:t>
      </w:r>
      <w:commentRangeEnd w:id="71"/>
      <w:r w:rsidR="00D6019A">
        <w:rPr>
          <w:rStyle w:val="CommentReference"/>
          <w:rFonts w:ascii="Calibri" w:hAnsi="Calibri" w:cs="Times New Roman"/>
          <w:b w:val="0"/>
          <w:bCs w:val="0"/>
        </w:rPr>
        <w:commentReference w:id="71"/>
      </w:r>
    </w:p>
    <w:p w14:paraId="33DEADCB" w14:textId="3813D9C5" w:rsidR="00A75088" w:rsidRPr="00A75088" w:rsidRDefault="00A75088" w:rsidP="006A42F1">
      <w:pPr>
        <w:rPr>
          <w:rFonts w:asciiTheme="minorHAnsi" w:hAnsiTheme="minorHAnsi" w:cstheme="minorHAnsi"/>
          <w:shd w:val="clear" w:color="auto" w:fill="FFFFFF"/>
        </w:rPr>
      </w:pPr>
      <w:r w:rsidRPr="00A75088">
        <w:rPr>
          <w:rFonts w:asciiTheme="minorHAnsi" w:hAnsiTheme="minorHAnsi" w:cstheme="minorHAnsi"/>
          <w:shd w:val="clear" w:color="auto" w:fill="FFFFFF"/>
        </w:rPr>
        <w:t>This work was supported by Earth Lab through the University of Colorado Boulder’s Grand Challenge Initiative.</w:t>
      </w:r>
    </w:p>
    <w:p w14:paraId="6C96348E" w14:textId="77777777" w:rsidR="00A75088" w:rsidRPr="0033109F" w:rsidRDefault="00A75088"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6560BAD9" w:rsidR="003A5F03" w:rsidRPr="0033109F" w:rsidRDefault="00A75088" w:rsidP="006A42F1">
      <w:r>
        <w:t xml:space="preserve">C.E.R. </w:t>
      </w:r>
      <w:r w:rsidR="002438A3">
        <w:t xml:space="preserve">conceptual design, project supervision, writing and editing. E.M.C. data retrieval, data analysis, data and code curation, writing and editing. M.M.M. data retrieval, data analysis, writing and editing. G.L. data retrieval.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DB6AC70" w14:textId="1C1DC54C" w:rsidR="00467ECA" w:rsidRDefault="00A75088" w:rsidP="006A42F1">
      <w:pPr>
        <w:pStyle w:val="NormalWeb"/>
        <w:spacing w:before="0" w:beforeAutospacing="0" w:after="0" w:afterAutospacing="0"/>
      </w:pPr>
      <w:r>
        <w:t>The authors claim</w:t>
      </w:r>
      <w:r w:rsidR="00467ECA" w:rsidRPr="0033109F">
        <w:t xml:space="preserve"> no conflict of interes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lastRenderedPageBreak/>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hole,</w:t>
      </w:r>
      <w:r w:rsidRPr="0033109F">
        <w:rPr>
          <w:rFonts w:ascii="Calibri" w:hAnsi="Calibri" w:cs="Times New Roman"/>
          <w:b w:val="0"/>
          <w:bCs w:val="0"/>
          <w:sz w:val="22"/>
          <w:szCs w:val="22"/>
        </w:rPr>
        <w:t xml:space="preserve"> and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ords, and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commentRangeStart w:id="72"/>
      <w:r w:rsidRPr="0033109F">
        <w:t>References</w:t>
      </w:r>
      <w:commentRangeEnd w:id="72"/>
      <w:r w:rsidR="00DD66D7">
        <w:rPr>
          <w:rStyle w:val="CommentReference"/>
          <w:rFonts w:ascii="Calibri" w:hAnsi="Calibri" w:cs="Times New Roman"/>
          <w:b w:val="0"/>
          <w:bCs w:val="0"/>
        </w:rPr>
        <w:commentReference w:id="72"/>
      </w:r>
    </w:p>
    <w:p w14:paraId="441783C8" w14:textId="77777777" w:rsidR="006E2347" w:rsidRPr="006E2347" w:rsidRDefault="0040363D" w:rsidP="006E2347">
      <w:pPr>
        <w:pStyle w:val="Bibliography"/>
        <w:rPr>
          <w:rFonts w:cs="Calibri"/>
        </w:rPr>
      </w:pPr>
      <w:r>
        <w:fldChar w:fldCharType="begin"/>
      </w:r>
      <w:r>
        <w:instrText xml:space="preserve"> ADDIN ZOTERO_BIBL {"uncited":[],"omitted":[],"custom":[]} CSL_BIBLIOGRAPHY </w:instrText>
      </w:r>
      <w:r>
        <w:fldChar w:fldCharType="separate"/>
      </w:r>
      <w:r w:rsidR="006E2347" w:rsidRPr="006E2347">
        <w:rPr>
          <w:rFonts w:cs="Calibri"/>
        </w:rPr>
        <w:t>1.</w:t>
      </w:r>
      <w:r w:rsidR="006E2347" w:rsidRPr="006E2347">
        <w:rPr>
          <w:rFonts w:cs="Calibri"/>
        </w:rPr>
        <w:tab/>
        <w:t xml:space="preserve">Achilleos, S. </w:t>
      </w:r>
      <w:r w:rsidR="006E2347" w:rsidRPr="006E2347">
        <w:rPr>
          <w:rFonts w:cs="Calibri"/>
          <w:i/>
          <w:iCs/>
        </w:rPr>
        <w:t>et al.</w:t>
      </w:r>
      <w:r w:rsidR="006E2347" w:rsidRPr="006E2347">
        <w:rPr>
          <w:rFonts w:cs="Calibri"/>
        </w:rPr>
        <w:t xml:space="preserve"> Acute effects of fine particulate matter constituents on mortality: A systematic review and meta-regression analysis. </w:t>
      </w:r>
      <w:r w:rsidR="006E2347" w:rsidRPr="006E2347">
        <w:rPr>
          <w:rFonts w:cs="Calibri"/>
          <w:i/>
          <w:iCs/>
        </w:rPr>
        <w:t>Environ. Int.</w:t>
      </w:r>
      <w:r w:rsidR="006E2347" w:rsidRPr="006E2347">
        <w:rPr>
          <w:rFonts w:cs="Calibri"/>
        </w:rPr>
        <w:t xml:space="preserve"> </w:t>
      </w:r>
      <w:r w:rsidR="006E2347" w:rsidRPr="006E2347">
        <w:rPr>
          <w:rFonts w:cs="Calibri"/>
          <w:b/>
          <w:bCs/>
        </w:rPr>
        <w:t>109</w:t>
      </w:r>
      <w:r w:rsidR="006E2347" w:rsidRPr="006E2347">
        <w:rPr>
          <w:rFonts w:cs="Calibri"/>
        </w:rPr>
        <w:t>, 89–100 (2017).</w:t>
      </w:r>
    </w:p>
    <w:p w14:paraId="552772C9" w14:textId="77777777" w:rsidR="006E2347" w:rsidRPr="006E2347" w:rsidRDefault="006E2347" w:rsidP="006E2347">
      <w:pPr>
        <w:pStyle w:val="Bibliography"/>
        <w:rPr>
          <w:rFonts w:cs="Calibri"/>
        </w:rPr>
      </w:pPr>
      <w:r w:rsidRPr="006E2347">
        <w:rPr>
          <w:rFonts w:cs="Calibri"/>
        </w:rPr>
        <w:t>2.</w:t>
      </w:r>
      <w:r w:rsidRPr="006E2347">
        <w:rPr>
          <w:rFonts w:cs="Calibri"/>
        </w:rPr>
        <w:tab/>
        <w:t xml:space="preserve">Xing, Y.-F., Xu, Y.-H., Shi, M.-H. &amp; Lian, Y.-X. The impact of PM2.5 on the human respiratory system. </w:t>
      </w:r>
      <w:r w:rsidRPr="006E2347">
        <w:rPr>
          <w:rFonts w:cs="Calibri"/>
          <w:i/>
          <w:iCs/>
        </w:rPr>
        <w:t>J. Thorac. Dis.</w:t>
      </w:r>
      <w:r w:rsidRPr="006E2347">
        <w:rPr>
          <w:rFonts w:cs="Calibri"/>
        </w:rPr>
        <w:t xml:space="preserve"> </w:t>
      </w:r>
      <w:r w:rsidRPr="006E2347">
        <w:rPr>
          <w:rFonts w:cs="Calibri"/>
          <w:b/>
          <w:bCs/>
        </w:rPr>
        <w:t>8</w:t>
      </w:r>
      <w:r w:rsidRPr="006E2347">
        <w:rPr>
          <w:rFonts w:cs="Calibri"/>
        </w:rPr>
        <w:t>, E69-74 (2016).</w:t>
      </w:r>
    </w:p>
    <w:p w14:paraId="656B6EC5" w14:textId="77777777" w:rsidR="006E2347" w:rsidRPr="006E2347" w:rsidRDefault="006E2347" w:rsidP="006E2347">
      <w:pPr>
        <w:pStyle w:val="Bibliography"/>
        <w:rPr>
          <w:rFonts w:cs="Calibri"/>
        </w:rPr>
      </w:pPr>
      <w:r w:rsidRPr="006E2347">
        <w:rPr>
          <w:rFonts w:cs="Calibri"/>
        </w:rPr>
        <w:t>3.</w:t>
      </w:r>
      <w:r w:rsidRPr="006E2347">
        <w:rPr>
          <w:rFonts w:cs="Calibri"/>
        </w:rPr>
        <w:tab/>
        <w:t xml:space="preserve">Rajagopalan, S., Al-Kindi, S. G. &amp; Brook, R. D. Air Pollution and Cardiovascular Disease: JACC State-of-the-Art Review. </w:t>
      </w:r>
      <w:r w:rsidRPr="006E2347">
        <w:rPr>
          <w:rFonts w:cs="Calibri"/>
          <w:i/>
          <w:iCs/>
        </w:rPr>
        <w:t>J. Am. Coll. Cardiol.</w:t>
      </w:r>
      <w:r w:rsidRPr="006E2347">
        <w:rPr>
          <w:rFonts w:cs="Calibri"/>
        </w:rPr>
        <w:t xml:space="preserve"> </w:t>
      </w:r>
      <w:r w:rsidRPr="006E2347">
        <w:rPr>
          <w:rFonts w:cs="Calibri"/>
          <w:b/>
          <w:bCs/>
        </w:rPr>
        <w:t>72</w:t>
      </w:r>
      <w:r w:rsidRPr="006E2347">
        <w:rPr>
          <w:rFonts w:cs="Calibri"/>
        </w:rPr>
        <w:t>, 2054–2070 (2018).</w:t>
      </w:r>
    </w:p>
    <w:p w14:paraId="65856F07" w14:textId="77777777" w:rsidR="006E2347" w:rsidRPr="006E2347" w:rsidRDefault="006E2347" w:rsidP="006E2347">
      <w:pPr>
        <w:pStyle w:val="Bibliography"/>
        <w:rPr>
          <w:rFonts w:cs="Calibri"/>
        </w:rPr>
      </w:pPr>
      <w:r w:rsidRPr="006E2347">
        <w:rPr>
          <w:rFonts w:cs="Calibri"/>
        </w:rPr>
        <w:lastRenderedPageBreak/>
        <w:t>4.</w:t>
      </w:r>
      <w:r w:rsidRPr="006E2347">
        <w:rPr>
          <w:rFonts w:cs="Calibri"/>
        </w:rPr>
        <w:tab/>
        <w:t xml:space="preserve">Klepac, P., Locatelli, I., Korošec, S., Künzli, N. &amp; Kukec, A. Ambient air pollution and pregnancy outcomes: A comprehensive review and identification of environmental public health challenges. </w:t>
      </w:r>
      <w:r w:rsidRPr="006E2347">
        <w:rPr>
          <w:rFonts w:cs="Calibri"/>
          <w:i/>
          <w:iCs/>
        </w:rPr>
        <w:t>Environ. Res.</w:t>
      </w:r>
      <w:r w:rsidRPr="006E2347">
        <w:rPr>
          <w:rFonts w:cs="Calibri"/>
        </w:rPr>
        <w:t xml:space="preserve"> </w:t>
      </w:r>
      <w:r w:rsidRPr="006E2347">
        <w:rPr>
          <w:rFonts w:cs="Calibri"/>
          <w:b/>
          <w:bCs/>
        </w:rPr>
        <w:t>167</w:t>
      </w:r>
      <w:r w:rsidRPr="006E2347">
        <w:rPr>
          <w:rFonts w:cs="Calibri"/>
        </w:rPr>
        <w:t>, 144–159 (2018).</w:t>
      </w:r>
    </w:p>
    <w:p w14:paraId="4B015C39" w14:textId="77777777" w:rsidR="006E2347" w:rsidRPr="006E2347" w:rsidRDefault="006E2347" w:rsidP="006E2347">
      <w:pPr>
        <w:pStyle w:val="Bibliography"/>
        <w:rPr>
          <w:rFonts w:cs="Calibri"/>
        </w:rPr>
      </w:pPr>
      <w:r w:rsidRPr="006E2347">
        <w:rPr>
          <w:rFonts w:cs="Calibri"/>
        </w:rPr>
        <w:t>5.</w:t>
      </w:r>
      <w:r w:rsidRPr="006E2347">
        <w:rPr>
          <w:rFonts w:cs="Calibri"/>
        </w:rPr>
        <w:tab/>
        <w:t xml:space="preserve">Hamra, G. B. </w:t>
      </w:r>
      <w:r w:rsidRPr="006E2347">
        <w:rPr>
          <w:rFonts w:cs="Calibri"/>
          <w:i/>
          <w:iCs/>
        </w:rPr>
        <w:t>et al.</w:t>
      </w:r>
      <w:r w:rsidRPr="006E2347">
        <w:rPr>
          <w:rFonts w:cs="Calibri"/>
        </w:rPr>
        <w:t xml:space="preserve"> Outdoor particulate matter exposure and lung cancer: a systematic review and meta-analysis. </w:t>
      </w:r>
      <w:r w:rsidRPr="006E2347">
        <w:rPr>
          <w:rFonts w:cs="Calibri"/>
          <w:i/>
          <w:iCs/>
        </w:rPr>
        <w:t>Environ. Health Perspect.</w:t>
      </w:r>
      <w:r w:rsidRPr="006E2347">
        <w:rPr>
          <w:rFonts w:cs="Calibri"/>
        </w:rPr>
        <w:t xml:space="preserve"> </w:t>
      </w:r>
      <w:r w:rsidRPr="006E2347">
        <w:rPr>
          <w:rFonts w:cs="Calibri"/>
          <w:b/>
          <w:bCs/>
        </w:rPr>
        <w:t>122</w:t>
      </w:r>
      <w:r w:rsidRPr="006E2347">
        <w:rPr>
          <w:rFonts w:cs="Calibri"/>
        </w:rPr>
        <w:t>, 906–911 (2014).</w:t>
      </w:r>
    </w:p>
    <w:p w14:paraId="0E3BDA24" w14:textId="77777777" w:rsidR="006E2347" w:rsidRPr="006E2347" w:rsidRDefault="006E2347" w:rsidP="006E2347">
      <w:pPr>
        <w:pStyle w:val="Bibliography"/>
        <w:rPr>
          <w:rFonts w:cs="Calibri"/>
        </w:rPr>
      </w:pPr>
      <w:r w:rsidRPr="006E2347">
        <w:rPr>
          <w:rFonts w:cs="Calibri"/>
        </w:rPr>
        <w:t>6.</w:t>
      </w:r>
      <w:r w:rsidRPr="006E2347">
        <w:rPr>
          <w:rFonts w:cs="Calibri"/>
        </w:rPr>
        <w:tab/>
        <w:t xml:space="preserve">Fann, N., Kim, S.-Y., Olives, C. &amp; Sheppard, L. Estimated Changes in Life Expectancy and Adult Mortality Resulting from Declining PM2.5 Exposures in the Contiguous United States: 1980-2010. </w:t>
      </w:r>
      <w:r w:rsidRPr="006E2347">
        <w:rPr>
          <w:rFonts w:cs="Calibri"/>
          <w:i/>
          <w:iCs/>
        </w:rPr>
        <w:t>Environ. Health Perspect.</w:t>
      </w:r>
      <w:r w:rsidRPr="006E2347">
        <w:rPr>
          <w:rFonts w:cs="Calibri"/>
        </w:rPr>
        <w:t xml:space="preserve"> </w:t>
      </w:r>
      <w:r w:rsidRPr="006E2347">
        <w:rPr>
          <w:rFonts w:cs="Calibri"/>
          <w:b/>
          <w:bCs/>
        </w:rPr>
        <w:t>125</w:t>
      </w:r>
      <w:r w:rsidRPr="006E2347">
        <w:rPr>
          <w:rFonts w:cs="Calibri"/>
        </w:rPr>
        <w:t>, 097003 (2017).</w:t>
      </w:r>
    </w:p>
    <w:p w14:paraId="292C4BFB" w14:textId="77777777" w:rsidR="006E2347" w:rsidRPr="006E2347" w:rsidRDefault="006E2347" w:rsidP="006E2347">
      <w:pPr>
        <w:pStyle w:val="Bibliography"/>
        <w:rPr>
          <w:rFonts w:cs="Calibri"/>
        </w:rPr>
      </w:pPr>
      <w:r w:rsidRPr="006E2347">
        <w:rPr>
          <w:rFonts w:cs="Calibri"/>
        </w:rPr>
        <w:t>7.</w:t>
      </w:r>
      <w:r w:rsidRPr="006E2347">
        <w:rPr>
          <w:rFonts w:cs="Calibri"/>
        </w:rPr>
        <w:tab/>
        <w:t xml:space="preserve">McClure, C. D. &amp; Jaffe, D. A. US particulate matter air quality improves except in wildfire-prone areas. </w:t>
      </w:r>
      <w:r w:rsidRPr="006E2347">
        <w:rPr>
          <w:rFonts w:cs="Calibri"/>
          <w:i/>
          <w:iCs/>
        </w:rPr>
        <w:t>Proc. Natl. Acad. Sci.</w:t>
      </w:r>
      <w:r w:rsidRPr="006E2347">
        <w:rPr>
          <w:rFonts w:cs="Calibri"/>
        </w:rPr>
        <w:t xml:space="preserve"> 201804353 (2018) doi:10.1073/pnas.1804353115.</w:t>
      </w:r>
    </w:p>
    <w:p w14:paraId="236B98CD" w14:textId="77777777" w:rsidR="006E2347" w:rsidRPr="006E2347" w:rsidRDefault="006E2347" w:rsidP="006E2347">
      <w:pPr>
        <w:pStyle w:val="Bibliography"/>
        <w:rPr>
          <w:rFonts w:cs="Calibri"/>
        </w:rPr>
      </w:pPr>
      <w:r w:rsidRPr="006E2347">
        <w:rPr>
          <w:rFonts w:cs="Calibri"/>
        </w:rPr>
        <w:t>8.</w:t>
      </w:r>
      <w:r w:rsidRPr="006E2347">
        <w:rPr>
          <w:rFonts w:cs="Calibri"/>
        </w:rPr>
        <w:tab/>
        <w:t xml:space="preserve">O’Dell, K., Ford, B., Fischer, E. V. &amp; Pierce, J. R. The contribution of wildland-fire smoke to US PM2.5 and its influence on recent trends. </w:t>
      </w:r>
      <w:r w:rsidRPr="006E2347">
        <w:rPr>
          <w:rFonts w:cs="Calibri"/>
          <w:i/>
          <w:iCs/>
        </w:rPr>
        <w:t>Environ. Sci. Technol.</w:t>
      </w:r>
      <w:r w:rsidRPr="006E2347">
        <w:rPr>
          <w:rFonts w:cs="Calibri"/>
        </w:rPr>
        <w:t xml:space="preserve"> (2019) doi:10.1021/acs.est.8b05430.</w:t>
      </w:r>
    </w:p>
    <w:p w14:paraId="71D1C849" w14:textId="77777777" w:rsidR="006E2347" w:rsidRPr="006E2347" w:rsidRDefault="006E2347" w:rsidP="006E2347">
      <w:pPr>
        <w:pStyle w:val="Bibliography"/>
        <w:rPr>
          <w:rFonts w:cs="Calibri"/>
        </w:rPr>
      </w:pPr>
      <w:r w:rsidRPr="006E2347">
        <w:rPr>
          <w:rFonts w:cs="Calibri"/>
        </w:rPr>
        <w:t>9.</w:t>
      </w:r>
      <w:r w:rsidRPr="006E2347">
        <w:rPr>
          <w:rFonts w:cs="Calibri"/>
        </w:rPr>
        <w:tab/>
        <w:t xml:space="preserve">Reid, C. E. </w:t>
      </w:r>
      <w:r w:rsidRPr="006E2347">
        <w:rPr>
          <w:rFonts w:cs="Calibri"/>
          <w:i/>
          <w:iCs/>
        </w:rPr>
        <w:t>et al.</w:t>
      </w:r>
      <w:r w:rsidRPr="006E2347">
        <w:rPr>
          <w:rFonts w:cs="Calibri"/>
        </w:rPr>
        <w:t xml:space="preserve"> Associations between respiratory health and ozone and fine particulate matter during a wildfire event. </w:t>
      </w:r>
      <w:r w:rsidRPr="006E2347">
        <w:rPr>
          <w:rFonts w:cs="Calibri"/>
          <w:i/>
          <w:iCs/>
        </w:rPr>
        <w:t>Environ. Int.</w:t>
      </w:r>
      <w:r w:rsidRPr="006E2347">
        <w:rPr>
          <w:rFonts w:cs="Calibri"/>
        </w:rPr>
        <w:t xml:space="preserve"> </w:t>
      </w:r>
      <w:r w:rsidRPr="006E2347">
        <w:rPr>
          <w:rFonts w:cs="Calibri"/>
          <w:b/>
          <w:bCs/>
        </w:rPr>
        <w:t>129</w:t>
      </w:r>
      <w:r w:rsidRPr="006E2347">
        <w:rPr>
          <w:rFonts w:cs="Calibri"/>
        </w:rPr>
        <w:t>, 291–298 (2019).</w:t>
      </w:r>
    </w:p>
    <w:p w14:paraId="17FD943B" w14:textId="77777777" w:rsidR="006E2347" w:rsidRPr="006E2347" w:rsidRDefault="006E2347" w:rsidP="006E2347">
      <w:pPr>
        <w:pStyle w:val="Bibliography"/>
        <w:rPr>
          <w:rFonts w:cs="Calibri"/>
        </w:rPr>
      </w:pPr>
      <w:r w:rsidRPr="006E2347">
        <w:rPr>
          <w:rFonts w:cs="Calibri"/>
        </w:rPr>
        <w:t>10.</w:t>
      </w:r>
      <w:r w:rsidRPr="006E2347">
        <w:rPr>
          <w:rFonts w:cs="Calibri"/>
        </w:rPr>
        <w:tab/>
        <w:t xml:space="preserve">Brokamp, C., Brandt, E. B. &amp; Ryan, P. H. Assessing Exposure to Outdoor Air Pollution for Epidemiological Studies: Model-based and Personal Sampling Strategies. </w:t>
      </w:r>
      <w:r w:rsidRPr="006E2347">
        <w:rPr>
          <w:rFonts w:cs="Calibri"/>
          <w:i/>
          <w:iCs/>
        </w:rPr>
        <w:t>J. Allergy Clin. Immunol.</w:t>
      </w:r>
      <w:r w:rsidRPr="006E2347">
        <w:rPr>
          <w:rFonts w:cs="Calibri"/>
        </w:rPr>
        <w:t xml:space="preserve"> (2019) doi:10.1016/j.jaci.2019.04.019.</w:t>
      </w:r>
    </w:p>
    <w:p w14:paraId="762C4AB6" w14:textId="77777777" w:rsidR="006E2347" w:rsidRPr="006E2347" w:rsidRDefault="006E2347" w:rsidP="006E2347">
      <w:pPr>
        <w:pStyle w:val="Bibliography"/>
        <w:rPr>
          <w:rFonts w:cs="Calibri"/>
        </w:rPr>
      </w:pPr>
      <w:r w:rsidRPr="006E2347">
        <w:rPr>
          <w:rFonts w:cs="Calibri"/>
        </w:rPr>
        <w:t>11.</w:t>
      </w:r>
      <w:r w:rsidRPr="006E2347">
        <w:rPr>
          <w:rFonts w:cs="Calibri"/>
        </w:rPr>
        <w:tab/>
        <w:t xml:space="preserve">Zeger, S. L. </w:t>
      </w:r>
      <w:r w:rsidRPr="006E2347">
        <w:rPr>
          <w:rFonts w:cs="Calibri"/>
          <w:i/>
          <w:iCs/>
        </w:rPr>
        <w:t>et al.</w:t>
      </w:r>
      <w:r w:rsidRPr="006E2347">
        <w:rPr>
          <w:rFonts w:cs="Calibri"/>
        </w:rPr>
        <w:t xml:space="preserve"> Exposure measurement error in time-series studies of air pollution: concepts and consequences. </w:t>
      </w:r>
      <w:r w:rsidRPr="006E2347">
        <w:rPr>
          <w:rFonts w:cs="Calibri"/>
          <w:i/>
          <w:iCs/>
        </w:rPr>
        <w:t>Environ. Health Perspect.</w:t>
      </w:r>
      <w:r w:rsidRPr="006E2347">
        <w:rPr>
          <w:rFonts w:cs="Calibri"/>
        </w:rPr>
        <w:t xml:space="preserve"> </w:t>
      </w:r>
      <w:r w:rsidRPr="006E2347">
        <w:rPr>
          <w:rFonts w:cs="Calibri"/>
          <w:b/>
          <w:bCs/>
        </w:rPr>
        <w:t>108</w:t>
      </w:r>
      <w:r w:rsidRPr="006E2347">
        <w:rPr>
          <w:rFonts w:cs="Calibri"/>
        </w:rPr>
        <w:t>, 419–426 (2000).</w:t>
      </w:r>
    </w:p>
    <w:p w14:paraId="1C3B1990" w14:textId="77777777" w:rsidR="006E2347" w:rsidRPr="006E2347" w:rsidRDefault="006E2347" w:rsidP="006E2347">
      <w:pPr>
        <w:pStyle w:val="Bibliography"/>
        <w:rPr>
          <w:rFonts w:cs="Calibri"/>
        </w:rPr>
      </w:pPr>
      <w:r w:rsidRPr="006E2347">
        <w:rPr>
          <w:rFonts w:cs="Calibri"/>
        </w:rPr>
        <w:t>12.</w:t>
      </w:r>
      <w:r w:rsidRPr="006E2347">
        <w:rPr>
          <w:rFonts w:cs="Calibri"/>
        </w:rPr>
        <w:tab/>
        <w:t xml:space="preserve">Liu, J. C., Pereira, G., Uhl, S. A., Bravo, M. A. &amp; Bell, M. L. A systematic review of the physical health impacts from non-occupational exposure to wildfire smoke. </w:t>
      </w:r>
      <w:r w:rsidRPr="006E2347">
        <w:rPr>
          <w:rFonts w:cs="Calibri"/>
          <w:i/>
          <w:iCs/>
        </w:rPr>
        <w:t>Environ. Res.</w:t>
      </w:r>
      <w:r w:rsidRPr="006E2347">
        <w:rPr>
          <w:rFonts w:cs="Calibri"/>
        </w:rPr>
        <w:t xml:space="preserve"> </w:t>
      </w:r>
      <w:r w:rsidRPr="006E2347">
        <w:rPr>
          <w:rFonts w:cs="Calibri"/>
          <w:b/>
          <w:bCs/>
        </w:rPr>
        <w:t>136</w:t>
      </w:r>
      <w:r w:rsidRPr="006E2347">
        <w:rPr>
          <w:rFonts w:cs="Calibri"/>
        </w:rPr>
        <w:t>, 120–132 (2015).</w:t>
      </w:r>
    </w:p>
    <w:p w14:paraId="22505D17" w14:textId="77777777" w:rsidR="006E2347" w:rsidRPr="006E2347" w:rsidRDefault="006E2347" w:rsidP="006E2347">
      <w:pPr>
        <w:pStyle w:val="Bibliography"/>
        <w:rPr>
          <w:rFonts w:cs="Calibri"/>
        </w:rPr>
      </w:pPr>
      <w:r w:rsidRPr="006E2347">
        <w:rPr>
          <w:rFonts w:cs="Calibri"/>
        </w:rPr>
        <w:t>13.</w:t>
      </w:r>
      <w:r w:rsidRPr="006E2347">
        <w:rPr>
          <w:rFonts w:cs="Calibri"/>
        </w:rPr>
        <w:tab/>
        <w:t xml:space="preserve">Hu, H. </w:t>
      </w:r>
      <w:r w:rsidRPr="006E2347">
        <w:rPr>
          <w:rFonts w:cs="Calibri"/>
          <w:i/>
          <w:iCs/>
        </w:rPr>
        <w:t>et al.</w:t>
      </w:r>
      <w:r w:rsidRPr="006E2347">
        <w:rPr>
          <w:rFonts w:cs="Calibri"/>
        </w:rPr>
        <w:t xml:space="preserve"> Satellite-based high-resolution mapping of ground-level PM2.5 concentrations over East China using a spatiotemporal regression kriging model. </w:t>
      </w:r>
      <w:r w:rsidRPr="006E2347">
        <w:rPr>
          <w:rFonts w:cs="Calibri"/>
          <w:i/>
          <w:iCs/>
        </w:rPr>
        <w:t>Sci. Total Environ.</w:t>
      </w:r>
      <w:r w:rsidRPr="006E2347">
        <w:rPr>
          <w:rFonts w:cs="Calibri"/>
        </w:rPr>
        <w:t xml:space="preserve"> </w:t>
      </w:r>
      <w:r w:rsidRPr="006E2347">
        <w:rPr>
          <w:rFonts w:cs="Calibri"/>
          <w:b/>
          <w:bCs/>
        </w:rPr>
        <w:t>672</w:t>
      </w:r>
      <w:r w:rsidRPr="006E2347">
        <w:rPr>
          <w:rFonts w:cs="Calibri"/>
        </w:rPr>
        <w:t>, 479–490 (2019).</w:t>
      </w:r>
    </w:p>
    <w:p w14:paraId="0010028B" w14:textId="77777777" w:rsidR="006E2347" w:rsidRPr="006E2347" w:rsidRDefault="006E2347" w:rsidP="006E2347">
      <w:pPr>
        <w:pStyle w:val="Bibliography"/>
        <w:rPr>
          <w:rFonts w:cs="Calibri"/>
        </w:rPr>
      </w:pPr>
      <w:r w:rsidRPr="006E2347">
        <w:rPr>
          <w:rFonts w:cs="Calibri"/>
        </w:rPr>
        <w:lastRenderedPageBreak/>
        <w:t>14.</w:t>
      </w:r>
      <w:r w:rsidRPr="006E2347">
        <w:rPr>
          <w:rFonts w:cs="Calibri"/>
        </w:rPr>
        <w:tab/>
        <w:t xml:space="preserve">Lassman, W. </w:t>
      </w:r>
      <w:r w:rsidRPr="006E2347">
        <w:rPr>
          <w:rFonts w:cs="Calibri"/>
          <w:i/>
          <w:iCs/>
        </w:rPr>
        <w:t>et al.</w:t>
      </w:r>
      <w:r w:rsidRPr="006E2347">
        <w:rPr>
          <w:rFonts w:cs="Calibri"/>
        </w:rPr>
        <w:t xml:space="preserve"> Spatial and temporal estimates of population exposure to wildfire smoke during the Washington state 2012 wildfire season using blended model, satellite, and in situ data. </w:t>
      </w:r>
      <w:r w:rsidRPr="006E2347">
        <w:rPr>
          <w:rFonts w:cs="Calibri"/>
          <w:i/>
          <w:iCs/>
        </w:rPr>
        <w:t>GeoHealth</w:t>
      </w:r>
      <w:r w:rsidRPr="006E2347">
        <w:rPr>
          <w:rFonts w:cs="Calibri"/>
        </w:rPr>
        <w:t xml:space="preserve"> </w:t>
      </w:r>
      <w:r w:rsidRPr="006E2347">
        <w:rPr>
          <w:rFonts w:cs="Calibri"/>
          <w:b/>
          <w:bCs/>
        </w:rPr>
        <w:t>1</w:t>
      </w:r>
      <w:r w:rsidRPr="006E2347">
        <w:rPr>
          <w:rFonts w:cs="Calibri"/>
        </w:rPr>
        <w:t>, 106–121 (2017).</w:t>
      </w:r>
    </w:p>
    <w:p w14:paraId="013E310B" w14:textId="77777777" w:rsidR="006E2347" w:rsidRPr="006E2347" w:rsidRDefault="006E2347" w:rsidP="006E2347">
      <w:pPr>
        <w:pStyle w:val="Bibliography"/>
        <w:rPr>
          <w:rFonts w:cs="Calibri"/>
        </w:rPr>
      </w:pPr>
      <w:r w:rsidRPr="006E2347">
        <w:rPr>
          <w:rFonts w:cs="Calibri"/>
        </w:rPr>
        <w:t>15.</w:t>
      </w:r>
      <w:r w:rsidRPr="006E2347">
        <w:rPr>
          <w:rFonts w:cs="Calibri"/>
        </w:rPr>
        <w:tab/>
        <w:t xml:space="preserve">Reid, C. E. </w:t>
      </w:r>
      <w:r w:rsidRPr="006E2347">
        <w:rPr>
          <w:rFonts w:cs="Calibri"/>
          <w:i/>
          <w:iCs/>
        </w:rPr>
        <w:t>et al.</w:t>
      </w:r>
      <w:r w:rsidRPr="006E2347">
        <w:rPr>
          <w:rFonts w:cs="Calibri"/>
        </w:rPr>
        <w:t xml:space="preserve"> Spatiotemporal prediction of fine particulate matter during the 2008 northern California wildfires using machine learning. </w:t>
      </w:r>
      <w:r w:rsidRPr="006E2347">
        <w:rPr>
          <w:rFonts w:cs="Calibri"/>
          <w:i/>
          <w:iCs/>
        </w:rPr>
        <w:t>Env. Sci Technol</w:t>
      </w:r>
      <w:r w:rsidRPr="006E2347">
        <w:rPr>
          <w:rFonts w:cs="Calibri"/>
        </w:rPr>
        <w:t xml:space="preserve"> </w:t>
      </w:r>
      <w:r w:rsidRPr="006E2347">
        <w:rPr>
          <w:rFonts w:cs="Calibri"/>
          <w:b/>
          <w:bCs/>
        </w:rPr>
        <w:t>49</w:t>
      </w:r>
      <w:r w:rsidRPr="006E2347">
        <w:rPr>
          <w:rFonts w:cs="Calibri"/>
        </w:rPr>
        <w:t>, 3887–96 (2015).</w:t>
      </w:r>
    </w:p>
    <w:p w14:paraId="49EC1C5C" w14:textId="77777777" w:rsidR="006E2347" w:rsidRPr="006E2347" w:rsidRDefault="006E2347" w:rsidP="006E2347">
      <w:pPr>
        <w:pStyle w:val="Bibliography"/>
        <w:rPr>
          <w:rFonts w:cs="Calibri"/>
        </w:rPr>
      </w:pPr>
      <w:r w:rsidRPr="006E2347">
        <w:rPr>
          <w:rFonts w:cs="Calibri"/>
        </w:rPr>
        <w:t>16.</w:t>
      </w:r>
      <w:r w:rsidRPr="006E2347">
        <w:rPr>
          <w:rFonts w:cs="Calibri"/>
        </w:rPr>
        <w:tab/>
        <w:t xml:space="preserve">Di, Q. </w:t>
      </w:r>
      <w:r w:rsidRPr="006E2347">
        <w:rPr>
          <w:rFonts w:cs="Calibri"/>
          <w:i/>
          <w:iCs/>
        </w:rPr>
        <w:t>et al.</w:t>
      </w:r>
      <w:r w:rsidRPr="006E2347">
        <w:rPr>
          <w:rFonts w:cs="Calibri"/>
        </w:rPr>
        <w:t xml:space="preserve"> Assessing PM2.5 Exposures with High Spatiotemporal Resolution across the Continental United States. </w:t>
      </w:r>
      <w:r w:rsidRPr="006E2347">
        <w:rPr>
          <w:rFonts w:cs="Calibri"/>
          <w:i/>
          <w:iCs/>
        </w:rPr>
        <w:t>Env. Sci Technol</w:t>
      </w:r>
      <w:r w:rsidRPr="006E2347">
        <w:rPr>
          <w:rFonts w:cs="Calibri"/>
        </w:rPr>
        <w:t xml:space="preserve"> </w:t>
      </w:r>
      <w:r w:rsidRPr="006E2347">
        <w:rPr>
          <w:rFonts w:cs="Calibri"/>
          <w:b/>
          <w:bCs/>
        </w:rPr>
        <w:t>50</w:t>
      </w:r>
      <w:r w:rsidRPr="006E2347">
        <w:rPr>
          <w:rFonts w:cs="Calibri"/>
        </w:rPr>
        <w:t>, 4712–21 (2016).</w:t>
      </w:r>
    </w:p>
    <w:p w14:paraId="0208C0BF" w14:textId="77777777" w:rsidR="006E2347" w:rsidRPr="006E2347" w:rsidRDefault="006E2347" w:rsidP="006E2347">
      <w:pPr>
        <w:pStyle w:val="Bibliography"/>
        <w:rPr>
          <w:rFonts w:cs="Calibri"/>
        </w:rPr>
      </w:pPr>
      <w:r w:rsidRPr="006E2347">
        <w:rPr>
          <w:rFonts w:cs="Calibri"/>
        </w:rPr>
        <w:t>17.</w:t>
      </w:r>
      <w:r w:rsidRPr="006E2347">
        <w:rPr>
          <w:rFonts w:cs="Calibri"/>
        </w:rPr>
        <w:tab/>
        <w:t xml:space="preserve">Di, Q. </w:t>
      </w:r>
      <w:r w:rsidRPr="006E2347">
        <w:rPr>
          <w:rFonts w:cs="Calibri"/>
          <w:i/>
          <w:iCs/>
        </w:rPr>
        <w:t>et al.</w:t>
      </w:r>
      <w:r w:rsidRPr="006E2347">
        <w:rPr>
          <w:rFonts w:cs="Calibri"/>
        </w:rPr>
        <w:t xml:space="preserve"> An ensemble-based model of PM2.5 concentration across the contiguous United States with high spatiotemporal resolution. </w:t>
      </w:r>
      <w:r w:rsidRPr="006E2347">
        <w:rPr>
          <w:rFonts w:cs="Calibri"/>
          <w:i/>
          <w:iCs/>
        </w:rPr>
        <w:t>Environ. Int.</w:t>
      </w:r>
      <w:r w:rsidRPr="006E2347">
        <w:rPr>
          <w:rFonts w:cs="Calibri"/>
        </w:rPr>
        <w:t xml:space="preserve"> </w:t>
      </w:r>
      <w:r w:rsidRPr="006E2347">
        <w:rPr>
          <w:rFonts w:cs="Calibri"/>
          <w:b/>
          <w:bCs/>
        </w:rPr>
        <w:t>130</w:t>
      </w:r>
      <w:r w:rsidRPr="006E2347">
        <w:rPr>
          <w:rFonts w:cs="Calibri"/>
        </w:rPr>
        <w:t>, 104909 (2019).</w:t>
      </w:r>
    </w:p>
    <w:p w14:paraId="24D71496" w14:textId="77777777" w:rsidR="006E2347" w:rsidRPr="006E2347" w:rsidRDefault="006E2347" w:rsidP="006E2347">
      <w:pPr>
        <w:pStyle w:val="Bibliography"/>
        <w:rPr>
          <w:rFonts w:cs="Calibri"/>
        </w:rPr>
      </w:pPr>
      <w:r w:rsidRPr="006E2347">
        <w:rPr>
          <w:rFonts w:cs="Calibri"/>
        </w:rPr>
        <w:t>18.</w:t>
      </w:r>
      <w:r w:rsidRPr="006E2347">
        <w:rPr>
          <w:rFonts w:cs="Calibri"/>
        </w:rPr>
        <w:tab/>
        <w:t xml:space="preserve">Hu, X. </w:t>
      </w:r>
      <w:r w:rsidRPr="006E2347">
        <w:rPr>
          <w:rFonts w:cs="Calibri"/>
          <w:i/>
          <w:iCs/>
        </w:rPr>
        <w:t>et al.</w:t>
      </w:r>
      <w:r w:rsidRPr="006E2347">
        <w:rPr>
          <w:rFonts w:cs="Calibri"/>
        </w:rPr>
        <w:t xml:space="preserve"> Estimating PM2.5 Concentrations in the Conterminous United States Using the Random Forest Approach.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936–6944 (2017).</w:t>
      </w:r>
    </w:p>
    <w:p w14:paraId="6A3D96FC" w14:textId="77777777" w:rsidR="006E2347" w:rsidRPr="006E2347" w:rsidRDefault="006E2347" w:rsidP="006E2347">
      <w:pPr>
        <w:pStyle w:val="Bibliography"/>
        <w:rPr>
          <w:rFonts w:cs="Calibri"/>
        </w:rPr>
      </w:pPr>
      <w:r w:rsidRPr="006E2347">
        <w:rPr>
          <w:rFonts w:cs="Calibri"/>
        </w:rPr>
        <w:t>19.</w:t>
      </w:r>
      <w:r w:rsidRPr="006E2347">
        <w:rPr>
          <w:rFonts w:cs="Calibri"/>
        </w:rPr>
        <w:tab/>
        <w:t xml:space="preserve">Bellinger, C., Jabbar, M. S. M., Zaiane, O. &amp; Osornio-Vargas, A. A systematic review of data mining and machine learning for air pollution epidemiology. </w:t>
      </w:r>
      <w:r w:rsidRPr="006E2347">
        <w:rPr>
          <w:rFonts w:cs="Calibri"/>
          <w:i/>
          <w:iCs/>
        </w:rPr>
        <w:t>Bmc Public Health</w:t>
      </w:r>
      <w:r w:rsidRPr="006E2347">
        <w:rPr>
          <w:rFonts w:cs="Calibri"/>
        </w:rPr>
        <w:t xml:space="preserve"> </w:t>
      </w:r>
      <w:r w:rsidRPr="006E2347">
        <w:rPr>
          <w:rFonts w:cs="Calibri"/>
          <w:b/>
          <w:bCs/>
        </w:rPr>
        <w:t>17</w:t>
      </w:r>
      <w:r w:rsidRPr="006E2347">
        <w:rPr>
          <w:rFonts w:cs="Calibri"/>
        </w:rPr>
        <w:t>, 907 (2017).</w:t>
      </w:r>
    </w:p>
    <w:p w14:paraId="57D61FE1" w14:textId="77777777" w:rsidR="006E2347" w:rsidRPr="006E2347" w:rsidRDefault="006E2347" w:rsidP="006E2347">
      <w:pPr>
        <w:pStyle w:val="Bibliography"/>
        <w:rPr>
          <w:rFonts w:cs="Calibri"/>
        </w:rPr>
      </w:pPr>
      <w:r w:rsidRPr="006E2347">
        <w:rPr>
          <w:rFonts w:cs="Calibri"/>
        </w:rPr>
        <w:t>20.</w:t>
      </w:r>
      <w:r w:rsidRPr="006E2347">
        <w:rPr>
          <w:rFonts w:cs="Calibri"/>
        </w:rPr>
        <w:tab/>
        <w:t xml:space="preserve">Silcox, G. D., Kelly, K. E., Crosman, E. T., Whiteman, C. D. &amp; Allen, B. L. Wintertime PM2.5 concentrations during persistent, multi-day cold-air pools in a mountain valley. </w:t>
      </w:r>
      <w:r w:rsidRPr="006E2347">
        <w:rPr>
          <w:rFonts w:cs="Calibri"/>
          <w:i/>
          <w:iCs/>
        </w:rPr>
        <w:t>Atmos. Environ.</w:t>
      </w:r>
      <w:r w:rsidRPr="006E2347">
        <w:rPr>
          <w:rFonts w:cs="Calibri"/>
        </w:rPr>
        <w:t xml:space="preserve"> </w:t>
      </w:r>
      <w:r w:rsidRPr="006E2347">
        <w:rPr>
          <w:rFonts w:cs="Calibri"/>
          <w:b/>
          <w:bCs/>
        </w:rPr>
        <w:t>46</w:t>
      </w:r>
      <w:r w:rsidRPr="006E2347">
        <w:rPr>
          <w:rFonts w:cs="Calibri"/>
        </w:rPr>
        <w:t>, 17–24 (2012).</w:t>
      </w:r>
    </w:p>
    <w:p w14:paraId="4C91EEE0" w14:textId="77777777" w:rsidR="006E2347" w:rsidRPr="006E2347" w:rsidRDefault="006E2347" w:rsidP="006E2347">
      <w:pPr>
        <w:pStyle w:val="Bibliography"/>
        <w:rPr>
          <w:rFonts w:cs="Calibri"/>
        </w:rPr>
      </w:pPr>
      <w:r w:rsidRPr="006E2347">
        <w:rPr>
          <w:rFonts w:cs="Calibri"/>
        </w:rPr>
        <w:t>21.</w:t>
      </w:r>
      <w:r w:rsidRPr="006E2347">
        <w:rPr>
          <w:rFonts w:cs="Calibri"/>
        </w:rPr>
        <w:tab/>
        <w:t xml:space="preserve">Chudnovsky, A. A., Kostinski, A., Lyapustin, A. &amp; Koutrakis, P. Spatial scales of pollution from variable resolution satellite imaging. </w:t>
      </w:r>
      <w:r w:rsidRPr="006E2347">
        <w:rPr>
          <w:rFonts w:cs="Calibri"/>
          <w:i/>
          <w:iCs/>
        </w:rPr>
        <w:t>Env. Pollut</w:t>
      </w:r>
      <w:r w:rsidRPr="006E2347">
        <w:rPr>
          <w:rFonts w:cs="Calibri"/>
        </w:rPr>
        <w:t xml:space="preserve"> </w:t>
      </w:r>
      <w:r w:rsidRPr="006E2347">
        <w:rPr>
          <w:rFonts w:cs="Calibri"/>
          <w:b/>
          <w:bCs/>
        </w:rPr>
        <w:t>172C</w:t>
      </w:r>
      <w:r w:rsidRPr="006E2347">
        <w:rPr>
          <w:rFonts w:cs="Calibri"/>
        </w:rPr>
        <w:t>, 131–138 (2012).</w:t>
      </w:r>
    </w:p>
    <w:p w14:paraId="1585F60C" w14:textId="77777777" w:rsidR="006E2347" w:rsidRPr="006E2347" w:rsidRDefault="006E2347" w:rsidP="006E2347">
      <w:pPr>
        <w:pStyle w:val="Bibliography"/>
        <w:rPr>
          <w:rFonts w:cs="Calibri"/>
        </w:rPr>
      </w:pPr>
      <w:r w:rsidRPr="006E2347">
        <w:rPr>
          <w:rFonts w:cs="Calibri"/>
        </w:rPr>
        <w:t>22.</w:t>
      </w:r>
      <w:r w:rsidRPr="006E2347">
        <w:rPr>
          <w:rFonts w:cs="Calibri"/>
        </w:rPr>
        <w:tab/>
        <w:t xml:space="preserve">Lee, H. J. Benefits of High Resolution PM2.5 Prediction using Satellite MAIAC AOD and Land Use Regression for Exposure Assessment: California Examples. </w:t>
      </w:r>
      <w:r w:rsidRPr="006E2347">
        <w:rPr>
          <w:rFonts w:cs="Calibri"/>
          <w:i/>
          <w:iCs/>
        </w:rPr>
        <w:t>Environ. Sci. Technol.</w:t>
      </w:r>
      <w:r w:rsidRPr="006E2347">
        <w:rPr>
          <w:rFonts w:cs="Calibri"/>
        </w:rPr>
        <w:t xml:space="preserve"> (2019) doi:10.1021/acs.est.9b03799.</w:t>
      </w:r>
    </w:p>
    <w:p w14:paraId="4F3CE8B3" w14:textId="77777777" w:rsidR="006E2347" w:rsidRPr="006E2347" w:rsidRDefault="006E2347" w:rsidP="006E2347">
      <w:pPr>
        <w:pStyle w:val="Bibliography"/>
        <w:rPr>
          <w:rFonts w:cs="Calibri"/>
        </w:rPr>
      </w:pPr>
      <w:r w:rsidRPr="006E2347">
        <w:rPr>
          <w:rFonts w:cs="Calibri"/>
        </w:rPr>
        <w:t>23.</w:t>
      </w:r>
      <w:r w:rsidRPr="006E2347">
        <w:rPr>
          <w:rFonts w:cs="Calibri"/>
        </w:rPr>
        <w:tab/>
        <w:t xml:space="preserve">Geng, G. </w:t>
      </w:r>
      <w:r w:rsidRPr="006E2347">
        <w:rPr>
          <w:rFonts w:cs="Calibri"/>
          <w:i/>
          <w:iCs/>
        </w:rPr>
        <w:t>et al.</w:t>
      </w:r>
      <w:r w:rsidRPr="006E2347">
        <w:rPr>
          <w:rFonts w:cs="Calibri"/>
        </w:rPr>
        <w:t xml:space="preserve"> Satellite-Based Daily PM2.5 Estimates During Fire Seasons in Colorado. </w:t>
      </w:r>
      <w:r w:rsidRPr="006E2347">
        <w:rPr>
          <w:rFonts w:cs="Calibri"/>
          <w:i/>
          <w:iCs/>
        </w:rPr>
        <w:t>J. Geophys. Res.-Atmospheres</w:t>
      </w:r>
      <w:r w:rsidRPr="006E2347">
        <w:rPr>
          <w:rFonts w:cs="Calibri"/>
        </w:rPr>
        <w:t xml:space="preserve"> </w:t>
      </w:r>
      <w:r w:rsidRPr="006E2347">
        <w:rPr>
          <w:rFonts w:cs="Calibri"/>
          <w:b/>
          <w:bCs/>
        </w:rPr>
        <w:t>123</w:t>
      </w:r>
      <w:r w:rsidRPr="006E2347">
        <w:rPr>
          <w:rFonts w:cs="Calibri"/>
        </w:rPr>
        <w:t>, 8159–8171 (2018).</w:t>
      </w:r>
    </w:p>
    <w:p w14:paraId="6EB7F9A9" w14:textId="77777777" w:rsidR="006E2347" w:rsidRPr="006E2347" w:rsidRDefault="006E2347" w:rsidP="006E2347">
      <w:pPr>
        <w:pStyle w:val="Bibliography"/>
        <w:rPr>
          <w:rFonts w:cs="Calibri"/>
        </w:rPr>
      </w:pPr>
      <w:r w:rsidRPr="006E2347">
        <w:rPr>
          <w:rFonts w:cs="Calibri"/>
        </w:rPr>
        <w:t>24.</w:t>
      </w:r>
      <w:r w:rsidRPr="006E2347">
        <w:rPr>
          <w:rFonts w:cs="Calibri"/>
        </w:rPr>
        <w:tab/>
        <w:t xml:space="preserve">Li, R., Ma, T., Xu, Q. &amp; Song, X. Using MAIAC AOD to verify the PM2.5 spatial patterns of a land use regression model. </w:t>
      </w:r>
      <w:r w:rsidRPr="006E2347">
        <w:rPr>
          <w:rFonts w:cs="Calibri"/>
          <w:i/>
          <w:iCs/>
        </w:rPr>
        <w:t>Environ. Pollut. Barking Essex 1987</w:t>
      </w:r>
      <w:r w:rsidRPr="006E2347">
        <w:rPr>
          <w:rFonts w:cs="Calibri"/>
        </w:rPr>
        <w:t xml:space="preserve"> </w:t>
      </w:r>
      <w:r w:rsidRPr="006E2347">
        <w:rPr>
          <w:rFonts w:cs="Calibri"/>
          <w:b/>
          <w:bCs/>
        </w:rPr>
        <w:t>243</w:t>
      </w:r>
      <w:r w:rsidRPr="006E2347">
        <w:rPr>
          <w:rFonts w:cs="Calibri"/>
        </w:rPr>
        <w:t>, 501–509 (2018).</w:t>
      </w:r>
    </w:p>
    <w:p w14:paraId="22F1B20C" w14:textId="77777777" w:rsidR="006E2347" w:rsidRPr="006E2347" w:rsidRDefault="006E2347" w:rsidP="006E2347">
      <w:pPr>
        <w:pStyle w:val="Bibliography"/>
        <w:rPr>
          <w:rFonts w:cs="Calibri"/>
        </w:rPr>
      </w:pPr>
      <w:r w:rsidRPr="006E2347">
        <w:rPr>
          <w:rFonts w:cs="Calibri"/>
        </w:rPr>
        <w:lastRenderedPageBreak/>
        <w:t>25.</w:t>
      </w:r>
      <w:r w:rsidRPr="006E2347">
        <w:rPr>
          <w:rFonts w:cs="Calibri"/>
        </w:rPr>
        <w:tab/>
        <w:t xml:space="preserve">Liu, Y., Sarnat, J. A., Kilaru, V., Jacob, D. J. &amp; Koutrakis, P. Estimating ground-level PM2.5 in the eastern United States using satellite remote sensing. </w:t>
      </w:r>
      <w:r w:rsidRPr="006E2347">
        <w:rPr>
          <w:rFonts w:cs="Calibri"/>
          <w:i/>
          <w:iCs/>
        </w:rPr>
        <w:t>Env. Sci Technol</w:t>
      </w:r>
      <w:r w:rsidRPr="006E2347">
        <w:rPr>
          <w:rFonts w:cs="Calibri"/>
        </w:rPr>
        <w:t xml:space="preserve"> </w:t>
      </w:r>
      <w:r w:rsidRPr="006E2347">
        <w:rPr>
          <w:rFonts w:cs="Calibri"/>
          <w:b/>
          <w:bCs/>
        </w:rPr>
        <w:t>39</w:t>
      </w:r>
      <w:r w:rsidRPr="006E2347">
        <w:rPr>
          <w:rFonts w:cs="Calibri"/>
        </w:rPr>
        <w:t>, 3269–78 (2005).</w:t>
      </w:r>
    </w:p>
    <w:p w14:paraId="2D482E55" w14:textId="77777777" w:rsidR="006E2347" w:rsidRPr="006E2347" w:rsidRDefault="006E2347" w:rsidP="006E2347">
      <w:pPr>
        <w:pStyle w:val="Bibliography"/>
        <w:rPr>
          <w:rFonts w:cs="Calibri"/>
        </w:rPr>
      </w:pPr>
      <w:r w:rsidRPr="006E2347">
        <w:rPr>
          <w:rFonts w:cs="Calibri"/>
        </w:rPr>
        <w:t>26.</w:t>
      </w:r>
      <w:r w:rsidRPr="006E2347">
        <w:rPr>
          <w:rFonts w:cs="Calibri"/>
        </w:rPr>
        <w:tab/>
        <w:t xml:space="preserve">Rappold, A. G., Reyes, J., Pouliot, G., Cascio, W. E. &amp; Diaz-Sanchez, D. Community Vulnerability to Health Impacts of Wildland Fire Smoke Exposure.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674–6682 (2017).</w:t>
      </w:r>
    </w:p>
    <w:p w14:paraId="452640A8" w14:textId="77777777" w:rsidR="006E2347" w:rsidRPr="006E2347" w:rsidRDefault="006E2347" w:rsidP="006E2347">
      <w:pPr>
        <w:pStyle w:val="Bibliography"/>
        <w:rPr>
          <w:rFonts w:cs="Calibri"/>
        </w:rPr>
      </w:pPr>
      <w:r w:rsidRPr="006E2347">
        <w:rPr>
          <w:rFonts w:cs="Calibri"/>
        </w:rPr>
        <w:t>27.</w:t>
      </w:r>
      <w:r w:rsidRPr="006E2347">
        <w:rPr>
          <w:rFonts w:cs="Calibri"/>
        </w:rPr>
        <w:tab/>
        <w:t xml:space="preserve">Giglio, L., Csiszar, I. &amp; Justice, C. O. Global distribution and seasonality of active fires as observed with the Terra and Aqua Moderate Resolution Imaging Spectroradiometer (MODIS) sensors. </w:t>
      </w:r>
      <w:r w:rsidRPr="006E2347">
        <w:rPr>
          <w:rFonts w:cs="Calibri"/>
          <w:i/>
          <w:iCs/>
        </w:rPr>
        <w:t>J. Geophys. Res. Biogeosciences</w:t>
      </w:r>
      <w:r w:rsidRPr="006E2347">
        <w:rPr>
          <w:rFonts w:cs="Calibri"/>
        </w:rPr>
        <w:t xml:space="preserve"> </w:t>
      </w:r>
      <w:r w:rsidRPr="006E2347">
        <w:rPr>
          <w:rFonts w:cs="Calibri"/>
          <w:b/>
          <w:bCs/>
        </w:rPr>
        <w:t>111</w:t>
      </w:r>
      <w:r w:rsidRPr="006E2347">
        <w:rPr>
          <w:rFonts w:cs="Calibri"/>
        </w:rPr>
        <w:t>, (2006).</w:t>
      </w:r>
    </w:p>
    <w:p w14:paraId="678B3556" w14:textId="77777777" w:rsidR="006E2347" w:rsidRPr="006E2347" w:rsidRDefault="006E2347" w:rsidP="006E2347">
      <w:pPr>
        <w:pStyle w:val="Bibliography"/>
        <w:rPr>
          <w:rFonts w:cs="Calibri"/>
        </w:rPr>
      </w:pPr>
      <w:r w:rsidRPr="006E2347">
        <w:rPr>
          <w:rFonts w:cs="Calibri"/>
        </w:rPr>
        <w:t>28.</w:t>
      </w:r>
      <w:r w:rsidRPr="006E2347">
        <w:rPr>
          <w:rFonts w:cs="Calibri"/>
        </w:rPr>
        <w:tab/>
        <w:t xml:space="preserve">Hawbaker, T. J. </w:t>
      </w:r>
      <w:r w:rsidRPr="006E2347">
        <w:rPr>
          <w:rFonts w:cs="Calibri"/>
          <w:i/>
          <w:iCs/>
        </w:rPr>
        <w:t>et al.</w:t>
      </w:r>
      <w:r w:rsidRPr="006E2347">
        <w:rPr>
          <w:rFonts w:cs="Calibri"/>
        </w:rPr>
        <w:t xml:space="preserve"> Mapping burned areas using dense time-series of Landsat data. </w:t>
      </w:r>
      <w:r w:rsidRPr="006E2347">
        <w:rPr>
          <w:rFonts w:cs="Calibri"/>
          <w:i/>
          <w:iCs/>
        </w:rPr>
        <w:t>Remote Sens. Environ.</w:t>
      </w:r>
      <w:r w:rsidRPr="006E2347">
        <w:rPr>
          <w:rFonts w:cs="Calibri"/>
        </w:rPr>
        <w:t xml:space="preserve"> </w:t>
      </w:r>
      <w:r w:rsidRPr="006E2347">
        <w:rPr>
          <w:rFonts w:cs="Calibri"/>
          <w:b/>
          <w:bCs/>
        </w:rPr>
        <w:t>198</w:t>
      </w:r>
      <w:r w:rsidRPr="006E2347">
        <w:rPr>
          <w:rFonts w:cs="Calibri"/>
        </w:rPr>
        <w:t>, 504–522 (2017).</w:t>
      </w:r>
    </w:p>
    <w:p w14:paraId="628A08F2" w14:textId="77777777" w:rsidR="006E2347" w:rsidRPr="006E2347" w:rsidRDefault="006E2347" w:rsidP="006E2347">
      <w:pPr>
        <w:pStyle w:val="Bibliography"/>
        <w:rPr>
          <w:rFonts w:cs="Calibri"/>
        </w:rPr>
      </w:pPr>
      <w:r w:rsidRPr="006E2347">
        <w:rPr>
          <w:rFonts w:cs="Calibri"/>
        </w:rPr>
        <w:t>29.</w:t>
      </w:r>
      <w:r w:rsidRPr="006E2347">
        <w:rPr>
          <w:rFonts w:cs="Calibri"/>
        </w:rPr>
        <w:tab/>
        <w:t xml:space="preserve">Whiteman, C. D., Hoch, S. W., Horel, J. D. &amp; Charland, A. Relationship between particulate air pollution and meteorological variables in Utah’s Salt Lake Valley. </w:t>
      </w:r>
      <w:r w:rsidRPr="006E2347">
        <w:rPr>
          <w:rFonts w:cs="Calibri"/>
          <w:i/>
          <w:iCs/>
        </w:rPr>
        <w:t>Atmos. Environ.</w:t>
      </w:r>
      <w:r w:rsidRPr="006E2347">
        <w:rPr>
          <w:rFonts w:cs="Calibri"/>
        </w:rPr>
        <w:t xml:space="preserve"> </w:t>
      </w:r>
      <w:r w:rsidRPr="006E2347">
        <w:rPr>
          <w:rFonts w:cs="Calibri"/>
          <w:b/>
          <w:bCs/>
        </w:rPr>
        <w:t>94</w:t>
      </w:r>
      <w:r w:rsidRPr="006E2347">
        <w:rPr>
          <w:rFonts w:cs="Calibri"/>
        </w:rPr>
        <w:t>, 742–753 (2014).</w:t>
      </w:r>
    </w:p>
    <w:p w14:paraId="64860A8C" w14:textId="77777777" w:rsidR="006E2347" w:rsidRPr="006E2347" w:rsidRDefault="006E2347" w:rsidP="006E2347">
      <w:pPr>
        <w:pStyle w:val="Bibliography"/>
        <w:rPr>
          <w:rFonts w:cs="Calibri"/>
        </w:rPr>
      </w:pPr>
      <w:r w:rsidRPr="006E2347">
        <w:rPr>
          <w:rFonts w:cs="Calibri"/>
        </w:rPr>
        <w:t>30.</w:t>
      </w:r>
      <w:r w:rsidRPr="006E2347">
        <w:rPr>
          <w:rFonts w:cs="Calibri"/>
        </w:rPr>
        <w:tab/>
        <w:t xml:space="preserve">Homer, C. </w:t>
      </w:r>
      <w:r w:rsidRPr="006E2347">
        <w:rPr>
          <w:rFonts w:cs="Calibri"/>
          <w:i/>
          <w:iCs/>
        </w:rPr>
        <w:t>et al.</w:t>
      </w:r>
      <w:r w:rsidRPr="006E2347">
        <w:rPr>
          <w:rFonts w:cs="Calibri"/>
        </w:rPr>
        <w:t xml:space="preserve"> Completion of the 2011 National Land Cover Database for the Conterminous United States—Representing a Decade of Land Cover Change Information. </w:t>
      </w:r>
      <w:r w:rsidRPr="006E2347">
        <w:rPr>
          <w:rFonts w:cs="Calibri"/>
          <w:i/>
          <w:iCs/>
        </w:rPr>
        <w:t>Photogramm. Eng. Remote Sens.</w:t>
      </w:r>
      <w:r w:rsidRPr="006E2347">
        <w:rPr>
          <w:rFonts w:cs="Calibri"/>
        </w:rPr>
        <w:t xml:space="preserve"> (2017).</w:t>
      </w:r>
    </w:p>
    <w:p w14:paraId="054F8683" w14:textId="77777777" w:rsidR="006E2347" w:rsidRPr="006E2347" w:rsidRDefault="006E2347" w:rsidP="006E2347">
      <w:pPr>
        <w:pStyle w:val="Bibliography"/>
        <w:rPr>
          <w:rFonts w:cs="Calibri"/>
        </w:rPr>
      </w:pPr>
      <w:r w:rsidRPr="006E2347">
        <w:rPr>
          <w:rFonts w:cs="Calibri"/>
        </w:rPr>
        <w:t>31.</w:t>
      </w:r>
      <w:r w:rsidRPr="006E2347">
        <w:rPr>
          <w:rFonts w:cs="Calibri"/>
        </w:rPr>
        <w:tab/>
        <w:t xml:space="preserve">Katzfuss, M. A multi-resolution approximation for massive spatial datasets. </w:t>
      </w:r>
      <w:r w:rsidRPr="006E2347">
        <w:rPr>
          <w:rFonts w:cs="Calibri"/>
          <w:i/>
          <w:iCs/>
        </w:rPr>
        <w:t>J. Am. Stat. Assoc.</w:t>
      </w:r>
      <w:r w:rsidRPr="006E2347">
        <w:rPr>
          <w:rFonts w:cs="Calibri"/>
        </w:rPr>
        <w:t xml:space="preserve"> </w:t>
      </w:r>
      <w:r w:rsidRPr="006E2347">
        <w:rPr>
          <w:rFonts w:cs="Calibri"/>
          <w:b/>
          <w:bCs/>
        </w:rPr>
        <w:t>112</w:t>
      </w:r>
      <w:r w:rsidRPr="006E2347">
        <w:rPr>
          <w:rFonts w:cs="Calibri"/>
        </w:rPr>
        <w:t>, 201–214 (2017).</w:t>
      </w:r>
    </w:p>
    <w:p w14:paraId="56E80769" w14:textId="77777777" w:rsidR="006E2347" w:rsidRPr="006E2347" w:rsidRDefault="006E2347" w:rsidP="006E2347">
      <w:pPr>
        <w:pStyle w:val="Bibliography"/>
        <w:rPr>
          <w:rFonts w:cs="Calibri"/>
        </w:rPr>
      </w:pPr>
      <w:r w:rsidRPr="006E2347">
        <w:rPr>
          <w:rFonts w:cs="Calibri"/>
        </w:rPr>
        <w:t>32.</w:t>
      </w:r>
      <w:r w:rsidRPr="006E2347">
        <w:rPr>
          <w:rFonts w:cs="Calibri"/>
        </w:rPr>
        <w:tab/>
        <w:t xml:space="preserve">Roberts, D. R. </w:t>
      </w:r>
      <w:r w:rsidRPr="006E2347">
        <w:rPr>
          <w:rFonts w:cs="Calibri"/>
          <w:i/>
          <w:iCs/>
        </w:rPr>
        <w:t>et al.</w:t>
      </w:r>
      <w:r w:rsidRPr="006E2347">
        <w:rPr>
          <w:rFonts w:cs="Calibri"/>
        </w:rPr>
        <w:t xml:space="preserve"> Cross-validation strategies for data with temporal, spatial, hierarchical, or phylogenetic structure. </w:t>
      </w:r>
      <w:r w:rsidRPr="006E2347">
        <w:rPr>
          <w:rFonts w:cs="Calibri"/>
          <w:i/>
          <w:iCs/>
        </w:rPr>
        <w:t>Ecography</w:t>
      </w:r>
      <w:r w:rsidRPr="006E2347">
        <w:rPr>
          <w:rFonts w:cs="Calibri"/>
        </w:rPr>
        <w:t xml:space="preserve"> </w:t>
      </w:r>
      <w:r w:rsidRPr="006E2347">
        <w:rPr>
          <w:rFonts w:cs="Calibri"/>
          <w:b/>
          <w:bCs/>
        </w:rPr>
        <w:t>40</w:t>
      </w:r>
      <w:r w:rsidRPr="006E2347">
        <w:rPr>
          <w:rFonts w:cs="Calibri"/>
        </w:rPr>
        <w:t>, 913–929 (2017).</w:t>
      </w:r>
    </w:p>
    <w:p w14:paraId="1E712D59" w14:textId="77777777" w:rsidR="006E2347" w:rsidRPr="006E2347" w:rsidRDefault="006E2347" w:rsidP="006E2347">
      <w:pPr>
        <w:pStyle w:val="Bibliography"/>
        <w:rPr>
          <w:rFonts w:cs="Calibri"/>
        </w:rPr>
      </w:pPr>
      <w:r w:rsidRPr="006E2347">
        <w:rPr>
          <w:rFonts w:cs="Calibri"/>
        </w:rPr>
        <w:t>33.</w:t>
      </w:r>
      <w:r w:rsidRPr="006E2347">
        <w:rPr>
          <w:rFonts w:cs="Calibri"/>
        </w:rPr>
        <w:tab/>
        <w:t xml:space="preserve">Kloog, I., Koutrakis, P., Coull, B. A., Lee, H. J. &amp; Schwartz, J. Assessing temporally and spatially resolved PM2.5 exposures for epidemiological studies using satellite aerosol optical depth measurements. </w:t>
      </w:r>
      <w:r w:rsidRPr="006E2347">
        <w:rPr>
          <w:rFonts w:cs="Calibri"/>
          <w:i/>
          <w:iCs/>
        </w:rPr>
        <w:t>Atmos. Environ.</w:t>
      </w:r>
      <w:r w:rsidRPr="006E2347">
        <w:rPr>
          <w:rFonts w:cs="Calibri"/>
        </w:rPr>
        <w:t xml:space="preserve"> </w:t>
      </w:r>
      <w:r w:rsidRPr="006E2347">
        <w:rPr>
          <w:rFonts w:cs="Calibri"/>
          <w:b/>
          <w:bCs/>
        </w:rPr>
        <w:t>45</w:t>
      </w:r>
      <w:r w:rsidRPr="006E2347">
        <w:rPr>
          <w:rFonts w:cs="Calibri"/>
        </w:rPr>
        <w:t>, 6267–6275 (2011).</w:t>
      </w:r>
    </w:p>
    <w:p w14:paraId="76E57FE0" w14:textId="77777777" w:rsidR="006E2347" w:rsidRPr="006E2347" w:rsidRDefault="006E2347" w:rsidP="006E2347">
      <w:pPr>
        <w:pStyle w:val="Bibliography"/>
        <w:rPr>
          <w:rFonts w:cs="Calibri"/>
        </w:rPr>
      </w:pPr>
      <w:r w:rsidRPr="006E2347">
        <w:rPr>
          <w:rFonts w:cs="Calibri"/>
        </w:rPr>
        <w:lastRenderedPageBreak/>
        <w:t>34.</w:t>
      </w:r>
      <w:r w:rsidRPr="006E2347">
        <w:rPr>
          <w:rFonts w:cs="Calibri"/>
        </w:rPr>
        <w:tab/>
        <w:t xml:space="preserve">Xu, Y. </w:t>
      </w:r>
      <w:r w:rsidRPr="006E2347">
        <w:rPr>
          <w:rFonts w:cs="Calibri"/>
          <w:i/>
          <w:iCs/>
        </w:rPr>
        <w:t>et al.</w:t>
      </w:r>
      <w:r w:rsidRPr="006E2347">
        <w:rPr>
          <w:rFonts w:cs="Calibri"/>
        </w:rPr>
        <w:t xml:space="preserve"> Evaluation of machine learning techniques with multiple remote sensing datasets in estimating monthly concentrations of ground-level PM2.5. </w:t>
      </w:r>
      <w:r w:rsidRPr="006E2347">
        <w:rPr>
          <w:rFonts w:cs="Calibri"/>
          <w:i/>
          <w:iCs/>
        </w:rPr>
        <w:t>Environ. Pollut.</w:t>
      </w:r>
      <w:r w:rsidRPr="006E2347">
        <w:rPr>
          <w:rFonts w:cs="Calibri"/>
        </w:rPr>
        <w:t xml:space="preserve"> </w:t>
      </w:r>
      <w:r w:rsidRPr="006E2347">
        <w:rPr>
          <w:rFonts w:cs="Calibri"/>
          <w:b/>
          <w:bCs/>
        </w:rPr>
        <w:t>242</w:t>
      </w:r>
      <w:r w:rsidRPr="006E2347">
        <w:rPr>
          <w:rFonts w:cs="Calibri"/>
        </w:rPr>
        <w:t>, 1417–1426 (2018).</w:t>
      </w:r>
    </w:p>
    <w:p w14:paraId="5D67BEB1" w14:textId="77777777" w:rsidR="006E2347" w:rsidRPr="006E2347" w:rsidRDefault="006E2347" w:rsidP="006E2347">
      <w:pPr>
        <w:pStyle w:val="Bibliography"/>
        <w:rPr>
          <w:rFonts w:cs="Calibri"/>
        </w:rPr>
      </w:pPr>
      <w:r w:rsidRPr="006E2347">
        <w:rPr>
          <w:rFonts w:cs="Calibri"/>
        </w:rPr>
        <w:t>35.</w:t>
      </w:r>
      <w:r w:rsidRPr="006E2347">
        <w:rPr>
          <w:rFonts w:cs="Calibri"/>
        </w:rPr>
        <w:tab/>
        <w:t xml:space="preserve">R Core Team. </w:t>
      </w:r>
      <w:r w:rsidRPr="006E2347">
        <w:rPr>
          <w:rFonts w:cs="Calibri"/>
          <w:i/>
          <w:iCs/>
        </w:rPr>
        <w:t>R: A Language and Environment for Statistical Computing</w:t>
      </w:r>
      <w:r w:rsidRPr="006E2347">
        <w:rPr>
          <w:rFonts w:cs="Calibri"/>
        </w:rPr>
        <w:t>. (R Foundation for Statistical Computing, 2018).</w:t>
      </w:r>
    </w:p>
    <w:p w14:paraId="700B7220" w14:textId="77777777" w:rsidR="006E2347" w:rsidRPr="006E2347" w:rsidRDefault="006E2347" w:rsidP="006E2347">
      <w:pPr>
        <w:pStyle w:val="Bibliography"/>
        <w:rPr>
          <w:rFonts w:cs="Calibri"/>
        </w:rPr>
      </w:pPr>
      <w:r w:rsidRPr="006E2347">
        <w:rPr>
          <w:rFonts w:cs="Calibri"/>
        </w:rPr>
        <w:t>36.</w:t>
      </w:r>
      <w:r w:rsidRPr="006E2347">
        <w:rPr>
          <w:rFonts w:cs="Calibri"/>
        </w:rPr>
        <w:tab/>
        <w:t xml:space="preserve">Kuhn, M. &amp; Contributions from Jed Wing, S. W., Andre Williams, Chris Keefer and Allan Engelhardt. </w:t>
      </w:r>
      <w:r w:rsidRPr="006E2347">
        <w:rPr>
          <w:rFonts w:cs="Calibri"/>
          <w:i/>
          <w:iCs/>
        </w:rPr>
        <w:t>caret: Classification and Regression Training.</w:t>
      </w:r>
      <w:r w:rsidRPr="006E2347">
        <w:rPr>
          <w:rFonts w:cs="Calibri"/>
        </w:rPr>
        <w:t xml:space="preserve"> (2012).</w:t>
      </w:r>
    </w:p>
    <w:p w14:paraId="02263010" w14:textId="77777777" w:rsidR="006E2347" w:rsidRPr="006E2347" w:rsidRDefault="006E2347" w:rsidP="006E2347">
      <w:pPr>
        <w:pStyle w:val="Bibliography"/>
        <w:rPr>
          <w:rFonts w:cs="Calibri"/>
        </w:rPr>
      </w:pPr>
      <w:r w:rsidRPr="006E2347">
        <w:rPr>
          <w:rFonts w:cs="Calibri"/>
        </w:rPr>
        <w:t>37.</w:t>
      </w:r>
      <w:r w:rsidRPr="006E2347">
        <w:rPr>
          <w:rFonts w:cs="Calibri"/>
        </w:rPr>
        <w:tab/>
        <w:t xml:space="preserve">Dean-Mayer, Z. A. &amp; Knowles, J. E. </w:t>
      </w:r>
      <w:r w:rsidRPr="006E2347">
        <w:rPr>
          <w:rFonts w:cs="Calibri"/>
          <w:i/>
          <w:iCs/>
        </w:rPr>
        <w:t>caretEnsemble: Ensembles of Caret Models</w:t>
      </w:r>
      <w:r w:rsidRPr="006E2347">
        <w:rPr>
          <w:rFonts w:cs="Calibri"/>
        </w:rPr>
        <w:t>. (2019).</w:t>
      </w:r>
    </w:p>
    <w:p w14:paraId="0E0E81CC" w14:textId="77777777" w:rsidR="006E2347" w:rsidRPr="006E2347" w:rsidRDefault="006E2347" w:rsidP="006E2347">
      <w:pPr>
        <w:pStyle w:val="Bibliography"/>
        <w:rPr>
          <w:rFonts w:cs="Calibri"/>
        </w:rPr>
      </w:pPr>
      <w:r w:rsidRPr="006E2347">
        <w:rPr>
          <w:rFonts w:cs="Calibri"/>
        </w:rPr>
        <w:t>38.</w:t>
      </w:r>
      <w:r w:rsidRPr="006E2347">
        <w:rPr>
          <w:rFonts w:cs="Calibri"/>
        </w:rPr>
        <w:tab/>
        <w:t xml:space="preserve">Deane-Mayer, Z. A. &amp; Knowles, J. E. </w:t>
      </w:r>
      <w:r w:rsidRPr="006E2347">
        <w:rPr>
          <w:rFonts w:cs="Calibri"/>
          <w:i/>
          <w:iCs/>
        </w:rPr>
        <w:t>caret ensemble package (R)</w:t>
      </w:r>
      <w:r w:rsidRPr="006E2347">
        <w:rPr>
          <w:rFonts w:cs="Calibri"/>
        </w:rPr>
        <w:t>. (2019).</w:t>
      </w:r>
    </w:p>
    <w:p w14:paraId="5D963A7D" w14:textId="77777777" w:rsidR="006E2347" w:rsidRPr="006E2347" w:rsidRDefault="006E2347" w:rsidP="006E2347">
      <w:pPr>
        <w:pStyle w:val="Bibliography"/>
        <w:rPr>
          <w:rFonts w:cs="Calibri"/>
        </w:rPr>
      </w:pPr>
      <w:r w:rsidRPr="006E2347">
        <w:rPr>
          <w:rFonts w:cs="Calibri"/>
        </w:rPr>
        <w:t>39.</w:t>
      </w:r>
      <w:r w:rsidRPr="006E2347">
        <w:rPr>
          <w:rFonts w:cs="Calibri"/>
        </w:rPr>
        <w:tab/>
        <w:t xml:space="preserve">Di, Q. An ensemble-based model of PM2.5 concentration across the contiguous United States with high spatiotemporal resolution. </w:t>
      </w:r>
      <w:r w:rsidRPr="006E2347">
        <w:rPr>
          <w:rFonts w:cs="Calibri"/>
          <w:i/>
          <w:iCs/>
        </w:rPr>
        <w:t>Environ. Int.</w:t>
      </w:r>
      <w:r w:rsidRPr="006E2347">
        <w:rPr>
          <w:rFonts w:cs="Calibri"/>
        </w:rPr>
        <w:t xml:space="preserve"> 13 (2019).</w:t>
      </w:r>
    </w:p>
    <w:p w14:paraId="1ABA3A34" w14:textId="5158DE11" w:rsidR="006A42F1" w:rsidRDefault="0040363D" w:rsidP="006A42F1">
      <w:r>
        <w:fldChar w:fldCharType="end"/>
      </w:r>
    </w:p>
    <w:p w14:paraId="62DC2837" w14:textId="32FFBB65" w:rsidR="0040363D" w:rsidRDefault="0040363D" w:rsidP="006A42F1"/>
    <w:p w14:paraId="17C4DD5F" w14:textId="77777777" w:rsidR="0040363D" w:rsidRPr="0033109F" w:rsidRDefault="0040363D"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20"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r w:rsidR="00B6277C" w:rsidRPr="0033109F">
        <w:rPr>
          <w:rStyle w:val="Strong"/>
          <w:b w:val="0"/>
        </w:rPr>
        <w:t>Tables, and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 xml:space="preserve">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w:t>
      </w:r>
      <w:proofErr w:type="gramStart"/>
      <w:r>
        <w:t>full page</w:t>
      </w:r>
      <w:proofErr w:type="gramEnd"/>
      <w:r>
        <w:t xml:space="preserv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 xml:space="preserve">Manipulating </w:t>
      </w:r>
      <w:proofErr w:type="gramStart"/>
      <w:r w:rsidRPr="0000442D">
        <w:rPr>
          <w:i/>
        </w:rPr>
        <w:t>The</w:t>
      </w:r>
      <w:proofErr w:type="gramEnd"/>
      <w:r w:rsidRPr="0000442D">
        <w:rPr>
          <w:i/>
        </w:rPr>
        <w:t xml:space="preserv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proofErr w:type="spellStart"/>
      <w:r>
        <w:t>Manaster</w:t>
      </w:r>
      <w:proofErr w:type="spellEnd"/>
      <w:r>
        <w:t xml:space="preserve">,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21"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 xml:space="preserve">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w:t>
      </w:r>
      <w:proofErr w:type="spellStart"/>
      <w:r w:rsidRPr="005D0A2A">
        <w:rPr>
          <w:rFonts w:asciiTheme="minorHAnsi" w:hAnsiTheme="minorHAnsi" w:cs="Times"/>
          <w:color w:val="222222"/>
          <w:spacing w:val="3"/>
        </w:rPr>
        <w:t>figshare</w:t>
      </w:r>
      <w:proofErr w:type="spellEnd"/>
      <w:r w:rsidRPr="005D0A2A">
        <w:rPr>
          <w:rFonts w:asciiTheme="minorHAnsi" w:hAnsiTheme="minorHAnsi" w:cs="Times"/>
          <w:color w:val="222222"/>
          <w:spacing w:val="3"/>
        </w:rPr>
        <w:t xml:space="preserve"> or Dryad) repositories the DOI URL should be used. For repositories using accessions (e.g. SRA or GEO) an </w:t>
      </w:r>
      <w:hyperlink r:id="rId22"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Zhang, Q-L., Chen, J-Y., Lin, L-B., Wang, F., Guo, J., Deng, X-Y. Characterization of ladybird </w:t>
      </w:r>
      <w:proofErr w:type="spellStart"/>
      <w:r w:rsidRPr="005D0A2A">
        <w:rPr>
          <w:rFonts w:asciiTheme="minorHAnsi" w:hAnsiTheme="minorHAnsi" w:cs="Times"/>
          <w:color w:val="222222"/>
          <w:spacing w:val="3"/>
        </w:rPr>
        <w:t>Henosepilachna</w:t>
      </w:r>
      <w:proofErr w:type="spellEnd"/>
      <w:r w:rsidRPr="005D0A2A">
        <w:rPr>
          <w:rFonts w:asciiTheme="minorHAnsi" w:hAnsiTheme="minorHAnsi" w:cs="Times"/>
          <w:color w:val="222222"/>
          <w:spacing w:val="3"/>
        </w:rPr>
        <w:t xml:space="preserve"> </w:t>
      </w:r>
      <w:proofErr w:type="spellStart"/>
      <w:r w:rsidRPr="005D0A2A">
        <w:rPr>
          <w:rFonts w:asciiTheme="minorHAnsi" w:hAnsiTheme="minorHAnsi" w:cs="Times"/>
          <w:color w:val="222222"/>
          <w:spacing w:val="3"/>
        </w:rPr>
        <w:t>vigintioctopunctata</w:t>
      </w:r>
      <w:proofErr w:type="spellEnd"/>
      <w:r w:rsidRPr="005D0A2A">
        <w:rPr>
          <w:rFonts w:asciiTheme="minorHAnsi" w:hAnsiTheme="minorHAnsi" w:cs="Times"/>
          <w:color w:val="222222"/>
          <w:spacing w:val="3"/>
        </w:rPr>
        <w:t xml:space="preserve">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23"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24"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Barbosa, P., </w:t>
      </w:r>
      <w:proofErr w:type="spellStart"/>
      <w:r w:rsidRPr="005D0A2A">
        <w:rPr>
          <w:rFonts w:asciiTheme="minorHAnsi" w:hAnsiTheme="minorHAnsi" w:cs="Times"/>
          <w:color w:val="222222"/>
          <w:spacing w:val="3"/>
        </w:rPr>
        <w:t>Usie</w:t>
      </w:r>
      <w:proofErr w:type="spellEnd"/>
      <w:r w:rsidRPr="005D0A2A">
        <w:rPr>
          <w:rFonts w:asciiTheme="minorHAnsi" w:hAnsiTheme="minorHAnsi" w:cs="Times"/>
          <w:color w:val="222222"/>
          <w:spacing w:val="3"/>
        </w:rPr>
        <w:t xml:space="preserve">, A. and Ramos, A. M. Quercus </w:t>
      </w:r>
      <w:proofErr w:type="spellStart"/>
      <w:r w:rsidRPr="005D0A2A">
        <w:rPr>
          <w:rFonts w:asciiTheme="minorHAnsi" w:hAnsiTheme="minorHAnsi" w:cs="Times"/>
          <w:color w:val="222222"/>
          <w:spacing w:val="3"/>
        </w:rPr>
        <w:t>suber</w:t>
      </w:r>
      <w:proofErr w:type="spellEnd"/>
      <w:r w:rsidRPr="005D0A2A">
        <w:rPr>
          <w:rFonts w:asciiTheme="minorHAnsi" w:hAnsiTheme="minorHAnsi" w:cs="Times"/>
          <w:color w:val="222222"/>
          <w:spacing w:val="3"/>
        </w:rPr>
        <w:t xml:space="preserve"> isolate HL8, whole genome shotgun sequencing project. </w:t>
      </w:r>
      <w:r w:rsidRPr="005D0A2A">
        <w:rPr>
          <w:rStyle w:val="Emphasis"/>
          <w:rFonts w:asciiTheme="minorHAnsi" w:hAnsiTheme="minorHAnsi" w:cs="Times"/>
          <w:color w:val="222222"/>
          <w:spacing w:val="3"/>
        </w:rPr>
        <w:t>GenBank</w:t>
      </w:r>
      <w:hyperlink r:id="rId25"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26"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7"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8"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29"/>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lleen Reid" w:date="2020-05-02T12:45:00Z" w:initials="CR">
    <w:p w14:paraId="209BED80" w14:textId="44DBCB3B" w:rsidR="0067033A" w:rsidRDefault="0067033A">
      <w:pPr>
        <w:pStyle w:val="CommentText"/>
      </w:pPr>
      <w:r>
        <w:rPr>
          <w:rStyle w:val="CommentReference"/>
        </w:rPr>
        <w:annotationRef/>
      </w:r>
      <w:r>
        <w:t>Is this the order we have agreed to?</w:t>
      </w:r>
    </w:p>
  </w:comment>
  <w:comment w:id="1" w:author="Melissa Maestas" w:date="2020-05-05T12:37:00Z" w:initials="MMM">
    <w:p w14:paraId="603DFEE2" w14:textId="601E0036" w:rsidR="0067033A" w:rsidRDefault="0067033A">
      <w:pPr>
        <w:pStyle w:val="CommentText"/>
      </w:pPr>
      <w:r>
        <w:rPr>
          <w:rStyle w:val="CommentReference"/>
        </w:rPr>
        <w:annotationRef/>
      </w:r>
      <w:r>
        <w:t>Works for me</w:t>
      </w:r>
    </w:p>
  </w:comment>
  <w:comment w:id="2" w:author="Colleen Reid" w:date="2020-05-02T16:21:00Z" w:initials="CR">
    <w:p w14:paraId="30864116" w14:textId="4046A9D3" w:rsidR="0067033A" w:rsidRDefault="0067033A">
      <w:pPr>
        <w:pStyle w:val="CommentText"/>
      </w:pPr>
      <w:r>
        <w:rPr>
          <w:rStyle w:val="CommentReference"/>
        </w:rPr>
        <w:annotationRef/>
      </w:r>
      <w:r>
        <w:t xml:space="preserve">I have kept in some of the instructions from Scientific Data so that we can ensure that we are meeting the journal requirements. </w:t>
      </w:r>
    </w:p>
  </w:comment>
  <w:comment w:id="3" w:author="Colleen Reid" w:date="2020-05-02T13:01:00Z" w:initials="CR">
    <w:p w14:paraId="07DA7B7A" w14:textId="41D850E9" w:rsidR="0067033A" w:rsidRDefault="0067033A">
      <w:pPr>
        <w:pStyle w:val="CommentText"/>
      </w:pPr>
      <w:r>
        <w:rPr>
          <w:rStyle w:val="CommentReference"/>
        </w:rPr>
        <w:annotationRef/>
      </w:r>
      <w:r>
        <w:t xml:space="preserve">Ellen, we will need to talk about what to put in the abstract because of only being able to present 170 words. </w:t>
      </w:r>
    </w:p>
  </w:comment>
  <w:comment w:id="12" w:author="Melissa Maestas" w:date="2020-05-05T12:44:00Z" w:initials="MMM">
    <w:p w14:paraId="12E77EFA" w14:textId="36A2E1F9" w:rsidR="0067033A" w:rsidRDefault="0067033A">
      <w:pPr>
        <w:pStyle w:val="CommentText"/>
      </w:pPr>
      <w:r>
        <w:rPr>
          <w:rStyle w:val="CommentReference"/>
        </w:rPr>
        <w:annotationRef/>
      </w:r>
      <w:r>
        <w:t>Already defined above</w:t>
      </w:r>
    </w:p>
  </w:comment>
  <w:comment w:id="16" w:author="Melissa Maestas" w:date="2020-05-05T19:49:00Z" w:initials="MMM">
    <w:p w14:paraId="6405EF17" w14:textId="4C3B8F76" w:rsidR="0067033A" w:rsidRDefault="0067033A">
      <w:pPr>
        <w:pStyle w:val="CommentText"/>
      </w:pPr>
      <w:r>
        <w:rPr>
          <w:rStyle w:val="CommentReference"/>
        </w:rPr>
        <w:annotationRef/>
      </w:r>
      <w:r>
        <w:t>These should probably have citation numbers with them</w:t>
      </w:r>
    </w:p>
  </w:comment>
  <w:comment w:id="26" w:author="Colleen Reid" w:date="2020-05-02T13:53:00Z" w:initials="CR">
    <w:p w14:paraId="30060E33" w14:textId="77777777" w:rsidR="0067033A" w:rsidRDefault="0067033A">
      <w:pPr>
        <w:pStyle w:val="CommentText"/>
      </w:pPr>
      <w:r>
        <w:rPr>
          <w:rStyle w:val="CommentReference"/>
        </w:rPr>
        <w:annotationRef/>
      </w:r>
      <w:r>
        <w:t xml:space="preserve">Now that we are doing this in Word, will have to figure out how to put in the Figures. The journal also wants all figures and tables at the end of the manuscript with specific ways to refer to them in the manuscript. </w:t>
      </w:r>
    </w:p>
    <w:p w14:paraId="17DF73C9" w14:textId="77777777" w:rsidR="0067033A" w:rsidRDefault="0067033A">
      <w:pPr>
        <w:pStyle w:val="CommentText"/>
      </w:pPr>
    </w:p>
    <w:p w14:paraId="72B9FAA9" w14:textId="5C2B8CA4" w:rsidR="0067033A" w:rsidRDefault="0067033A">
      <w:pPr>
        <w:pStyle w:val="CommentText"/>
      </w:pPr>
      <w:r>
        <w:t xml:space="preserve">For now, I am going to put them into the text here so that we can look at them and decide if we would like to keep them the way that they are. </w:t>
      </w:r>
    </w:p>
  </w:comment>
  <w:comment w:id="27" w:author="Colleen Reid" w:date="2020-05-02T14:06:00Z" w:initials="CR">
    <w:p w14:paraId="3DFF3D38" w14:textId="77777777" w:rsidR="0067033A" w:rsidRDefault="0067033A">
      <w:pPr>
        <w:pStyle w:val="CommentText"/>
      </w:pPr>
      <w:r>
        <w:rPr>
          <w:rStyle w:val="CommentReference"/>
        </w:rPr>
        <w:annotationRef/>
      </w:r>
      <w:r>
        <w:t xml:space="preserve">This will be in the paper in a better version – just copied and pasted here for now. </w:t>
      </w:r>
    </w:p>
    <w:p w14:paraId="35E8B05B" w14:textId="77777777" w:rsidR="0067033A" w:rsidRDefault="0067033A">
      <w:pPr>
        <w:pStyle w:val="CommentText"/>
      </w:pPr>
    </w:p>
    <w:p w14:paraId="7A2C9C52" w14:textId="1B1182A9" w:rsidR="0067033A" w:rsidRDefault="0067033A">
      <w:pPr>
        <w:pStyle w:val="CommentText"/>
      </w:pPr>
      <w:r>
        <w:t xml:space="preserve">I think it would be good to have the </w:t>
      </w:r>
      <w:proofErr w:type="spellStart"/>
      <w:r>
        <w:t>colors</w:t>
      </w:r>
      <w:proofErr w:type="spellEnd"/>
      <w:r>
        <w:t xml:space="preserve"> of the dots represent the source of the monitoring data. Melissa, would it be relatively easy to modify your code for this figure to get that? </w:t>
      </w:r>
    </w:p>
  </w:comment>
  <w:comment w:id="28" w:author="Colleen Reid" w:date="2020-05-02T14:09:00Z" w:initials="CR">
    <w:p w14:paraId="0C69FAC6" w14:textId="4B633B3D" w:rsidR="0067033A" w:rsidRDefault="0067033A">
      <w:pPr>
        <w:pStyle w:val="CommentText"/>
      </w:pPr>
      <w:r>
        <w:rPr>
          <w:rStyle w:val="CommentReference"/>
        </w:rPr>
        <w:annotationRef/>
      </w:r>
      <w:r>
        <w:t xml:space="preserve">Again, just to look at. We will put this into a word table later if we choose to keep it. </w:t>
      </w:r>
    </w:p>
  </w:comment>
  <w:comment w:id="29" w:author="Melissa Maestas" w:date="2020-05-05T19:55:00Z" w:initials="MMM">
    <w:p w14:paraId="4DE843FE" w14:textId="2FDBEA64" w:rsidR="0067033A" w:rsidRDefault="0067033A" w:rsidP="006703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Menlo" w:hAnsi="Menlo" w:cs="Menlo"/>
          <w:color w:val="000000"/>
          <w:sz w:val="32"/>
          <w:szCs w:val="32"/>
          <w:lang w:val="en-US"/>
        </w:rPr>
      </w:pPr>
      <w:r>
        <w:rPr>
          <w:rStyle w:val="CommentReference"/>
        </w:rPr>
        <w:annotationRef/>
      </w:r>
      <w:r>
        <w:t xml:space="preserve">The source csv file for this is </w:t>
      </w:r>
      <w:r>
        <w:rPr>
          <w:rFonts w:ascii="Menlo" w:hAnsi="Menlo" w:cs="Menlo"/>
          <w:color w:val="000000"/>
          <w:sz w:val="32"/>
          <w:szCs w:val="32"/>
          <w:lang w:val="en-US"/>
        </w:rPr>
        <w:t>/estimate-pm25/LaTeX_documentation/SciData_manuscript/Table1_List_Variables.csv</w:t>
      </w:r>
    </w:p>
    <w:p w14:paraId="7B3FD2BB" w14:textId="47ACE9E7" w:rsidR="0067033A" w:rsidRDefault="0067033A">
      <w:pPr>
        <w:pStyle w:val="CommentText"/>
      </w:pPr>
    </w:p>
  </w:comment>
  <w:comment w:id="35" w:author="Melissa Maestas" w:date="2020-05-06T12:55:00Z" w:initials="MMM">
    <w:p w14:paraId="2A3FD690" w14:textId="77777777" w:rsidR="00E45530" w:rsidRDefault="00E45530">
      <w:pPr>
        <w:pStyle w:val="CommentText"/>
      </w:pPr>
      <w:r>
        <w:rPr>
          <w:rStyle w:val="CommentReference"/>
        </w:rPr>
        <w:annotationRef/>
      </w:r>
      <w:hyperlink r:id="rId1" w:history="1">
        <w:r w:rsidRPr="00A70716">
          <w:rPr>
            <w:rStyle w:val="Hyperlink"/>
          </w:rPr>
          <w:t>https://aqs.epa.gov/aqsweb/airdata/download_files.html#Daily</w:t>
        </w:r>
      </w:hyperlink>
      <w:r>
        <w:t xml:space="preserve"> </w:t>
      </w:r>
    </w:p>
    <w:p w14:paraId="1950756B" w14:textId="13BF64D2" w:rsidR="00E45530" w:rsidRDefault="00E45530">
      <w:pPr>
        <w:pStyle w:val="CommentText"/>
      </w:pPr>
      <w:r>
        <w:t xml:space="preserve">details in PM25_EPA_Monitoring_Network.tex in </w:t>
      </w:r>
      <w:proofErr w:type="spellStart"/>
      <w:r>
        <w:t>LaTeX_documentation</w:t>
      </w:r>
      <w:proofErr w:type="spellEnd"/>
      <w:r>
        <w:t xml:space="preserve"> folder</w:t>
      </w:r>
    </w:p>
  </w:comment>
  <w:comment w:id="39" w:author="Melissa Maestas" w:date="2020-05-06T12:56:00Z" w:initials="MMM">
    <w:p w14:paraId="308B8F34" w14:textId="2986CCE4" w:rsidR="00E45530" w:rsidRDefault="00E45530">
      <w:pPr>
        <w:pStyle w:val="CommentText"/>
      </w:pPr>
      <w:r>
        <w:rPr>
          <w:rStyle w:val="CommentReference"/>
        </w:rPr>
        <w:annotationRef/>
      </w:r>
      <w:r>
        <w:t xml:space="preserve">See </w:t>
      </w:r>
      <w:r w:rsidRPr="00E45530">
        <w:t>PM25_California-State.tex</w:t>
      </w:r>
      <w:r>
        <w:t xml:space="preserve"> and </w:t>
      </w:r>
      <w:r w:rsidRPr="00E45530">
        <w:t>PM25_CARB_Mobile.tex</w:t>
      </w:r>
      <w:r>
        <w:t xml:space="preserve"> in the </w:t>
      </w:r>
      <w:proofErr w:type="spellStart"/>
      <w:r>
        <w:t>LaTeX_documentation</w:t>
      </w:r>
      <w:proofErr w:type="spellEnd"/>
      <w:r>
        <w:t xml:space="preserve"> folder for details</w:t>
      </w:r>
    </w:p>
  </w:comment>
  <w:comment w:id="33" w:author="Colleen Reid" w:date="2020-05-02T14:09:00Z" w:initials="CR">
    <w:p w14:paraId="46843090" w14:textId="7909EA2F" w:rsidR="0067033A" w:rsidRDefault="0067033A">
      <w:pPr>
        <w:pStyle w:val="CommentText"/>
      </w:pPr>
      <w:r>
        <w:rPr>
          <w:rStyle w:val="CommentReference"/>
        </w:rPr>
        <w:annotationRef/>
      </w:r>
      <w:r>
        <w:t xml:space="preserve">Melissa, could you list these here? </w:t>
      </w:r>
    </w:p>
  </w:comment>
  <w:comment w:id="34" w:author="Melissa Maestas" w:date="2020-05-06T12:47:00Z" w:initials="MMM">
    <w:p w14:paraId="2388115F" w14:textId="77777777" w:rsidR="00D6019A" w:rsidRDefault="00D6019A">
      <w:pPr>
        <w:pStyle w:val="CommentText"/>
      </w:pPr>
      <w:r>
        <w:rPr>
          <w:rStyle w:val="CommentReference"/>
        </w:rPr>
        <w:annotationRef/>
      </w:r>
      <w:r>
        <w:t>See also notes for the Acknowledgment Section</w:t>
      </w:r>
    </w:p>
    <w:p w14:paraId="360F37AA" w14:textId="2704FF38" w:rsidR="00E45530" w:rsidRDefault="00E45530" w:rsidP="00E45530">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 about data sources.</w:t>
      </w:r>
    </w:p>
    <w:p w14:paraId="37277350" w14:textId="6EB15147" w:rsidR="00E45530" w:rsidRDefault="00E45530">
      <w:pPr>
        <w:pStyle w:val="CommentText"/>
      </w:pPr>
    </w:p>
  </w:comment>
  <w:comment w:id="46" w:author="Melissa Maestas" w:date="2020-05-05T20:00:00Z" w:initials="MMM">
    <w:p w14:paraId="7C79FAF2" w14:textId="77777777" w:rsidR="00803EF0" w:rsidRDefault="00803EF0">
      <w:pPr>
        <w:pStyle w:val="CommentText"/>
      </w:pPr>
      <w:r>
        <w:rPr>
          <w:rStyle w:val="CommentReference"/>
        </w:rPr>
        <w:annotationRef/>
      </w:r>
      <w:r>
        <w:t>U is east-west wind</w:t>
      </w:r>
    </w:p>
    <w:p w14:paraId="49C8D26E" w14:textId="27A4365E" w:rsidR="00803EF0" w:rsidRDefault="00803EF0">
      <w:pPr>
        <w:pStyle w:val="CommentText"/>
      </w:pPr>
      <w:r>
        <w:t>V is north-south wind</w:t>
      </w:r>
    </w:p>
  </w:comment>
  <w:comment w:id="47" w:author="Melissa Maestas" w:date="2020-05-05T19:59:00Z" w:initials="MMM">
    <w:p w14:paraId="079DE3DC" w14:textId="2E09ECF1" w:rsidR="00803EF0" w:rsidRDefault="00803EF0">
      <w:pPr>
        <w:pStyle w:val="CommentText"/>
      </w:pPr>
      <w:r>
        <w:rPr>
          <w:rStyle w:val="CommentReference"/>
        </w:rPr>
        <w:annotationRef/>
      </w:r>
      <w:r>
        <w:t xml:space="preserve">vertical wind velocity at an altitude of 850 </w:t>
      </w:r>
      <w:proofErr w:type="spellStart"/>
      <w:r>
        <w:t>mb</w:t>
      </w:r>
      <w:proofErr w:type="spellEnd"/>
    </w:p>
  </w:comment>
  <w:comment w:id="48" w:author="Melissa Maestas" w:date="2020-05-05T20:00:00Z" w:initials="MMM">
    <w:p w14:paraId="4DD39F29" w14:textId="34D42629" w:rsidR="00803EF0" w:rsidRDefault="00803EF0">
      <w:pPr>
        <w:pStyle w:val="CommentText"/>
      </w:pPr>
      <w:r>
        <w:rPr>
          <w:rStyle w:val="CommentReference"/>
        </w:rPr>
        <w:annotationRef/>
      </w:r>
      <w:r>
        <w:t xml:space="preserve">vertical wind velocity at an altitude of 700 </w:t>
      </w:r>
      <w:proofErr w:type="spellStart"/>
      <w:r>
        <w:t>mb</w:t>
      </w:r>
      <w:proofErr w:type="spellEnd"/>
    </w:p>
  </w:comment>
  <w:comment w:id="49" w:author="Colleen Reid" w:date="2020-05-02T14:10:00Z" w:initials="CR">
    <w:p w14:paraId="5C4EF5C3" w14:textId="7DBFF549" w:rsidR="0067033A" w:rsidRDefault="0067033A">
      <w:pPr>
        <w:pStyle w:val="CommentText"/>
      </w:pPr>
      <w:r>
        <w:rPr>
          <w:rStyle w:val="CommentReference"/>
        </w:rPr>
        <w:annotationRef/>
      </w:r>
      <w:r>
        <w:t xml:space="preserve">Melissa, could you write out in words what </w:t>
      </w:r>
      <w:proofErr w:type="gramStart"/>
      <w:r>
        <w:t>these variable stand</w:t>
      </w:r>
      <w:proofErr w:type="gramEnd"/>
      <w:r>
        <w:t xml:space="preserve"> for?</w:t>
      </w:r>
    </w:p>
  </w:comment>
  <w:comment w:id="50" w:author="Colleen Reid" w:date="2020-05-02T14:40:00Z" w:initials="CR">
    <w:p w14:paraId="1C959259" w14:textId="22CDE791" w:rsidR="0067033A" w:rsidRDefault="0067033A">
      <w:pPr>
        <w:pStyle w:val="CommentText"/>
      </w:pPr>
      <w:r>
        <w:rPr>
          <w:rStyle w:val="CommentReference"/>
        </w:rPr>
        <w:annotationRef/>
      </w:r>
      <w:r>
        <w:t xml:space="preserve">I’m going to need to work on getting these citations into Zotero correctly and then can fix this. </w:t>
      </w:r>
    </w:p>
  </w:comment>
  <w:comment w:id="51" w:author="Colleen Reid" w:date="2020-05-02T14:49:00Z" w:initials="CR">
    <w:p w14:paraId="02606225" w14:textId="630F04FF" w:rsidR="0067033A" w:rsidRDefault="0067033A">
      <w:pPr>
        <w:pStyle w:val="CommentText"/>
      </w:pPr>
      <w:r>
        <w:rPr>
          <w:rStyle w:val="CommentReference"/>
        </w:rPr>
        <w:annotationRef/>
      </w:r>
      <w:r>
        <w:t>Ellen, can you check to make sure this is accurate?</w:t>
      </w:r>
    </w:p>
  </w:comment>
  <w:comment w:id="52" w:author="Colleen Reid" w:date="2020-05-02T14:54:00Z" w:initials="CR">
    <w:p w14:paraId="4CDCB7A5" w14:textId="45F1EDD8" w:rsidR="0067033A" w:rsidRDefault="0067033A">
      <w:pPr>
        <w:pStyle w:val="CommentText"/>
      </w:pPr>
      <w:r>
        <w:rPr>
          <w:rStyle w:val="CommentReference"/>
        </w:rPr>
        <w:annotationRef/>
      </w:r>
      <w:r>
        <w:t xml:space="preserve">Will need to convert this into a reference. </w:t>
      </w:r>
    </w:p>
  </w:comment>
  <w:comment w:id="53" w:author="Colleen Reid" w:date="2020-05-02T14:57:00Z" w:initials="CR">
    <w:p w14:paraId="5CA335B4" w14:textId="2E026F16" w:rsidR="0067033A" w:rsidRDefault="0067033A">
      <w:pPr>
        <w:pStyle w:val="CommentText"/>
      </w:pPr>
      <w:r>
        <w:rPr>
          <w:rStyle w:val="CommentReference"/>
        </w:rPr>
        <w:annotationRef/>
      </w:r>
      <w:r>
        <w:t>Convert to citation</w:t>
      </w:r>
    </w:p>
  </w:comment>
  <w:comment w:id="54" w:author="Colleen Reid" w:date="2020-05-02T15:30:00Z" w:initials="CR">
    <w:p w14:paraId="5FE96A03" w14:textId="279B309F" w:rsidR="0067033A" w:rsidRDefault="0067033A">
      <w:pPr>
        <w:pStyle w:val="CommentText"/>
      </w:pPr>
      <w:r>
        <w:rPr>
          <w:rStyle w:val="CommentReference"/>
        </w:rPr>
        <w:annotationRef/>
      </w:r>
      <w:r>
        <w:t>I need to get this into Zotero correctly</w:t>
      </w:r>
    </w:p>
  </w:comment>
  <w:comment w:id="55" w:author="Colleen Reid" w:date="2020-05-02T15:32:00Z" w:initials="CR">
    <w:p w14:paraId="33F347E9" w14:textId="512BA65A" w:rsidR="0067033A" w:rsidRDefault="0067033A">
      <w:pPr>
        <w:pStyle w:val="CommentText"/>
      </w:pPr>
      <w:r>
        <w:rPr>
          <w:rStyle w:val="CommentReference"/>
        </w:rPr>
        <w:annotationRef/>
      </w:r>
      <w:r>
        <w:t>Convert to a citation</w:t>
      </w:r>
    </w:p>
  </w:comment>
  <w:comment w:id="56" w:author="Colleen Reid" w:date="2020-05-02T15:33:00Z" w:initials="CR">
    <w:p w14:paraId="6C9CE23E" w14:textId="03D57734" w:rsidR="0067033A" w:rsidRDefault="0067033A">
      <w:pPr>
        <w:pStyle w:val="CommentText"/>
      </w:pPr>
      <w:r>
        <w:rPr>
          <w:rStyle w:val="CommentReference"/>
        </w:rPr>
        <w:annotationRef/>
      </w:r>
      <w:r>
        <w:t>Convert to a citation</w:t>
      </w:r>
    </w:p>
  </w:comment>
  <w:comment w:id="57" w:author="Colleen Reid" w:date="2020-05-02T15:33:00Z" w:initials="CR">
    <w:p w14:paraId="2F4AAEE1" w14:textId="2A818F62" w:rsidR="0067033A" w:rsidRDefault="0067033A">
      <w:pPr>
        <w:pStyle w:val="CommentText"/>
      </w:pPr>
      <w:r>
        <w:rPr>
          <w:rStyle w:val="CommentReference"/>
        </w:rPr>
        <w:annotationRef/>
      </w:r>
      <w:r>
        <w:t>Put in a citation</w:t>
      </w:r>
    </w:p>
  </w:comment>
  <w:comment w:id="58" w:author="Colleen Reid" w:date="2020-05-02T15:34:00Z" w:initials="CR">
    <w:p w14:paraId="4561811C" w14:textId="6C995D07" w:rsidR="0067033A" w:rsidRDefault="0067033A">
      <w:pPr>
        <w:pStyle w:val="CommentText"/>
      </w:pPr>
      <w:r>
        <w:rPr>
          <w:rStyle w:val="CommentReference"/>
        </w:rPr>
        <w:annotationRef/>
      </w:r>
      <w:r>
        <w:t xml:space="preserve">Figure out the way that </w:t>
      </w:r>
      <w:proofErr w:type="spellStart"/>
      <w:r>
        <w:t>SciData</w:t>
      </w:r>
      <w:proofErr w:type="spellEnd"/>
      <w:r>
        <w:t xml:space="preserve"> wants us to do subheadings and sub-sub-headings</w:t>
      </w:r>
    </w:p>
  </w:comment>
  <w:comment w:id="59" w:author="Ellen Considine" w:date="2020-04-29T09:57:00Z" w:initials="EC">
    <w:p w14:paraId="6E78DE0C" w14:textId="77777777" w:rsidR="0067033A" w:rsidRDefault="0067033A" w:rsidP="00A75088">
      <w:pPr>
        <w:pStyle w:val="CommentText"/>
      </w:pPr>
      <w:r>
        <w:rPr>
          <w:rStyle w:val="CommentReference"/>
        </w:rPr>
        <w:annotationRef/>
      </w:r>
      <w:r>
        <w:t>Colleen wants to talk about this?</w:t>
      </w:r>
    </w:p>
  </w:comment>
  <w:comment w:id="60" w:author="Ellen Considine" w:date="2020-04-24T20:35:00Z" w:initials="EC">
    <w:p w14:paraId="3C4093F1" w14:textId="77777777" w:rsidR="0067033A" w:rsidRDefault="0067033A" w:rsidP="00A75088">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 w:id="61" w:author="Colleen Reid" w:date="2020-05-02T15:54:00Z" w:initials="CR">
    <w:p w14:paraId="03085EE7" w14:textId="0760334E" w:rsidR="0067033A" w:rsidRDefault="0067033A">
      <w:pPr>
        <w:pStyle w:val="CommentText"/>
      </w:pPr>
      <w:r>
        <w:rPr>
          <w:rStyle w:val="CommentReference"/>
        </w:rPr>
        <w:annotationRef/>
      </w:r>
      <w:r>
        <w:t xml:space="preserve">This may be repetitive of previous statements. Instead, I suggest we remove this statement and put the years in the tables. </w:t>
      </w:r>
    </w:p>
  </w:comment>
  <w:comment w:id="62" w:author="Colleen Reid" w:date="2020-05-02T16:01:00Z" w:initials="CR">
    <w:p w14:paraId="43DF9759" w14:textId="7811EAD9" w:rsidR="0067033A" w:rsidRDefault="0067033A">
      <w:pPr>
        <w:pStyle w:val="CommentText"/>
      </w:pPr>
      <w:r>
        <w:rPr>
          <w:rStyle w:val="CommentReference"/>
        </w:rPr>
        <w:annotationRef/>
      </w:r>
      <w:r>
        <w:t xml:space="preserve">Ellen, I put this in and would like your eyes on it. </w:t>
      </w:r>
    </w:p>
  </w:comment>
  <w:comment w:id="63" w:author="Ellen Considine" w:date="2020-04-29T10:51:00Z" w:initials="EC">
    <w:p w14:paraId="48A5D93F" w14:textId="77777777" w:rsidR="0067033A" w:rsidRDefault="0067033A" w:rsidP="00A75088">
      <w:pPr>
        <w:pStyle w:val="CommentText"/>
      </w:pPr>
      <w:r>
        <w:rPr>
          <w:rStyle w:val="CommentReference"/>
        </w:rPr>
        <w:annotationRef/>
      </w:r>
      <w:r>
        <w:t>I think of this being synonymous to models performing better in the middle of their training data?</w:t>
      </w:r>
    </w:p>
  </w:comment>
  <w:comment w:id="64" w:author="Colleen Reid" w:date="2020-05-02T16:11:00Z" w:initials="CR">
    <w:p w14:paraId="66E1009B" w14:textId="382DEC41" w:rsidR="0067033A" w:rsidRDefault="0067033A">
      <w:pPr>
        <w:pStyle w:val="CommentText"/>
      </w:pPr>
      <w:r>
        <w:rPr>
          <w:rStyle w:val="CommentReference"/>
        </w:rPr>
        <w:annotationRef/>
      </w:r>
      <w:r>
        <w:t xml:space="preserve">Yes, so do I. </w:t>
      </w:r>
    </w:p>
  </w:comment>
  <w:comment w:id="65" w:author="Colleen Reid" w:date="2020-05-02T16:18:00Z" w:initials="CR">
    <w:p w14:paraId="17C5197A" w14:textId="602AC650" w:rsidR="0067033A" w:rsidRDefault="0067033A">
      <w:pPr>
        <w:pStyle w:val="CommentText"/>
      </w:pPr>
      <w:r>
        <w:rPr>
          <w:rStyle w:val="CommentReference"/>
        </w:rPr>
        <w:annotationRef/>
      </w:r>
      <w:r>
        <w:t xml:space="preserve">Also, Ellen, could you put in the plots of the full model that is going to look amazing. </w:t>
      </w:r>
    </w:p>
  </w:comment>
  <w:comment w:id="66" w:author="Ellen Considine" w:date="2020-04-29T11:02:00Z" w:initials="EC">
    <w:p w14:paraId="1D8C29C5" w14:textId="77777777" w:rsidR="0067033A" w:rsidRDefault="0067033A" w:rsidP="00A75088">
      <w:pPr>
        <w:pStyle w:val="CommentText"/>
      </w:pPr>
      <w:r>
        <w:rPr>
          <w:rStyle w:val="CommentReference"/>
        </w:rPr>
        <w:annotationRef/>
      </w:r>
      <w:r>
        <w:t>Should we group these or keep them separate?</w:t>
      </w:r>
    </w:p>
  </w:comment>
  <w:comment w:id="67" w:author="Colleen Reid" w:date="2020-05-02T16:19:00Z" w:initials="CR">
    <w:p w14:paraId="6406DBC1" w14:textId="6D2442C8" w:rsidR="0067033A" w:rsidRDefault="0067033A">
      <w:pPr>
        <w:pStyle w:val="CommentText"/>
      </w:pPr>
      <w:r>
        <w:rPr>
          <w:rStyle w:val="CommentReference"/>
        </w:rPr>
        <w:annotationRef/>
      </w:r>
      <w:r>
        <w:t xml:space="preserve">Group them into one table. </w:t>
      </w:r>
    </w:p>
  </w:comment>
  <w:comment w:id="69" w:author="Ellen Considine" w:date="2020-04-22T18:14:00Z" w:initials="EC">
    <w:p w14:paraId="252B22EA" w14:textId="77777777" w:rsidR="0067033A" w:rsidRDefault="0067033A" w:rsidP="00A75088">
      <w:pPr>
        <w:pStyle w:val="CommentText"/>
      </w:pPr>
      <w:r>
        <w:rPr>
          <w:rStyle w:val="CommentReference"/>
        </w:rPr>
        <w:annotationRef/>
      </w:r>
      <w:r>
        <w:t>reduces</w:t>
      </w:r>
    </w:p>
  </w:comment>
  <w:comment w:id="70" w:author="Ellen Considine" w:date="2020-04-22T18:09:00Z" w:initials="EC">
    <w:p w14:paraId="02E73544" w14:textId="77777777" w:rsidR="0067033A" w:rsidRPr="004E135E" w:rsidRDefault="0067033A" w:rsidP="00A75088">
      <w:pPr>
        <w:pStyle w:val="NormalWeb"/>
        <w:spacing w:before="0" w:beforeAutospacing="0" w:after="0" w:afterAutospacing="0"/>
        <w:ind w:hanging="720"/>
      </w:pPr>
      <w:r>
        <w:rPr>
          <w:rStyle w:val="CommentReference"/>
        </w:rPr>
        <w:annotationRef/>
      </w:r>
      <w:proofErr w:type="spellStart"/>
      <w:r w:rsidRPr="004E135E">
        <w:rPr>
          <w:color w:val="000000"/>
        </w:rPr>
        <w:t>Gregorutti</w:t>
      </w:r>
      <w:proofErr w:type="spellEnd"/>
      <w:r w:rsidRPr="004E135E">
        <w:rPr>
          <w:color w:val="000000"/>
        </w:rPr>
        <w:t xml:space="preserve">, B., Michel, B. &amp; Saint-Pierre, P. Stat </w:t>
      </w:r>
      <w:proofErr w:type="spellStart"/>
      <w:r w:rsidRPr="004E135E">
        <w:rPr>
          <w:color w:val="000000"/>
        </w:rPr>
        <w:t>Comput</w:t>
      </w:r>
      <w:proofErr w:type="spellEnd"/>
      <w:r w:rsidRPr="004E135E">
        <w:rPr>
          <w:color w:val="000000"/>
        </w:rPr>
        <w:t xml:space="preserve"> (2017) 27: 659. </w:t>
      </w:r>
      <w:hyperlink r:id="rId2" w:history="1">
        <w:r w:rsidRPr="004E135E">
          <w:rPr>
            <w:color w:val="1155CC"/>
            <w:u w:val="single"/>
          </w:rPr>
          <w:t>https://doi.org/10.1007/s11222-016-9646-1</w:t>
        </w:r>
      </w:hyperlink>
      <w:r w:rsidRPr="004E135E">
        <w:rPr>
          <w:color w:val="000000"/>
        </w:rPr>
        <w:t> </w:t>
      </w:r>
    </w:p>
    <w:p w14:paraId="7AF32566" w14:textId="77777777" w:rsidR="0067033A" w:rsidRDefault="0067033A" w:rsidP="00A75088">
      <w:pPr>
        <w:pStyle w:val="CommentText"/>
      </w:pPr>
    </w:p>
  </w:comment>
  <w:comment w:id="68" w:author="Colleen Reid" w:date="2020-05-02T16:20:00Z" w:initials="CR">
    <w:p w14:paraId="5B522DF3" w14:textId="169A3C98" w:rsidR="0067033A" w:rsidRDefault="0067033A">
      <w:pPr>
        <w:pStyle w:val="CommentText"/>
      </w:pPr>
      <w:r>
        <w:rPr>
          <w:rStyle w:val="CommentReference"/>
        </w:rPr>
        <w:annotationRef/>
      </w:r>
      <w:r>
        <w:t xml:space="preserve">I am not sure that this is necessary. </w:t>
      </w:r>
    </w:p>
  </w:comment>
  <w:comment w:id="71" w:author="Melissa Maestas" w:date="2020-05-06T12:44:00Z" w:initials="MMM">
    <w:p w14:paraId="3995A841" w14:textId="77777777" w:rsidR="00D6019A" w:rsidRDefault="00D6019A">
      <w:pPr>
        <w:pStyle w:val="CommentText"/>
      </w:pPr>
      <w:r>
        <w:rPr>
          <w:rStyle w:val="CommentReference"/>
        </w:rPr>
        <w:annotationRef/>
      </w:r>
      <w:r>
        <w:t>PM2.5 Data sources:</w:t>
      </w:r>
    </w:p>
    <w:p w14:paraId="1B8AE6C0" w14:textId="4E311F0D" w:rsidR="00D6019A" w:rsidRDefault="00D6019A" w:rsidP="00D6019A">
      <w:pPr>
        <w:pStyle w:val="CommentText"/>
        <w:numPr>
          <w:ilvl w:val="0"/>
          <w:numId w:val="50"/>
        </w:numPr>
      </w:pPr>
      <w:r>
        <w:t xml:space="preserve">Denise </w:t>
      </w:r>
      <w:proofErr w:type="spellStart"/>
      <w:r>
        <w:t>Odenwalder</w:t>
      </w:r>
      <w:proofErr w:type="spellEnd"/>
      <w:r>
        <w:t>, Charles Pearson, and Joseph McCormack at the California Air Resources Board for stationary and mobile monitoring network</w:t>
      </w:r>
      <w:r w:rsidR="00E45530">
        <w:t xml:space="preserve"> data</w:t>
      </w:r>
    </w:p>
    <w:p w14:paraId="3E30EFFD" w14:textId="77777777" w:rsidR="00D6019A" w:rsidRDefault="00D6019A" w:rsidP="00D6019A">
      <w:pPr>
        <w:pStyle w:val="CommentText"/>
        <w:numPr>
          <w:ilvl w:val="0"/>
          <w:numId w:val="50"/>
        </w:numPr>
      </w:pPr>
    </w:p>
    <w:p w14:paraId="67FBC21A" w14:textId="77777777" w:rsidR="00D6019A" w:rsidRDefault="00D6019A">
      <w:pPr>
        <w:pStyle w:val="CommentText"/>
      </w:pPr>
    </w:p>
    <w:p w14:paraId="1D68A104" w14:textId="53D42149" w:rsidR="00D6019A" w:rsidRDefault="00D6019A">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w:t>
      </w:r>
    </w:p>
  </w:comment>
  <w:comment w:id="72" w:author="Colleen Reid" w:date="2020-05-02T14:03:00Z" w:initials="CR">
    <w:p w14:paraId="1836F8DF" w14:textId="79D5A93C" w:rsidR="0067033A" w:rsidRDefault="0067033A">
      <w:pPr>
        <w:pStyle w:val="CommentText"/>
      </w:pPr>
      <w:r>
        <w:rPr>
          <w:rStyle w:val="CommentReference"/>
        </w:rPr>
        <w:annotationRef/>
      </w:r>
      <w:r>
        <w:t xml:space="preserve">Need to fix some of these c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9BED80" w15:done="0"/>
  <w15:commentEx w15:paraId="603DFEE2" w15:paraIdParent="209BED80" w15:done="0"/>
  <w15:commentEx w15:paraId="30864116" w15:done="0"/>
  <w15:commentEx w15:paraId="07DA7B7A" w15:done="0"/>
  <w15:commentEx w15:paraId="12E77EFA" w15:done="0"/>
  <w15:commentEx w15:paraId="6405EF17" w15:done="0"/>
  <w15:commentEx w15:paraId="72B9FAA9" w15:done="0"/>
  <w15:commentEx w15:paraId="7A2C9C52" w15:done="0"/>
  <w15:commentEx w15:paraId="0C69FAC6" w15:done="0"/>
  <w15:commentEx w15:paraId="7B3FD2BB" w15:paraIdParent="0C69FAC6" w15:done="0"/>
  <w15:commentEx w15:paraId="1950756B" w15:done="0"/>
  <w15:commentEx w15:paraId="308B8F34" w15:done="0"/>
  <w15:commentEx w15:paraId="46843090" w15:done="0"/>
  <w15:commentEx w15:paraId="37277350" w15:paraIdParent="46843090" w15:done="0"/>
  <w15:commentEx w15:paraId="49C8D26E" w15:done="0"/>
  <w15:commentEx w15:paraId="079DE3DC" w15:done="0"/>
  <w15:commentEx w15:paraId="4DD39F29" w15:done="0"/>
  <w15:commentEx w15:paraId="5C4EF5C3" w15:done="0"/>
  <w15:commentEx w15:paraId="1C959259" w15:done="0"/>
  <w15:commentEx w15:paraId="02606225" w15:done="0"/>
  <w15:commentEx w15:paraId="4CDCB7A5" w15:done="0"/>
  <w15:commentEx w15:paraId="5CA335B4" w15:done="0"/>
  <w15:commentEx w15:paraId="5FE96A03" w15:done="0"/>
  <w15:commentEx w15:paraId="33F347E9" w15:done="0"/>
  <w15:commentEx w15:paraId="6C9CE23E" w15:done="0"/>
  <w15:commentEx w15:paraId="2F4AAEE1" w15:done="0"/>
  <w15:commentEx w15:paraId="4561811C" w15:done="0"/>
  <w15:commentEx w15:paraId="6E78DE0C" w15:done="0"/>
  <w15:commentEx w15:paraId="3C4093F1" w15:done="0"/>
  <w15:commentEx w15:paraId="03085EE7" w15:done="0"/>
  <w15:commentEx w15:paraId="43DF9759" w15:done="0"/>
  <w15:commentEx w15:paraId="48A5D93F" w15:done="0"/>
  <w15:commentEx w15:paraId="66E1009B" w15:paraIdParent="48A5D93F" w15:done="0"/>
  <w15:commentEx w15:paraId="17C5197A" w15:done="0"/>
  <w15:commentEx w15:paraId="1D8C29C5" w15:done="0"/>
  <w15:commentEx w15:paraId="6406DBC1" w15:paraIdParent="1D8C29C5" w15:done="0"/>
  <w15:commentEx w15:paraId="252B22EA" w15:done="0"/>
  <w15:commentEx w15:paraId="7AF32566" w15:done="0"/>
  <w15:commentEx w15:paraId="5B522DF3" w15:done="0"/>
  <w15:commentEx w15:paraId="1D68A104" w15:done="0"/>
  <w15:commentEx w15:paraId="1836F8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9BED80" w16cid:durableId="2257E9E8"/>
  <w16cid:commentId w16cid:paraId="603DFEE2" w16cid:durableId="225BDC74"/>
  <w16cid:commentId w16cid:paraId="30864116" w16cid:durableId="22581C7C"/>
  <w16cid:commentId w16cid:paraId="07DA7B7A" w16cid:durableId="2257EDA8"/>
  <w16cid:commentId w16cid:paraId="12E77EFA" w16cid:durableId="225BDE2D"/>
  <w16cid:commentId w16cid:paraId="6405EF17" w16cid:durableId="225C41BE"/>
  <w16cid:commentId w16cid:paraId="72B9FAA9" w16cid:durableId="2257F9E6"/>
  <w16cid:commentId w16cid:paraId="7A2C9C52" w16cid:durableId="2257FCE5"/>
  <w16cid:commentId w16cid:paraId="0C69FAC6" w16cid:durableId="2257FDB2"/>
  <w16cid:commentId w16cid:paraId="7B3FD2BB" w16cid:durableId="225C431C"/>
  <w16cid:commentId w16cid:paraId="1950756B" w16cid:durableId="225D3241"/>
  <w16cid:commentId w16cid:paraId="308B8F34" w16cid:durableId="225D3283"/>
  <w16cid:commentId w16cid:paraId="46843090" w16cid:durableId="2257FDA4"/>
  <w16cid:commentId w16cid:paraId="37277350" w16cid:durableId="225D3073"/>
  <w16cid:commentId w16cid:paraId="49C8D26E" w16cid:durableId="225C446A"/>
  <w16cid:commentId w16cid:paraId="079DE3DC" w16cid:durableId="225C442E"/>
  <w16cid:commentId w16cid:paraId="4DD39F29" w16cid:durableId="225C444A"/>
  <w16cid:commentId w16cid:paraId="5C4EF5C3" w16cid:durableId="2257FDCE"/>
  <w16cid:commentId w16cid:paraId="1C959259" w16cid:durableId="225804EA"/>
  <w16cid:commentId w16cid:paraId="02606225" w16cid:durableId="225806F8"/>
  <w16cid:commentId w16cid:paraId="4CDCB7A5" w16cid:durableId="22580811"/>
  <w16cid:commentId w16cid:paraId="5CA335B4" w16cid:durableId="225808C5"/>
  <w16cid:commentId w16cid:paraId="5FE96A03" w16cid:durableId="2258107C"/>
  <w16cid:commentId w16cid:paraId="33F347E9" w16cid:durableId="22581119"/>
  <w16cid:commentId w16cid:paraId="6C9CE23E" w16cid:durableId="22581131"/>
  <w16cid:commentId w16cid:paraId="2F4AAEE1" w16cid:durableId="2258113A"/>
  <w16cid:commentId w16cid:paraId="4561811C" w16cid:durableId="22581175"/>
  <w16cid:commentId w16cid:paraId="6E78DE0C" w16cid:durableId="2253CE13"/>
  <w16cid:commentId w16cid:paraId="3C4093F1" w16cid:durableId="224DCC1A"/>
  <w16cid:commentId w16cid:paraId="03085EE7" w16cid:durableId="22581626"/>
  <w16cid:commentId w16cid:paraId="43DF9759" w16cid:durableId="225817E7"/>
  <w16cid:commentId w16cid:paraId="48A5D93F" w16cid:durableId="2253DAB5"/>
  <w16cid:commentId w16cid:paraId="66E1009B" w16cid:durableId="22581A3E"/>
  <w16cid:commentId w16cid:paraId="17C5197A" w16cid:durableId="22581BDB"/>
  <w16cid:commentId w16cid:paraId="1D8C29C5" w16cid:durableId="2253DD42"/>
  <w16cid:commentId w16cid:paraId="6406DBC1" w16cid:durableId="22581BF5"/>
  <w16cid:commentId w16cid:paraId="252B22EA" w16cid:durableId="224B0808"/>
  <w16cid:commentId w16cid:paraId="7AF32566" w16cid:durableId="224B06F5"/>
  <w16cid:commentId w16cid:paraId="5B522DF3" w16cid:durableId="22581C49"/>
  <w16cid:commentId w16cid:paraId="1D68A104" w16cid:durableId="225D2FC9"/>
  <w16cid:commentId w16cid:paraId="1836F8DF" w16cid:durableId="2257F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C68A7" w14:textId="77777777" w:rsidR="00A155D9" w:rsidRDefault="00A155D9" w:rsidP="007D356C">
      <w:r>
        <w:separator/>
      </w:r>
    </w:p>
  </w:endnote>
  <w:endnote w:type="continuationSeparator" w:id="0">
    <w:p w14:paraId="6121902C" w14:textId="77777777" w:rsidR="00A155D9" w:rsidRDefault="00A155D9"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2566E211" w:rsidR="0067033A" w:rsidRDefault="0067033A">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67033A" w:rsidRDefault="00670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BA50E7" w14:textId="77777777" w:rsidR="00A155D9" w:rsidRDefault="00A155D9" w:rsidP="007D356C">
      <w:r>
        <w:separator/>
      </w:r>
    </w:p>
  </w:footnote>
  <w:footnote w:type="continuationSeparator" w:id="0">
    <w:p w14:paraId="2AE0F55C" w14:textId="77777777" w:rsidR="00A155D9" w:rsidRDefault="00A155D9"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871B25"/>
    <w:multiLevelType w:val="hybridMultilevel"/>
    <w:tmpl w:val="3BC0824A"/>
    <w:lvl w:ilvl="0" w:tplc="1490382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8"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4"/>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8"/>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7"/>
  </w:num>
  <w:num w:numId="20">
    <w:abstractNumId w:val="24"/>
  </w:num>
  <w:num w:numId="21">
    <w:abstractNumId w:val="40"/>
  </w:num>
  <w:num w:numId="22">
    <w:abstractNumId w:val="13"/>
    <w:lvlOverride w:ilvl="0">
      <w:lvl w:ilvl="0">
        <w:numFmt w:val="decimal"/>
        <w:lvlText w:val="%1."/>
        <w:lvlJc w:val="left"/>
      </w:lvl>
    </w:lvlOverride>
  </w:num>
  <w:num w:numId="23">
    <w:abstractNumId w:val="45"/>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9"/>
    <w:lvlOverride w:ilvl="0">
      <w:lvl w:ilvl="0">
        <w:numFmt w:val="decimal"/>
        <w:lvlText w:val="%1."/>
        <w:lvlJc w:val="left"/>
      </w:lvl>
    </w:lvlOverride>
  </w:num>
  <w:num w:numId="29">
    <w:abstractNumId w:val="43"/>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2"/>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6"/>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leen Reid">
    <w15:presenceInfo w15:providerId="Windows Live" w15:userId="f2f1f60e483e1603"/>
  </w15:person>
  <w15:person w15:author="Melissa Maestas">
    <w15:presenceInfo w15:providerId="None" w15:userId="Melissa Maestas"/>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8AC"/>
    <w:rsid w:val="0000442D"/>
    <w:rsid w:val="00031FD2"/>
    <w:rsid w:val="00070888"/>
    <w:rsid w:val="00076EE2"/>
    <w:rsid w:val="000A5234"/>
    <w:rsid w:val="000B0412"/>
    <w:rsid w:val="000C0413"/>
    <w:rsid w:val="000C0591"/>
    <w:rsid w:val="000F3E48"/>
    <w:rsid w:val="00114EF9"/>
    <w:rsid w:val="001234F4"/>
    <w:rsid w:val="00137B87"/>
    <w:rsid w:val="00146539"/>
    <w:rsid w:val="00160DB8"/>
    <w:rsid w:val="001A0D8C"/>
    <w:rsid w:val="001A42FD"/>
    <w:rsid w:val="001B77CC"/>
    <w:rsid w:val="001C5C17"/>
    <w:rsid w:val="001E69D2"/>
    <w:rsid w:val="00200EAE"/>
    <w:rsid w:val="0022668B"/>
    <w:rsid w:val="00230020"/>
    <w:rsid w:val="002438A3"/>
    <w:rsid w:val="00255BD9"/>
    <w:rsid w:val="00257227"/>
    <w:rsid w:val="00264AB3"/>
    <w:rsid w:val="00281EFD"/>
    <w:rsid w:val="00291E7C"/>
    <w:rsid w:val="002A7BB6"/>
    <w:rsid w:val="002C39B8"/>
    <w:rsid w:val="002C4A7E"/>
    <w:rsid w:val="002E2DD7"/>
    <w:rsid w:val="002E320D"/>
    <w:rsid w:val="002E329C"/>
    <w:rsid w:val="002E6BBE"/>
    <w:rsid w:val="003007B5"/>
    <w:rsid w:val="0030342D"/>
    <w:rsid w:val="00321992"/>
    <w:rsid w:val="0033109F"/>
    <w:rsid w:val="0034453F"/>
    <w:rsid w:val="00351A29"/>
    <w:rsid w:val="00384E9C"/>
    <w:rsid w:val="00396F60"/>
    <w:rsid w:val="003A5F03"/>
    <w:rsid w:val="003B5322"/>
    <w:rsid w:val="003E0FDC"/>
    <w:rsid w:val="003F030F"/>
    <w:rsid w:val="003F6543"/>
    <w:rsid w:val="0040363D"/>
    <w:rsid w:val="00422717"/>
    <w:rsid w:val="00425027"/>
    <w:rsid w:val="004356F6"/>
    <w:rsid w:val="00467ECA"/>
    <w:rsid w:val="00497DBF"/>
    <w:rsid w:val="004A5E4F"/>
    <w:rsid w:val="004B5806"/>
    <w:rsid w:val="004B6826"/>
    <w:rsid w:val="004C6203"/>
    <w:rsid w:val="004D20F9"/>
    <w:rsid w:val="004E0C09"/>
    <w:rsid w:val="004E101E"/>
    <w:rsid w:val="004E4087"/>
    <w:rsid w:val="00503E57"/>
    <w:rsid w:val="00517E04"/>
    <w:rsid w:val="005306ED"/>
    <w:rsid w:val="00552FEB"/>
    <w:rsid w:val="00564FDD"/>
    <w:rsid w:val="00566F9E"/>
    <w:rsid w:val="00584A60"/>
    <w:rsid w:val="005938A2"/>
    <w:rsid w:val="005D0A2A"/>
    <w:rsid w:val="005E04D0"/>
    <w:rsid w:val="005E32B5"/>
    <w:rsid w:val="006218C7"/>
    <w:rsid w:val="00635723"/>
    <w:rsid w:val="00636B41"/>
    <w:rsid w:val="00640A40"/>
    <w:rsid w:val="00641100"/>
    <w:rsid w:val="00663142"/>
    <w:rsid w:val="0067033A"/>
    <w:rsid w:val="006704A9"/>
    <w:rsid w:val="00676E0A"/>
    <w:rsid w:val="00696F35"/>
    <w:rsid w:val="006A42F1"/>
    <w:rsid w:val="006A5238"/>
    <w:rsid w:val="006B338E"/>
    <w:rsid w:val="006C2EB6"/>
    <w:rsid w:val="006C4B68"/>
    <w:rsid w:val="006D2C30"/>
    <w:rsid w:val="006E2347"/>
    <w:rsid w:val="006E6B46"/>
    <w:rsid w:val="006F5237"/>
    <w:rsid w:val="00706836"/>
    <w:rsid w:val="0072691E"/>
    <w:rsid w:val="00730A5D"/>
    <w:rsid w:val="00733785"/>
    <w:rsid w:val="00742A20"/>
    <w:rsid w:val="00761FF4"/>
    <w:rsid w:val="007646AB"/>
    <w:rsid w:val="0076544C"/>
    <w:rsid w:val="007879D9"/>
    <w:rsid w:val="007A423E"/>
    <w:rsid w:val="007C5057"/>
    <w:rsid w:val="007D356C"/>
    <w:rsid w:val="007F17E1"/>
    <w:rsid w:val="007F1AE9"/>
    <w:rsid w:val="007F29EB"/>
    <w:rsid w:val="00803EF0"/>
    <w:rsid w:val="008051F3"/>
    <w:rsid w:val="00805AB9"/>
    <w:rsid w:val="008144EA"/>
    <w:rsid w:val="00822B1F"/>
    <w:rsid w:val="00823018"/>
    <w:rsid w:val="008542B7"/>
    <w:rsid w:val="0085667F"/>
    <w:rsid w:val="008B68D8"/>
    <w:rsid w:val="008C064C"/>
    <w:rsid w:val="008D66F2"/>
    <w:rsid w:val="008E59C7"/>
    <w:rsid w:val="00921650"/>
    <w:rsid w:val="0092347A"/>
    <w:rsid w:val="0093677E"/>
    <w:rsid w:val="00964B4B"/>
    <w:rsid w:val="009808C6"/>
    <w:rsid w:val="00994267"/>
    <w:rsid w:val="00997EFF"/>
    <w:rsid w:val="009A0CDC"/>
    <w:rsid w:val="009A47C1"/>
    <w:rsid w:val="009B1655"/>
    <w:rsid w:val="009B67B4"/>
    <w:rsid w:val="009C0966"/>
    <w:rsid w:val="009C53AA"/>
    <w:rsid w:val="009E2858"/>
    <w:rsid w:val="009E3366"/>
    <w:rsid w:val="009E576C"/>
    <w:rsid w:val="00A00CD4"/>
    <w:rsid w:val="00A0273D"/>
    <w:rsid w:val="00A155D9"/>
    <w:rsid w:val="00A26D7B"/>
    <w:rsid w:val="00A3377F"/>
    <w:rsid w:val="00A339B8"/>
    <w:rsid w:val="00A45CF8"/>
    <w:rsid w:val="00A50262"/>
    <w:rsid w:val="00A6226A"/>
    <w:rsid w:val="00A75088"/>
    <w:rsid w:val="00A77B0A"/>
    <w:rsid w:val="00A94AC1"/>
    <w:rsid w:val="00AB27D6"/>
    <w:rsid w:val="00AE5804"/>
    <w:rsid w:val="00AE5982"/>
    <w:rsid w:val="00AE6687"/>
    <w:rsid w:val="00B1140D"/>
    <w:rsid w:val="00B2161C"/>
    <w:rsid w:val="00B336A8"/>
    <w:rsid w:val="00B36C9B"/>
    <w:rsid w:val="00B37882"/>
    <w:rsid w:val="00B558ED"/>
    <w:rsid w:val="00B60457"/>
    <w:rsid w:val="00B6277C"/>
    <w:rsid w:val="00B66255"/>
    <w:rsid w:val="00B726F4"/>
    <w:rsid w:val="00B74693"/>
    <w:rsid w:val="00B95C2D"/>
    <w:rsid w:val="00BB1A66"/>
    <w:rsid w:val="00BB4E86"/>
    <w:rsid w:val="00BC4D62"/>
    <w:rsid w:val="00BD07A9"/>
    <w:rsid w:val="00BD414A"/>
    <w:rsid w:val="00BE0389"/>
    <w:rsid w:val="00BE680C"/>
    <w:rsid w:val="00BE6FFC"/>
    <w:rsid w:val="00BF662B"/>
    <w:rsid w:val="00C00950"/>
    <w:rsid w:val="00C01764"/>
    <w:rsid w:val="00C073B4"/>
    <w:rsid w:val="00C124D9"/>
    <w:rsid w:val="00C23631"/>
    <w:rsid w:val="00C5058C"/>
    <w:rsid w:val="00C52D2E"/>
    <w:rsid w:val="00C551D4"/>
    <w:rsid w:val="00C658AC"/>
    <w:rsid w:val="00C7476B"/>
    <w:rsid w:val="00C90A60"/>
    <w:rsid w:val="00C91419"/>
    <w:rsid w:val="00C97D31"/>
    <w:rsid w:val="00CB5D65"/>
    <w:rsid w:val="00CC14DE"/>
    <w:rsid w:val="00CC487F"/>
    <w:rsid w:val="00CD12A1"/>
    <w:rsid w:val="00CE3CB3"/>
    <w:rsid w:val="00CE40D3"/>
    <w:rsid w:val="00CF5515"/>
    <w:rsid w:val="00D04A0E"/>
    <w:rsid w:val="00D160BE"/>
    <w:rsid w:val="00D1675F"/>
    <w:rsid w:val="00D35B3A"/>
    <w:rsid w:val="00D54F42"/>
    <w:rsid w:val="00D557AE"/>
    <w:rsid w:val="00D6019A"/>
    <w:rsid w:val="00D66597"/>
    <w:rsid w:val="00D81988"/>
    <w:rsid w:val="00D906F8"/>
    <w:rsid w:val="00DA3F84"/>
    <w:rsid w:val="00DC40C2"/>
    <w:rsid w:val="00DC6CE7"/>
    <w:rsid w:val="00DD2C29"/>
    <w:rsid w:val="00DD66D7"/>
    <w:rsid w:val="00DE4ADF"/>
    <w:rsid w:val="00DF602F"/>
    <w:rsid w:val="00E07AE3"/>
    <w:rsid w:val="00E2089F"/>
    <w:rsid w:val="00E255C0"/>
    <w:rsid w:val="00E35D7C"/>
    <w:rsid w:val="00E362DA"/>
    <w:rsid w:val="00E40B20"/>
    <w:rsid w:val="00E45530"/>
    <w:rsid w:val="00E77DF8"/>
    <w:rsid w:val="00E87F40"/>
    <w:rsid w:val="00ED2F46"/>
    <w:rsid w:val="00EE1FDD"/>
    <w:rsid w:val="00EF1408"/>
    <w:rsid w:val="00EF39D2"/>
    <w:rsid w:val="00F03454"/>
    <w:rsid w:val="00F1469F"/>
    <w:rsid w:val="00F16822"/>
    <w:rsid w:val="00F23B50"/>
    <w:rsid w:val="00F3623E"/>
    <w:rsid w:val="00F8416D"/>
    <w:rsid w:val="00F95A11"/>
    <w:rsid w:val="00FB37DF"/>
    <w:rsid w:val="00FB7486"/>
    <w:rsid w:val="00FC18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31CAEEC3-6E68-4D54-A937-7E7CB97C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table" w:styleId="TableGrid">
    <w:name w:val="Table Grid"/>
    <w:basedOn w:val="TableNormal"/>
    <w:uiPriority w:val="39"/>
    <w:rsid w:val="00A750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363D"/>
    <w:pPr>
      <w:tabs>
        <w:tab w:val="left" w:pos="384"/>
      </w:tabs>
      <w:spacing w:line="480" w:lineRule="auto"/>
      <w:ind w:left="384" w:hanging="384"/>
    </w:pPr>
  </w:style>
  <w:style w:type="character" w:styleId="UnresolvedMention">
    <w:name w:val="Unresolved Mention"/>
    <w:basedOn w:val="DefaultParagraphFont"/>
    <w:uiPriority w:val="99"/>
    <w:semiHidden/>
    <w:unhideWhenUsed/>
    <w:rsid w:val="00E455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07/s11222-016-9646-1" TargetMode="External"/><Relationship Id="rId1" Type="http://schemas.openxmlformats.org/officeDocument/2006/relationships/hyperlink" Target="https://aqs.epa.gov/aqsweb/airdata/download_files.html#Daily"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7.png"/><Relationship Id="rId26" Type="http://schemas.openxmlformats.org/officeDocument/2006/relationships/hyperlink" Target="http://trace.ddbj.nig.ac.jp/DRASearch/submission?acc=DRA004814" TargetMode="External"/><Relationship Id="rId3" Type="http://schemas.openxmlformats.org/officeDocument/2006/relationships/styles" Target="styles.xml"/><Relationship Id="rId21" Type="http://schemas.openxmlformats.org/officeDocument/2006/relationships/hyperlink" Target="https://www.nature.com/articles/sdata2018259"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hyperlink" Target="http://identifiers.org/ncbi/insdc:PKMF0000000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nature.com/articles/sdata2018259"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identifiers.org/ncbi/insdc.sra:SRP121625"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6084/m9.figshare.c.4064768.v3" TargetMode="External"/><Relationship Id="rId28" Type="http://schemas.openxmlformats.org/officeDocument/2006/relationships/hyperlink" Target="https://www.nature.com/sdata/policies/repositories" TargetMode="External"/><Relationship Id="rId10" Type="http://schemas.microsoft.com/office/2016/09/relationships/commentsIds" Target="commentsIds.xml"/><Relationship Id="rId19" Type="http://schemas.openxmlformats.org/officeDocument/2006/relationships/hyperlink" Target="http://www.nature.com/sdata/policies/editorial-and-publishing-policies"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sdata/publish/submission-guidelines" TargetMode="External"/><Relationship Id="rId22" Type="http://schemas.openxmlformats.org/officeDocument/2006/relationships/hyperlink" Target="https://identifiers.org/" TargetMode="External"/><Relationship Id="rId27" Type="http://schemas.openxmlformats.org/officeDocument/2006/relationships/hyperlink" Target="http://www.nature.com/sdata/policies/repositorie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1008F4-7B6C-6E4D-983A-548FDDB9C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23</Pages>
  <Words>25210</Words>
  <Characters>143702</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68575</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Melissa Maestas</cp:lastModifiedBy>
  <cp:revision>12</cp:revision>
  <dcterms:created xsi:type="dcterms:W3CDTF">2020-05-02T18:38:00Z</dcterms:created>
  <dcterms:modified xsi:type="dcterms:W3CDTF">2020-05-06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uM4eVZ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